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005F189" w14:textId="77777777" w:rsidR="006E4797" w:rsidRPr="00D02A76" w:rsidRDefault="00F05FF4" w:rsidP="00D02A76">
      <w:pPr>
        <w:rPr>
          <w:b/>
          <w:bCs/>
        </w:rPr>
      </w:pPr>
      <w:r w:rsidRPr="00D02A76">
        <w:rPr>
          <w:b/>
          <w:bCs/>
        </w:rPr>
        <w:t>TITLE:</w:t>
      </w:r>
    </w:p>
    <w:p w14:paraId="2E114D13" w14:textId="7E15756A" w:rsidR="0077502F" w:rsidRPr="00D02A76" w:rsidRDefault="00F05FF4" w:rsidP="00D02A76">
      <w:pPr>
        <w:rPr>
          <w:bCs/>
          <w:lang w:eastAsia="zh-CN"/>
        </w:rPr>
      </w:pPr>
      <w:r w:rsidRPr="00D02A76">
        <w:rPr>
          <w:bCs/>
        </w:rPr>
        <w:t xml:space="preserve">Modulation </w:t>
      </w:r>
      <w:r w:rsidR="0003335F" w:rsidRPr="00D02A76">
        <w:rPr>
          <w:bCs/>
        </w:rPr>
        <w:t>of the Neurophysiological Response to Fearful and Stressful Stimuli through Repetitive</w:t>
      </w:r>
      <w:r w:rsidR="0003335F" w:rsidRPr="00D02A76">
        <w:rPr>
          <w:bCs/>
          <w:lang w:eastAsia="zh-CN"/>
        </w:rPr>
        <w:t xml:space="preserve"> Religious Chanting</w:t>
      </w:r>
    </w:p>
    <w:p w14:paraId="68C69868" w14:textId="77777777" w:rsidR="00627D51" w:rsidRPr="00D02A76" w:rsidRDefault="00627D51" w:rsidP="00D02A76">
      <w:pPr>
        <w:rPr>
          <w:b/>
          <w:lang w:eastAsia="zh-CN"/>
        </w:rPr>
      </w:pPr>
    </w:p>
    <w:p w14:paraId="49E9E6A5" w14:textId="77777777" w:rsidR="00D02A76" w:rsidRPr="00D02A76" w:rsidRDefault="00D02A76" w:rsidP="00D02A76">
      <w:pPr>
        <w:rPr>
          <w:color w:val="808080" w:themeColor="background1" w:themeShade="80"/>
        </w:rPr>
      </w:pPr>
      <w:r w:rsidRPr="00D02A76">
        <w:rPr>
          <w:b/>
          <w:bCs/>
        </w:rPr>
        <w:t>AUTHORS AND AFFILIATIONS:</w:t>
      </w:r>
    </w:p>
    <w:p w14:paraId="25D1CB10" w14:textId="6E046D4E" w:rsidR="00627D51" w:rsidRPr="00D02A76" w:rsidRDefault="00F05FF4" w:rsidP="00D02A76">
      <w:pPr>
        <w:rPr>
          <w:bCs/>
          <w:lang w:eastAsia="zh-CN"/>
        </w:rPr>
      </w:pPr>
      <w:proofErr w:type="spellStart"/>
      <w:r w:rsidRPr="00D02A76">
        <w:rPr>
          <w:bCs/>
          <w:lang w:eastAsia="zh-CN"/>
        </w:rPr>
        <w:t>Hin</w:t>
      </w:r>
      <w:proofErr w:type="spellEnd"/>
      <w:r w:rsidRPr="00D02A76">
        <w:rPr>
          <w:bCs/>
          <w:lang w:eastAsia="zh-CN"/>
        </w:rPr>
        <w:t xml:space="preserve"> Hung Sik</w:t>
      </w:r>
      <w:r w:rsidR="00395926" w:rsidRPr="00D02A76">
        <w:rPr>
          <w:bCs/>
          <w:vertAlign w:val="superscript"/>
          <w:lang w:eastAsia="zh-CN"/>
        </w:rPr>
        <w:t>1</w:t>
      </w:r>
      <w:r w:rsidRPr="00D02A76">
        <w:rPr>
          <w:bCs/>
          <w:lang w:eastAsia="zh-CN"/>
        </w:rPr>
        <w:t>, Georgios T. Halkias</w:t>
      </w:r>
      <w:r w:rsidR="00395926" w:rsidRPr="00D02A76">
        <w:rPr>
          <w:bCs/>
          <w:vertAlign w:val="superscript"/>
          <w:lang w:eastAsia="zh-CN"/>
        </w:rPr>
        <w:t>1</w:t>
      </w:r>
      <w:r w:rsidR="00395926" w:rsidRPr="00D02A76">
        <w:rPr>
          <w:bCs/>
          <w:lang w:eastAsia="zh-CN"/>
        </w:rPr>
        <w:t>,</w:t>
      </w:r>
      <w:r w:rsidRPr="00D02A76">
        <w:rPr>
          <w:rFonts w:eastAsia="SimSun"/>
          <w:bCs/>
          <w:lang w:eastAsia="zh-CN"/>
        </w:rPr>
        <w:t xml:space="preserve"> </w:t>
      </w:r>
      <w:proofErr w:type="spellStart"/>
      <w:r w:rsidRPr="00D02A76">
        <w:rPr>
          <w:bCs/>
          <w:lang w:eastAsia="zh-CN"/>
        </w:rPr>
        <w:t>Chunqi</w:t>
      </w:r>
      <w:proofErr w:type="spellEnd"/>
      <w:r w:rsidRPr="00D02A76">
        <w:rPr>
          <w:bCs/>
          <w:lang w:eastAsia="zh-CN"/>
        </w:rPr>
        <w:t xml:space="preserve"> Chang</w:t>
      </w:r>
      <w:r w:rsidR="00395926" w:rsidRPr="00D02A76">
        <w:rPr>
          <w:bCs/>
          <w:vertAlign w:val="superscript"/>
          <w:lang w:eastAsia="zh-CN"/>
        </w:rPr>
        <w:t>2</w:t>
      </w:r>
      <w:r w:rsidRPr="00D02A76">
        <w:rPr>
          <w:bCs/>
          <w:lang w:eastAsia="zh-CN"/>
        </w:rPr>
        <w:t xml:space="preserve">, </w:t>
      </w:r>
      <w:proofErr w:type="spellStart"/>
      <w:r w:rsidRPr="00D02A76">
        <w:rPr>
          <w:bCs/>
          <w:lang w:eastAsia="zh-CN"/>
        </w:rPr>
        <w:t>Junling</w:t>
      </w:r>
      <w:proofErr w:type="spellEnd"/>
      <w:r w:rsidRPr="00D02A76">
        <w:rPr>
          <w:bCs/>
          <w:lang w:eastAsia="zh-CN"/>
        </w:rPr>
        <w:t xml:space="preserve"> Gao</w:t>
      </w:r>
      <w:r w:rsidR="00395926" w:rsidRPr="00D02A76">
        <w:rPr>
          <w:bCs/>
          <w:vertAlign w:val="superscript"/>
          <w:lang w:eastAsia="zh-CN"/>
        </w:rPr>
        <w:t>1</w:t>
      </w:r>
      <w:r w:rsidRPr="00D02A76">
        <w:rPr>
          <w:bCs/>
          <w:lang w:eastAsia="zh-CN"/>
        </w:rPr>
        <w:t>, Hang Kin Leung</w:t>
      </w:r>
      <w:r w:rsidR="00395926" w:rsidRPr="00D02A76">
        <w:rPr>
          <w:bCs/>
          <w:vertAlign w:val="superscript"/>
          <w:lang w:eastAsia="zh-CN"/>
        </w:rPr>
        <w:t>1</w:t>
      </w:r>
      <w:r w:rsidRPr="00D02A76">
        <w:rPr>
          <w:bCs/>
          <w:lang w:eastAsia="zh-CN"/>
        </w:rPr>
        <w:t xml:space="preserve">, Bonnie W. </w:t>
      </w:r>
      <w:r w:rsidR="009F328A">
        <w:rPr>
          <w:bCs/>
          <w:lang w:eastAsia="zh-CN"/>
        </w:rPr>
        <w:t xml:space="preserve">Y. </w:t>
      </w:r>
      <w:r w:rsidRPr="00D02A76">
        <w:rPr>
          <w:bCs/>
          <w:lang w:eastAsia="zh-CN"/>
        </w:rPr>
        <w:t>Wu</w:t>
      </w:r>
      <w:r w:rsidR="00236B62" w:rsidRPr="00D02A76">
        <w:rPr>
          <w:bCs/>
          <w:vertAlign w:val="superscript"/>
          <w:lang w:eastAsia="zh-CN"/>
        </w:rPr>
        <w:t>1</w:t>
      </w:r>
      <w:r w:rsidR="00236B62" w:rsidRPr="00D02A76">
        <w:rPr>
          <w:bCs/>
          <w:lang w:eastAsia="zh-CN"/>
        </w:rPr>
        <w:t>*</w:t>
      </w:r>
    </w:p>
    <w:p w14:paraId="7C67F342" w14:textId="77777777" w:rsidR="0077502F" w:rsidRPr="00D02A76" w:rsidRDefault="0077502F" w:rsidP="00D02A76">
      <w:pPr>
        <w:rPr>
          <w:b/>
          <w:lang w:eastAsia="zh-CN"/>
        </w:rPr>
      </w:pPr>
    </w:p>
    <w:p w14:paraId="1246E9C4" w14:textId="0BAC68DB" w:rsidR="00395926" w:rsidRPr="00D02A76" w:rsidRDefault="00D02A76" w:rsidP="00D02A76">
      <w:pPr>
        <w:rPr>
          <w:bCs/>
          <w:lang w:eastAsia="zh-CN"/>
        </w:rPr>
      </w:pPr>
      <w:r w:rsidRPr="00D02A76">
        <w:rPr>
          <w:bCs/>
          <w:vertAlign w:val="superscript"/>
          <w:lang w:eastAsia="zh-CN"/>
        </w:rPr>
        <w:t>1</w:t>
      </w:r>
      <w:r w:rsidR="00F05FF4" w:rsidRPr="00D02A76">
        <w:rPr>
          <w:bCs/>
          <w:lang w:eastAsia="zh-CN"/>
        </w:rPr>
        <w:t>Centre of Buddhist Studies, The University of Hong Kong, Hong Kong, China</w:t>
      </w:r>
    </w:p>
    <w:p w14:paraId="23B7C8A0" w14:textId="1C027DA1" w:rsidR="00D02A76" w:rsidRPr="00D02A76" w:rsidRDefault="00F05FF4" w:rsidP="00D02A76">
      <w:pPr>
        <w:rPr>
          <w:bCs/>
          <w:lang w:eastAsia="zh-CN"/>
        </w:rPr>
      </w:pPr>
      <w:r w:rsidRPr="00D02A76">
        <w:rPr>
          <w:bCs/>
          <w:vertAlign w:val="superscript"/>
          <w:lang w:eastAsia="zh-CN"/>
        </w:rPr>
        <w:t>2</w:t>
      </w:r>
      <w:r w:rsidRPr="00D02A76">
        <w:rPr>
          <w:bCs/>
          <w:lang w:eastAsia="zh-CN"/>
        </w:rPr>
        <w:t>School of Biomedical Engineering, Shenzhen University, Shenzhen, China</w:t>
      </w:r>
    </w:p>
    <w:p w14:paraId="2FCD6743" w14:textId="77777777" w:rsidR="00D02A76" w:rsidRPr="00D02A76" w:rsidRDefault="00D02A76" w:rsidP="00D02A76"/>
    <w:p w14:paraId="0AC713EE" w14:textId="77777777" w:rsidR="00D02A76" w:rsidRPr="00D02A76" w:rsidRDefault="00D02A76" w:rsidP="00D02A76">
      <w:r w:rsidRPr="00D02A76">
        <w:t>Email addresses of the authors:</w:t>
      </w:r>
    </w:p>
    <w:p w14:paraId="3E14DED7" w14:textId="4C922399" w:rsidR="00D02A76" w:rsidRDefault="00D02A76" w:rsidP="00D02A76">
      <w:proofErr w:type="spellStart"/>
      <w:r w:rsidRPr="00D02A76">
        <w:t>Hin</w:t>
      </w:r>
      <w:proofErr w:type="spellEnd"/>
      <w:r w:rsidRPr="00D02A76">
        <w:t xml:space="preserve"> Hung </w:t>
      </w:r>
      <w:proofErr w:type="spellStart"/>
      <w:r w:rsidRPr="00D02A76">
        <w:t>Sik</w:t>
      </w:r>
      <w:proofErr w:type="spellEnd"/>
      <w:r w:rsidRPr="00D02A76">
        <w:tab/>
      </w:r>
      <w:r w:rsidRPr="00D02A76">
        <w:tab/>
      </w:r>
      <w:r w:rsidRPr="00D02A76">
        <w:tab/>
      </w:r>
      <w:r w:rsidR="00A76967">
        <w:t>(</w:t>
      </w:r>
      <w:hyperlink r:id="rId8" w:history="1">
        <w:r w:rsidR="00A76967" w:rsidRPr="00A76967">
          <w:rPr>
            <w:rStyle w:val="Hyperlink"/>
          </w:rPr>
          <w:t>hinhung@hku.hk</w:t>
        </w:r>
      </w:hyperlink>
      <w:r w:rsidR="00A76967">
        <w:rPr>
          <w:rStyle w:val="Hyperlink"/>
        </w:rPr>
        <w:t>)</w:t>
      </w:r>
    </w:p>
    <w:p w14:paraId="2D7C41C0" w14:textId="595E6D0C" w:rsidR="00D02A76" w:rsidRDefault="00D02A76" w:rsidP="00D02A76">
      <w:r w:rsidRPr="00D02A76">
        <w:t xml:space="preserve">Georgios T. </w:t>
      </w:r>
      <w:proofErr w:type="spellStart"/>
      <w:r w:rsidRPr="00D02A76">
        <w:t>Halkias</w:t>
      </w:r>
      <w:proofErr w:type="spellEnd"/>
      <w:r w:rsidRPr="00D02A76">
        <w:tab/>
      </w:r>
      <w:r w:rsidRPr="00D02A76">
        <w:tab/>
      </w:r>
      <w:r w:rsidR="00A76967">
        <w:t>(</w:t>
      </w:r>
      <w:hyperlink r:id="rId9" w:history="1">
        <w:r w:rsidR="00A76967" w:rsidRPr="00A76967">
          <w:rPr>
            <w:rStyle w:val="Hyperlink"/>
          </w:rPr>
          <w:t>halkias@hku.hk</w:t>
        </w:r>
      </w:hyperlink>
      <w:r w:rsidR="00A76967">
        <w:rPr>
          <w:rStyle w:val="Hyperlink"/>
        </w:rPr>
        <w:t>)</w:t>
      </w:r>
    </w:p>
    <w:p w14:paraId="29E734E2" w14:textId="59B71671" w:rsidR="00D02A76" w:rsidRDefault="00D02A76" w:rsidP="00D02A76">
      <w:proofErr w:type="spellStart"/>
      <w:r w:rsidRPr="00D02A76">
        <w:t>Chunqi</w:t>
      </w:r>
      <w:proofErr w:type="spellEnd"/>
      <w:r w:rsidRPr="00D02A76">
        <w:t xml:space="preserve"> Chang</w:t>
      </w:r>
      <w:r w:rsidRPr="00D02A76">
        <w:tab/>
      </w:r>
      <w:r w:rsidRPr="00D02A76">
        <w:tab/>
      </w:r>
      <w:r w:rsidRPr="00D02A76">
        <w:tab/>
      </w:r>
      <w:r w:rsidR="00A76967">
        <w:t>(</w:t>
      </w:r>
      <w:hyperlink r:id="rId10" w:history="1">
        <w:r w:rsidR="00A76967" w:rsidRPr="00A76967">
          <w:rPr>
            <w:rStyle w:val="Hyperlink"/>
          </w:rPr>
          <w:t>cqchang@szu.edu.cn</w:t>
        </w:r>
      </w:hyperlink>
      <w:r w:rsidR="00A76967">
        <w:rPr>
          <w:rStyle w:val="Hyperlink"/>
        </w:rPr>
        <w:t>)</w:t>
      </w:r>
    </w:p>
    <w:p w14:paraId="04D26681" w14:textId="238624F5" w:rsidR="00D02A76" w:rsidRDefault="00D02A76" w:rsidP="00D02A76">
      <w:proofErr w:type="spellStart"/>
      <w:r w:rsidRPr="00D02A76">
        <w:t>Junling</w:t>
      </w:r>
      <w:proofErr w:type="spellEnd"/>
      <w:r w:rsidRPr="00D02A76">
        <w:t xml:space="preserve"> Gao</w:t>
      </w:r>
      <w:r w:rsidRPr="00D02A76">
        <w:tab/>
      </w:r>
      <w:r w:rsidRPr="00D02A76">
        <w:tab/>
      </w:r>
      <w:r w:rsidRPr="00D02A76">
        <w:tab/>
      </w:r>
      <w:r w:rsidR="00A76967">
        <w:t>(</w:t>
      </w:r>
      <w:hyperlink r:id="rId11" w:history="1">
        <w:r w:rsidR="00A76967" w:rsidRPr="00A76967">
          <w:rPr>
            <w:rStyle w:val="Hyperlink"/>
          </w:rPr>
          <w:t>galeng@hku.hk</w:t>
        </w:r>
      </w:hyperlink>
      <w:r w:rsidR="00A76967">
        <w:rPr>
          <w:rStyle w:val="Hyperlink"/>
        </w:rPr>
        <w:t>)</w:t>
      </w:r>
    </w:p>
    <w:p w14:paraId="2E4D2997" w14:textId="3DFD8B6E" w:rsidR="00D02A76" w:rsidRDefault="00D02A76" w:rsidP="00D02A76">
      <w:r w:rsidRPr="00D02A76">
        <w:t>Hang Kin Leung</w:t>
      </w:r>
      <w:r w:rsidRPr="00D02A76">
        <w:tab/>
      </w:r>
      <w:r w:rsidRPr="00D02A76">
        <w:tab/>
      </w:r>
      <w:r w:rsidR="00A76967">
        <w:t>(</w:t>
      </w:r>
      <w:hyperlink r:id="rId12" w:history="1">
        <w:r w:rsidR="00A76967" w:rsidRPr="00A76967">
          <w:rPr>
            <w:rStyle w:val="Hyperlink"/>
          </w:rPr>
          <w:t>hank.leung@hku.hk</w:t>
        </w:r>
      </w:hyperlink>
      <w:r w:rsidR="00A76967">
        <w:rPr>
          <w:rStyle w:val="Hyperlink"/>
        </w:rPr>
        <w:t>)</w:t>
      </w:r>
    </w:p>
    <w:p w14:paraId="2F1FD229" w14:textId="50D390C3" w:rsidR="00D02A76" w:rsidRDefault="00D02A76" w:rsidP="00D02A76">
      <w:r w:rsidRPr="00D02A76">
        <w:t xml:space="preserve">Bonnie W. </w:t>
      </w:r>
      <w:r w:rsidR="009F328A">
        <w:t xml:space="preserve">Y. </w:t>
      </w:r>
      <w:r w:rsidRPr="00D02A76">
        <w:t>Wu</w:t>
      </w:r>
      <w:r w:rsidRPr="00D02A76">
        <w:tab/>
      </w:r>
      <w:r w:rsidRPr="00D02A76">
        <w:tab/>
      </w:r>
      <w:r w:rsidR="00A76967">
        <w:t>(</w:t>
      </w:r>
      <w:hyperlink r:id="rId13" w:history="1">
        <w:r w:rsidR="00A76967" w:rsidRPr="00A76967">
          <w:rPr>
            <w:rStyle w:val="Hyperlink"/>
          </w:rPr>
          <w:t>bonniewu@hku.hk</w:t>
        </w:r>
      </w:hyperlink>
      <w:r w:rsidR="00A76967">
        <w:rPr>
          <w:rStyle w:val="Hyperlink"/>
        </w:rPr>
        <w:t>)</w:t>
      </w:r>
    </w:p>
    <w:p w14:paraId="40BAF8F1" w14:textId="22365288" w:rsidR="00D02A76" w:rsidRPr="00247E3F" w:rsidRDefault="00D02A76" w:rsidP="00247E3F"/>
    <w:p w14:paraId="43B3C8B2" w14:textId="77777777" w:rsidR="00247E3F" w:rsidRPr="00247E3F" w:rsidRDefault="00247E3F" w:rsidP="00247E3F">
      <w:r w:rsidRPr="00247E3F">
        <w:t>*Email address of the corresponding author:</w:t>
      </w:r>
    </w:p>
    <w:p w14:paraId="1872251F" w14:textId="3FE03C36" w:rsidR="00247E3F" w:rsidRDefault="00247E3F" w:rsidP="00247E3F">
      <w:r w:rsidRPr="00D02A76">
        <w:t xml:space="preserve">Bonnie W. </w:t>
      </w:r>
      <w:r w:rsidR="009F328A">
        <w:t xml:space="preserve">Y. </w:t>
      </w:r>
      <w:r w:rsidRPr="00D02A76">
        <w:t>Wu</w:t>
      </w:r>
      <w:r w:rsidRPr="00D02A76">
        <w:tab/>
      </w:r>
      <w:r w:rsidRPr="00D02A76">
        <w:tab/>
      </w:r>
      <w:r w:rsidR="00A76967">
        <w:t>(</w:t>
      </w:r>
      <w:hyperlink r:id="rId14" w:history="1">
        <w:r w:rsidR="00A76967" w:rsidRPr="00A76967">
          <w:rPr>
            <w:rStyle w:val="Hyperlink"/>
          </w:rPr>
          <w:t>bonniewu@hku.hk</w:t>
        </w:r>
      </w:hyperlink>
      <w:r w:rsidR="00A76967">
        <w:rPr>
          <w:rStyle w:val="Hyperlink"/>
        </w:rPr>
        <w:t>)</w:t>
      </w:r>
    </w:p>
    <w:p w14:paraId="07B7ED9F" w14:textId="77777777" w:rsidR="00D02A76" w:rsidRPr="00D02A76" w:rsidRDefault="00D02A76" w:rsidP="00D02A76"/>
    <w:p w14:paraId="2A61C25D" w14:textId="77777777" w:rsidR="006E4797" w:rsidRPr="00332287" w:rsidRDefault="00F05FF4" w:rsidP="00332287">
      <w:pPr>
        <w:rPr>
          <w:b/>
          <w:bCs/>
        </w:rPr>
      </w:pPr>
      <w:r w:rsidRPr="00332287">
        <w:rPr>
          <w:b/>
          <w:bCs/>
        </w:rPr>
        <w:t>SUMMARY:</w:t>
      </w:r>
    </w:p>
    <w:p w14:paraId="036A2FB3" w14:textId="5BDD68A8" w:rsidR="0077502F" w:rsidRPr="00D02A76" w:rsidRDefault="00F05FF4" w:rsidP="00D02A76">
      <w:pPr>
        <w:rPr>
          <w:lang w:eastAsia="zh-CN"/>
        </w:rPr>
      </w:pPr>
      <w:r w:rsidRPr="00D02A76">
        <w:rPr>
          <w:lang w:eastAsia="zh-CN"/>
        </w:rPr>
        <w:t>Th</w:t>
      </w:r>
      <w:r w:rsidR="007F3DAC">
        <w:rPr>
          <w:lang w:eastAsia="zh-CN"/>
        </w:rPr>
        <w:t>e present</w:t>
      </w:r>
      <w:r w:rsidRPr="00D02A76">
        <w:rPr>
          <w:lang w:eastAsia="zh-CN"/>
        </w:rPr>
        <w:t xml:space="preserve"> event-related potential </w:t>
      </w:r>
      <w:r w:rsidR="002C3B2F" w:rsidRPr="00D02A76">
        <w:rPr>
          <w:lang w:eastAsia="zh-CN"/>
        </w:rPr>
        <w:t xml:space="preserve">(ERP) </w:t>
      </w:r>
      <w:r w:rsidRPr="00D02A76">
        <w:rPr>
          <w:lang w:eastAsia="zh-CN"/>
        </w:rPr>
        <w:t xml:space="preserve">study provides a unique protocol </w:t>
      </w:r>
      <w:r w:rsidR="002F4233" w:rsidRPr="00D02A76">
        <w:rPr>
          <w:lang w:eastAsia="zh-CN"/>
        </w:rPr>
        <w:t xml:space="preserve">for </w:t>
      </w:r>
      <w:r w:rsidRPr="00D02A76">
        <w:rPr>
          <w:lang w:eastAsia="zh-CN"/>
        </w:rPr>
        <w:t>investigat</w:t>
      </w:r>
      <w:r w:rsidR="002F4233" w:rsidRPr="00D02A76">
        <w:rPr>
          <w:lang w:eastAsia="zh-CN"/>
        </w:rPr>
        <w:t>ing</w:t>
      </w:r>
      <w:r w:rsidRPr="00D02A76">
        <w:rPr>
          <w:lang w:eastAsia="zh-CN"/>
        </w:rPr>
        <w:t xml:space="preserve"> how religious chanting </w:t>
      </w:r>
      <w:r w:rsidR="00B4690F" w:rsidRPr="00D02A76">
        <w:rPr>
          <w:lang w:eastAsia="zh-CN"/>
        </w:rPr>
        <w:t xml:space="preserve">can </w:t>
      </w:r>
      <w:r w:rsidRPr="00D02A76">
        <w:rPr>
          <w:lang w:eastAsia="zh-CN"/>
        </w:rPr>
        <w:t xml:space="preserve">modulate negative emotions. </w:t>
      </w:r>
      <w:r w:rsidR="002F4233" w:rsidRPr="00D02A76">
        <w:rPr>
          <w:rFonts w:eastAsia="SimSun"/>
          <w:lang w:eastAsia="zh-CN"/>
        </w:rPr>
        <w:t xml:space="preserve">The results </w:t>
      </w:r>
      <w:r w:rsidR="00B4690F" w:rsidRPr="00D02A76">
        <w:rPr>
          <w:lang w:eastAsia="zh-CN"/>
        </w:rPr>
        <w:t xml:space="preserve">demonstrate that </w:t>
      </w:r>
      <w:r w:rsidR="002F4233" w:rsidRPr="00D02A76">
        <w:rPr>
          <w:lang w:eastAsia="zh-CN"/>
        </w:rPr>
        <w:t xml:space="preserve">the </w:t>
      </w:r>
      <w:r w:rsidR="00B4690F" w:rsidRPr="00D02A76">
        <w:rPr>
          <w:lang w:eastAsia="zh-CN"/>
        </w:rPr>
        <w:t>late positive potential (LPP) is a robust neurophysiological response to negative emotional stimuli</w:t>
      </w:r>
      <w:r w:rsidR="002F4233" w:rsidRPr="00D02A76">
        <w:rPr>
          <w:lang w:eastAsia="zh-CN"/>
        </w:rPr>
        <w:t xml:space="preserve"> and can be effectively modulated by</w:t>
      </w:r>
      <w:r w:rsidR="00B4690F" w:rsidRPr="00D02A76">
        <w:rPr>
          <w:lang w:eastAsia="zh-CN"/>
        </w:rPr>
        <w:t xml:space="preserve"> repetitive religious chanting</w:t>
      </w:r>
      <w:r w:rsidRPr="00D02A76">
        <w:rPr>
          <w:lang w:eastAsia="zh-CN"/>
        </w:rPr>
        <w:t>.</w:t>
      </w:r>
    </w:p>
    <w:p w14:paraId="1BB48533" w14:textId="77777777" w:rsidR="0077502F" w:rsidRPr="00D02A76" w:rsidRDefault="0077502F" w:rsidP="00D02A76">
      <w:pPr>
        <w:rPr>
          <w:lang w:eastAsia="zh-CN"/>
        </w:rPr>
      </w:pPr>
    </w:p>
    <w:p w14:paraId="7766BE94" w14:textId="77777777" w:rsidR="006E4797" w:rsidRPr="00500C22" w:rsidRDefault="00F05FF4" w:rsidP="00500C22">
      <w:pPr>
        <w:rPr>
          <w:b/>
          <w:bCs/>
        </w:rPr>
      </w:pPr>
      <w:r w:rsidRPr="00500C22">
        <w:rPr>
          <w:b/>
          <w:bCs/>
        </w:rPr>
        <w:t>ABSTRACT:</w:t>
      </w:r>
    </w:p>
    <w:p w14:paraId="3BAA37CA" w14:textId="51B80182" w:rsidR="0077502F" w:rsidRPr="00D02A76" w:rsidRDefault="00EF77EC" w:rsidP="00D02A76">
      <w:r>
        <w:t xml:space="preserve">In </w:t>
      </w:r>
      <w:r w:rsidR="000D419A">
        <w:t>neuro</w:t>
      </w:r>
      <w:r>
        <w:t xml:space="preserve">psychological experiments, the late positive potential (LPP) is an event-related potential (ERP) component </w:t>
      </w:r>
      <w:r w:rsidR="007D4F01">
        <w:t>that reflects</w:t>
      </w:r>
      <w:r w:rsidR="007B223B">
        <w:t xml:space="preserve"> the level of one</w:t>
      </w:r>
      <w:r w:rsidR="004738D5">
        <w:t>'</w:t>
      </w:r>
      <w:r w:rsidR="007B223B">
        <w:t>s</w:t>
      </w:r>
      <w:r>
        <w:t xml:space="preserve"> emotional arousal</w:t>
      </w:r>
      <w:r w:rsidR="00F05FF4" w:rsidRPr="00D02A76">
        <w:t xml:space="preserve">. </w:t>
      </w:r>
      <w:r w:rsidR="00301896" w:rsidRPr="00D02A76">
        <w:rPr>
          <w:rFonts w:eastAsia="SimSun"/>
          <w:lang w:eastAsia="zh-CN"/>
        </w:rPr>
        <w:t>T</w:t>
      </w:r>
      <w:r w:rsidR="0087678F" w:rsidRPr="00D02A76">
        <w:rPr>
          <w:rFonts w:eastAsia="SimSun"/>
        </w:rPr>
        <w:t>h</w:t>
      </w:r>
      <w:r w:rsidR="0087678F" w:rsidRPr="00D02A76">
        <w:t>is study investigate</w:t>
      </w:r>
      <w:r w:rsidR="00301896" w:rsidRPr="00D02A76">
        <w:rPr>
          <w:rFonts w:eastAsia="SimSun"/>
          <w:lang w:eastAsia="zh-CN"/>
        </w:rPr>
        <w:t>s</w:t>
      </w:r>
      <w:r w:rsidR="0087678F" w:rsidRPr="00D02A76">
        <w:t xml:space="preserve"> </w:t>
      </w:r>
      <w:r w:rsidR="00F05FF4" w:rsidRPr="00D02A76">
        <w:rPr>
          <w:rFonts w:eastAsia="SimSun"/>
        </w:rPr>
        <w:t>whether</w:t>
      </w:r>
      <w:r w:rsidR="0087678F" w:rsidRPr="00D02A76">
        <w:t xml:space="preserve"> repetitive religious chanting modulates the emotional response to </w:t>
      </w:r>
      <w:r w:rsidR="0087678F" w:rsidRPr="00D02A76">
        <w:rPr>
          <w:lang w:eastAsia="zh-CN"/>
        </w:rPr>
        <w:t>fear</w:t>
      </w:r>
      <w:r w:rsidR="0087678F" w:rsidRPr="00D02A76">
        <w:t xml:space="preserve">- and stress-provoking stimuli, </w:t>
      </w:r>
      <w:r w:rsidR="002F4233" w:rsidRPr="00D02A76">
        <w:t xml:space="preserve">thus </w:t>
      </w:r>
      <w:r w:rsidR="0087678F" w:rsidRPr="00D02A76">
        <w:rPr>
          <w:lang w:eastAsia="zh-CN"/>
        </w:rPr>
        <w:t>leading to a less responsive</w:t>
      </w:r>
      <w:r w:rsidR="00F05FF4" w:rsidRPr="00D02A76">
        <w:t xml:space="preserve"> LPP. Twenty-one participants with at least one year of </w:t>
      </w:r>
      <w:r w:rsidR="005C065F" w:rsidRPr="00D02A76">
        <w:t xml:space="preserve">experience </w:t>
      </w:r>
      <w:r w:rsidR="006B4E5D" w:rsidRPr="00D02A76">
        <w:t xml:space="preserve">in the </w:t>
      </w:r>
      <w:r w:rsidR="005C065F" w:rsidRPr="00D02A76">
        <w:t xml:space="preserve">repetitive </w:t>
      </w:r>
      <w:r w:rsidR="00B4690F" w:rsidRPr="00D02A76">
        <w:t>religious chanting of</w:t>
      </w:r>
      <w:r w:rsidR="00672DDC" w:rsidRPr="00D02A76">
        <w:t xml:space="preserve"> </w:t>
      </w:r>
      <w:r w:rsidR="004738D5">
        <w:t>"</w:t>
      </w:r>
      <w:r w:rsidR="00672DDC" w:rsidRPr="00D02A76">
        <w:t>Amita</w:t>
      </w:r>
      <w:r w:rsidR="00F05FF4" w:rsidRPr="00D02A76">
        <w:t>bha Buddha</w:t>
      </w:r>
      <w:r w:rsidR="004738D5">
        <w:t>"</w:t>
      </w:r>
      <w:r w:rsidR="00F05FF4" w:rsidRPr="00D02A76">
        <w:t xml:space="preserve"> were recruited</w:t>
      </w:r>
      <w:r w:rsidR="005C065F" w:rsidRPr="00D02A76">
        <w:t>.</w:t>
      </w:r>
      <w:r w:rsidR="00F05FF4" w:rsidRPr="00D02A76">
        <w:t xml:space="preserve"> </w:t>
      </w:r>
      <w:r w:rsidR="005C065F" w:rsidRPr="00D02A76">
        <w:t>A</w:t>
      </w:r>
      <w:r w:rsidR="00F05FF4" w:rsidRPr="00D02A76">
        <w:t xml:space="preserve"> 128-channel </w:t>
      </w:r>
      <w:r w:rsidR="00D404F1" w:rsidRPr="00D02A76">
        <w:t xml:space="preserve">electroencephalography </w:t>
      </w:r>
      <w:r w:rsidR="00D404F1">
        <w:t>(</w:t>
      </w:r>
      <w:r w:rsidR="00E24825" w:rsidRPr="00D02A76">
        <w:rPr>
          <w:rFonts w:eastAsia="PMingLiU"/>
          <w:lang w:eastAsia="zh-HK"/>
        </w:rPr>
        <w:t>EEG</w:t>
      </w:r>
      <w:r w:rsidR="00D404F1">
        <w:rPr>
          <w:rFonts w:eastAsia="PMingLiU"/>
          <w:lang w:eastAsia="zh-HK"/>
        </w:rPr>
        <w:t>)</w:t>
      </w:r>
      <w:r w:rsidR="00E24825" w:rsidRPr="00D02A76">
        <w:t xml:space="preserve"> </w:t>
      </w:r>
      <w:r w:rsidR="00F05FF4" w:rsidRPr="00D02A76">
        <w:t xml:space="preserve">system was used to collect EEG data. The participants were instructed to view </w:t>
      </w:r>
      <w:r w:rsidR="005C065F" w:rsidRPr="00D02A76">
        <w:t>negative</w:t>
      </w:r>
      <w:r w:rsidR="00F05FF4" w:rsidRPr="00D02A76">
        <w:t xml:space="preserve"> or neutral pictures selected from</w:t>
      </w:r>
      <w:r w:rsidR="00456FF2" w:rsidRPr="00D02A76">
        <w:rPr>
          <w:lang w:eastAsia="zh-CN"/>
        </w:rPr>
        <w:t xml:space="preserve"> </w:t>
      </w:r>
      <w:r w:rsidR="00F05FF4" w:rsidRPr="00D02A76">
        <w:rPr>
          <w:rFonts w:eastAsia="SimSun"/>
          <w:lang w:eastAsia="zh-CN"/>
        </w:rPr>
        <w:t xml:space="preserve">the </w:t>
      </w:r>
      <w:r w:rsidR="002F4233" w:rsidRPr="00D02A76">
        <w:rPr>
          <w:lang w:eastAsia="zh-CN"/>
        </w:rPr>
        <w:t xml:space="preserve">International Affective Picture System </w:t>
      </w:r>
      <w:r w:rsidR="00456FF2" w:rsidRPr="00D02A76">
        <w:rPr>
          <w:lang w:eastAsia="zh-CN"/>
        </w:rPr>
        <w:t>(</w:t>
      </w:r>
      <w:r w:rsidR="00F05FF4" w:rsidRPr="00D02A76">
        <w:t>IAPS</w:t>
      </w:r>
      <w:r w:rsidR="00456FF2" w:rsidRPr="00D02A76">
        <w:rPr>
          <w:lang w:eastAsia="zh-CN"/>
        </w:rPr>
        <w:t>)</w:t>
      </w:r>
      <w:r w:rsidR="00F05FF4" w:rsidRPr="00D02A76">
        <w:t xml:space="preserve"> under three conditions: repetitive religious chanting, repetitive </w:t>
      </w:r>
      <w:r w:rsidR="00F05FF4" w:rsidRPr="00D02A76">
        <w:rPr>
          <w:rFonts w:eastAsia="SimSun"/>
        </w:rPr>
        <w:t>nonreligious</w:t>
      </w:r>
      <w:r w:rsidR="00F05FF4" w:rsidRPr="00D02A76">
        <w:t xml:space="preserve"> chanting,</w:t>
      </w:r>
      <w:r w:rsidR="00F05FF4" w:rsidRPr="00D02A76">
        <w:rPr>
          <w:rFonts w:eastAsia="SimSun"/>
        </w:rPr>
        <w:t xml:space="preserve"> and</w:t>
      </w:r>
      <w:r w:rsidR="00F05FF4" w:rsidRPr="00D02A76">
        <w:t xml:space="preserve"> no chanting. </w:t>
      </w:r>
      <w:r w:rsidR="00EB3AB0" w:rsidRPr="00D02A76">
        <w:t>T</w:t>
      </w:r>
      <w:r w:rsidR="00F05FF4" w:rsidRPr="00D02A76">
        <w:t>he results demonstrated that</w:t>
      </w:r>
      <w:r w:rsidR="007644AB" w:rsidRPr="00D02A76">
        <w:t xml:space="preserve"> viewing</w:t>
      </w:r>
      <w:r w:rsidR="00F05FF4" w:rsidRPr="00D02A76">
        <w:t xml:space="preserve"> the </w:t>
      </w:r>
      <w:r w:rsidR="00B04454" w:rsidRPr="00D02A76">
        <w:rPr>
          <w:lang w:eastAsia="zh-CN"/>
        </w:rPr>
        <w:t>negative</w:t>
      </w:r>
      <w:r w:rsidR="00F05FF4" w:rsidRPr="00D02A76">
        <w:t xml:space="preserve"> </w:t>
      </w:r>
      <w:r w:rsidR="00B04454" w:rsidRPr="00D02A76">
        <w:t>fear- and stress-provoking</w:t>
      </w:r>
      <w:r w:rsidR="00F05FF4" w:rsidRPr="00D02A76">
        <w:t xml:space="preserve"> </w:t>
      </w:r>
      <w:r w:rsidR="00B4690F" w:rsidRPr="00D02A76">
        <w:t xml:space="preserve">pictures </w:t>
      </w:r>
      <w:r w:rsidR="00F05FF4" w:rsidRPr="00D02A76">
        <w:t>induced larger LPP</w:t>
      </w:r>
      <w:r w:rsidR="007644AB" w:rsidRPr="00D02A76">
        <w:t>s in the participants</w:t>
      </w:r>
      <w:r w:rsidR="00F05FF4" w:rsidRPr="00D02A76">
        <w:t xml:space="preserve"> </w:t>
      </w:r>
      <w:r w:rsidR="007644AB" w:rsidRPr="00D02A76">
        <w:t xml:space="preserve">than viewing </w:t>
      </w:r>
      <w:r w:rsidR="00F05FF4" w:rsidRPr="00D02A76">
        <w:t xml:space="preserve">neutral </w:t>
      </w:r>
      <w:r w:rsidR="00B04454" w:rsidRPr="00D02A76">
        <w:t>pictures</w:t>
      </w:r>
      <w:r w:rsidR="00456FF2" w:rsidRPr="00D02A76">
        <w:t xml:space="preserve"> under </w:t>
      </w:r>
      <w:r w:rsidR="00B4690F" w:rsidRPr="00D02A76">
        <w:t xml:space="preserve">the </w:t>
      </w:r>
      <w:r w:rsidR="00456FF2" w:rsidRPr="00D02A76">
        <w:t xml:space="preserve">no-chanting and nonreligious chanting conditions. However, </w:t>
      </w:r>
      <w:r w:rsidR="006A0D64" w:rsidRPr="00D02A76">
        <w:t>th</w:t>
      </w:r>
      <w:r w:rsidR="006A0D64" w:rsidRPr="00D02A76">
        <w:rPr>
          <w:lang w:eastAsia="zh-CN"/>
        </w:rPr>
        <w:t>is increased</w:t>
      </w:r>
      <w:r w:rsidR="006A0D64" w:rsidRPr="00D02A76">
        <w:t xml:space="preserve"> </w:t>
      </w:r>
      <w:r w:rsidR="007644AB" w:rsidRPr="00D02A76">
        <w:t>LPP largely disappeared under</w:t>
      </w:r>
      <w:r w:rsidR="00F05FF4" w:rsidRPr="00D02A76">
        <w:t xml:space="preserve"> repetitive religious chanting</w:t>
      </w:r>
      <w:r w:rsidR="00905F38" w:rsidRPr="00D02A76">
        <w:t xml:space="preserve"> </w:t>
      </w:r>
      <w:r w:rsidR="00F05FF4" w:rsidRPr="00D02A76">
        <w:rPr>
          <w:rFonts w:eastAsia="SimSun"/>
        </w:rPr>
        <w:t>conditions</w:t>
      </w:r>
      <w:r w:rsidR="00F05FF4" w:rsidRPr="00D02A76">
        <w:t xml:space="preserve">. </w:t>
      </w:r>
      <w:r w:rsidR="00EB3AB0" w:rsidRPr="00D02A76">
        <w:rPr>
          <w:lang w:eastAsia="zh-CN"/>
        </w:rPr>
        <w:t xml:space="preserve">The </w:t>
      </w:r>
      <w:r w:rsidR="002F4233" w:rsidRPr="00D02A76">
        <w:rPr>
          <w:lang w:eastAsia="zh-CN"/>
        </w:rPr>
        <w:t xml:space="preserve">findings </w:t>
      </w:r>
      <w:r w:rsidR="009B0002" w:rsidRPr="00D02A76">
        <w:rPr>
          <w:lang w:eastAsia="zh-CN"/>
        </w:rPr>
        <w:t>indicate that</w:t>
      </w:r>
      <w:r w:rsidR="00456FF2" w:rsidRPr="00D02A76">
        <w:rPr>
          <w:lang w:eastAsia="zh-CN"/>
        </w:rPr>
        <w:t xml:space="preserve"> </w:t>
      </w:r>
      <w:r w:rsidR="009B0002" w:rsidRPr="00D02A76">
        <w:rPr>
          <w:lang w:eastAsia="zh-CN"/>
        </w:rPr>
        <w:t xml:space="preserve">repetitive </w:t>
      </w:r>
      <w:r w:rsidR="00456FF2" w:rsidRPr="00D02A76">
        <w:rPr>
          <w:lang w:eastAsia="zh-CN"/>
        </w:rPr>
        <w:t xml:space="preserve">religious </w:t>
      </w:r>
      <w:r w:rsidR="009B0002" w:rsidRPr="00D02A76">
        <w:rPr>
          <w:lang w:eastAsia="zh-CN"/>
        </w:rPr>
        <w:t>chanting</w:t>
      </w:r>
      <w:r w:rsidR="006A0D64" w:rsidRPr="00D02A76">
        <w:rPr>
          <w:lang w:eastAsia="zh-CN"/>
        </w:rPr>
        <w:t xml:space="preserve"> may</w:t>
      </w:r>
      <w:r w:rsidR="009B0002" w:rsidRPr="00D02A76">
        <w:rPr>
          <w:lang w:eastAsia="zh-CN"/>
        </w:rPr>
        <w:t xml:space="preserve"> </w:t>
      </w:r>
      <w:r w:rsidR="00833493">
        <w:rPr>
          <w:lang w:eastAsia="zh-CN"/>
        </w:rPr>
        <w:t>effectively</w:t>
      </w:r>
      <w:r w:rsidR="00456FF2" w:rsidRPr="00D02A76">
        <w:rPr>
          <w:lang w:eastAsia="zh-CN"/>
        </w:rPr>
        <w:t xml:space="preserve"> alleviate </w:t>
      </w:r>
      <w:r w:rsidR="00F05FF4" w:rsidRPr="00D02A76">
        <w:t xml:space="preserve">the </w:t>
      </w:r>
      <w:r w:rsidR="00866C2D" w:rsidRPr="00D02A76">
        <w:rPr>
          <w:lang w:eastAsia="zh-CN"/>
        </w:rPr>
        <w:t>neurophysiological</w:t>
      </w:r>
      <w:r w:rsidR="00F05FF4" w:rsidRPr="00D02A76">
        <w:t xml:space="preserve"> response </w:t>
      </w:r>
      <w:r w:rsidR="002F4233" w:rsidRPr="00D02A76">
        <w:rPr>
          <w:lang w:eastAsia="zh-CN"/>
        </w:rPr>
        <w:t xml:space="preserve">to </w:t>
      </w:r>
      <w:r w:rsidR="00866C2D" w:rsidRPr="00D02A76">
        <w:rPr>
          <w:lang w:eastAsia="zh-CN"/>
        </w:rPr>
        <w:t>fear</w:t>
      </w:r>
      <w:r w:rsidR="004C1F94" w:rsidRPr="00D02A76">
        <w:rPr>
          <w:lang w:eastAsia="zh-CN"/>
        </w:rPr>
        <w:t>ful</w:t>
      </w:r>
      <w:r w:rsidR="00866C2D" w:rsidRPr="00D02A76">
        <w:rPr>
          <w:lang w:eastAsia="zh-CN"/>
        </w:rPr>
        <w:t xml:space="preserve"> or </w:t>
      </w:r>
      <w:r w:rsidR="00F05FF4" w:rsidRPr="00D02A76">
        <w:t>stressful situation</w:t>
      </w:r>
      <w:r w:rsidR="00EB3AB0" w:rsidRPr="00D02A76">
        <w:t>s</w:t>
      </w:r>
      <w:r w:rsidR="00CE1648" w:rsidRPr="00D02A76">
        <w:rPr>
          <w:lang w:eastAsia="zh-CN"/>
        </w:rPr>
        <w:t xml:space="preserve"> for practitioners</w:t>
      </w:r>
      <w:r w:rsidR="00F05FF4" w:rsidRPr="00D02A76">
        <w:t>.</w:t>
      </w:r>
    </w:p>
    <w:p w14:paraId="6CEA4AC1" w14:textId="737C3563" w:rsidR="00A65354" w:rsidRPr="00D02A76" w:rsidRDefault="00A65354" w:rsidP="00D02A76">
      <w:pPr>
        <w:rPr>
          <w:b/>
        </w:rPr>
      </w:pPr>
    </w:p>
    <w:p w14:paraId="7342CD90" w14:textId="77777777" w:rsidR="006E4797" w:rsidRPr="00885101" w:rsidRDefault="00F05FF4" w:rsidP="00885101">
      <w:pPr>
        <w:rPr>
          <w:b/>
          <w:bCs/>
        </w:rPr>
      </w:pPr>
      <w:r w:rsidRPr="00885101">
        <w:rPr>
          <w:b/>
          <w:bCs/>
        </w:rPr>
        <w:lastRenderedPageBreak/>
        <w:t>INTRODUCTION:</w:t>
      </w:r>
    </w:p>
    <w:p w14:paraId="5C4C1482" w14:textId="0FB10696" w:rsidR="003C4FCB" w:rsidRPr="00D02A76" w:rsidRDefault="002F4233" w:rsidP="00D02A76">
      <w:pPr>
        <w:rPr>
          <w:lang w:eastAsia="zh-CN"/>
        </w:rPr>
      </w:pPr>
      <w:r w:rsidRPr="00D02A76">
        <w:rPr>
          <w:rFonts w:eastAsia="SimSun"/>
        </w:rPr>
        <w:t xml:space="preserve">The late </w:t>
      </w:r>
      <w:r w:rsidR="00C93C83" w:rsidRPr="00D02A76">
        <w:t xml:space="preserve">positive potential (LPP) has long been accompanied </w:t>
      </w:r>
      <w:r w:rsidR="00F05FF4" w:rsidRPr="00D02A76">
        <w:rPr>
          <w:rFonts w:eastAsia="SimSun"/>
        </w:rPr>
        <w:t>by</w:t>
      </w:r>
      <w:r w:rsidR="00C93C83" w:rsidRPr="00D02A76">
        <w:t xml:space="preserve"> emotion</w:t>
      </w:r>
      <w:r w:rsidR="00EB3AB0" w:rsidRPr="00D02A76">
        <w:t>al</w:t>
      </w:r>
      <w:r w:rsidR="00C93C83" w:rsidRPr="00D02A76">
        <w:t xml:space="preserve"> arousal, and </w:t>
      </w:r>
      <w:r w:rsidR="00F05FF4" w:rsidRPr="00D02A76">
        <w:rPr>
          <w:lang w:eastAsia="zh-CN"/>
        </w:rPr>
        <w:t xml:space="preserve">it </w:t>
      </w:r>
      <w:r w:rsidR="00C93C83" w:rsidRPr="00D02A76">
        <w:t xml:space="preserve">has been </w:t>
      </w:r>
      <w:r w:rsidR="00F05FF4" w:rsidRPr="00D02A76">
        <w:rPr>
          <w:lang w:eastAsia="zh-CN"/>
        </w:rPr>
        <w:t>reliably</w:t>
      </w:r>
      <w:r w:rsidR="00C93C83" w:rsidRPr="00D02A76">
        <w:t xml:space="preserve"> used in emotion</w:t>
      </w:r>
      <w:r w:rsidR="00EB3AB0" w:rsidRPr="00D02A76">
        <w:t>-</w:t>
      </w:r>
      <w:r w:rsidR="00C93C83" w:rsidRPr="00D02A76">
        <w:t>related research</w:t>
      </w:r>
      <w:r w:rsidR="005A6A33" w:rsidRPr="00D02A76">
        <w:rPr>
          <w:lang w:eastAsia="zh-CN"/>
        </w:rPr>
        <w:fldChar w:fldCharType="begin">
          <w:fldData xml:space="preserve">PEVuZE5vdGU+PENpdGU+PEF1dGhvcj5LZW5uZWR5PC9BdXRob3I+PFllYXI+MjAyMDwvWWVhcj48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</w:fldData>
        </w:fldChar>
      </w:r>
      <w:r w:rsidR="00E56A69" w:rsidRPr="00D02A76">
        <w:rPr>
          <w:lang w:eastAsia="zh-CN"/>
        </w:rPr>
        <w:instrText xml:space="preserve"> ADDIN EN.CITE </w:instrText>
      </w:r>
      <w:r w:rsidR="005A6A33" w:rsidRPr="00D02A76">
        <w:rPr>
          <w:lang w:eastAsia="zh-CN"/>
        </w:rPr>
        <w:fldChar w:fldCharType="begin">
          <w:fldData xml:space="preserve">PEVuZE5vdGU+PENpdGU+PEF1dGhvcj5LZW5uZWR5PC9BdXRob3I+PFllYXI+MjAyMDwvWWVhcj48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</w:fldData>
        </w:fldChar>
      </w:r>
      <w:r w:rsidR="00E56A69" w:rsidRPr="00D02A76">
        <w:rPr>
          <w:lang w:eastAsia="zh-CN"/>
        </w:rPr>
        <w:instrText xml:space="preserve"> ADDIN EN.CITE.DATA </w:instrText>
      </w:r>
      <w:r w:rsidR="005A6A33" w:rsidRPr="00D02A76">
        <w:rPr>
          <w:lang w:eastAsia="zh-CN"/>
        </w:rPr>
      </w:r>
      <w:r w:rsidR="005A6A33" w:rsidRPr="00D02A76">
        <w:rPr>
          <w:lang w:eastAsia="zh-CN"/>
        </w:rPr>
        <w:fldChar w:fldCharType="end"/>
      </w:r>
      <w:r w:rsidR="005A6A33" w:rsidRPr="00D02A76">
        <w:rPr>
          <w:lang w:eastAsia="zh-CN"/>
        </w:rPr>
      </w:r>
      <w:r w:rsidR="005A6A33" w:rsidRPr="00D02A76">
        <w:rPr>
          <w:lang w:eastAsia="zh-CN"/>
        </w:rPr>
        <w:fldChar w:fldCharType="separate"/>
      </w:r>
      <w:r w:rsidR="00E56A69" w:rsidRPr="00D02A76">
        <w:rPr>
          <w:vertAlign w:val="superscript"/>
          <w:lang w:eastAsia="zh-CN"/>
        </w:rPr>
        <w:t>1,2</w:t>
      </w:r>
      <w:r w:rsidR="005A6A33" w:rsidRPr="00D02A76">
        <w:rPr>
          <w:lang w:eastAsia="zh-CN"/>
        </w:rPr>
        <w:fldChar w:fldCharType="end"/>
      </w:r>
      <w:r w:rsidR="00C93C83" w:rsidRPr="00D02A76">
        <w:t>.</w:t>
      </w:r>
      <w:r w:rsidR="00F05FF4" w:rsidRPr="00D02A76">
        <w:rPr>
          <w:rFonts w:eastAsia="SimSun"/>
          <w:lang w:eastAsia="zh-CN"/>
        </w:rPr>
        <w:t xml:space="preserve"> </w:t>
      </w:r>
      <w:r w:rsidR="00C93C83" w:rsidRPr="00D02A76">
        <w:t xml:space="preserve">Religious </w:t>
      </w:r>
      <w:r w:rsidR="00D50834" w:rsidRPr="00D02A76">
        <w:t>practice</w:t>
      </w:r>
      <w:r w:rsidR="00C93C83" w:rsidRPr="00D02A76">
        <w:t xml:space="preserve"> </w:t>
      </w:r>
      <w:r w:rsidR="00D50834" w:rsidRPr="00D02A76">
        <w:t>is</w:t>
      </w:r>
      <w:r w:rsidR="00C93C83" w:rsidRPr="00D02A76">
        <w:t xml:space="preserve"> </w:t>
      </w:r>
      <w:r w:rsidR="00A30CA5">
        <w:t>widespread</w:t>
      </w:r>
      <w:r w:rsidR="00C93C83" w:rsidRPr="00D02A76">
        <w:t xml:space="preserve"> in both East</w:t>
      </w:r>
      <w:r w:rsidR="00A30CA5">
        <w:t>ern</w:t>
      </w:r>
      <w:r w:rsidR="00C93C83" w:rsidRPr="00D02A76">
        <w:t xml:space="preserve"> and West</w:t>
      </w:r>
      <w:r w:rsidR="00A30CA5">
        <w:t>ern countries</w:t>
      </w:r>
      <w:r w:rsidR="00C93C83" w:rsidRPr="00D02A76">
        <w:t xml:space="preserve">. </w:t>
      </w:r>
      <w:r w:rsidR="006A0D64" w:rsidRPr="00D02A76">
        <w:rPr>
          <w:lang w:eastAsia="zh-CN"/>
        </w:rPr>
        <w:t xml:space="preserve">It is </w:t>
      </w:r>
      <w:r w:rsidR="00164949">
        <w:rPr>
          <w:lang w:eastAsia="zh-CN"/>
        </w:rPr>
        <w:t>assert</w:t>
      </w:r>
      <w:r w:rsidR="006A0D64" w:rsidRPr="00D02A76">
        <w:rPr>
          <w:lang w:eastAsia="zh-CN"/>
        </w:rPr>
        <w:t>ed</w:t>
      </w:r>
      <w:r w:rsidR="00C93C83" w:rsidRPr="00D02A76">
        <w:t xml:space="preserve"> that </w:t>
      </w:r>
      <w:r w:rsidR="00891668" w:rsidRPr="00D02A76">
        <w:t xml:space="preserve">it can </w:t>
      </w:r>
      <w:r w:rsidR="00C93C83" w:rsidRPr="00D02A76">
        <w:t>alleviate the practitioner</w:t>
      </w:r>
      <w:r w:rsidR="00833493">
        <w:t>'</w:t>
      </w:r>
      <w:r w:rsidR="00C93C83" w:rsidRPr="00D02A76">
        <w:t>s anxiety and stress</w:t>
      </w:r>
      <w:r w:rsidR="00C85DC7" w:rsidRPr="00D02A76">
        <w:t xml:space="preserve"> when facing </w:t>
      </w:r>
      <w:r w:rsidR="00852166">
        <w:t>advers</w:t>
      </w:r>
      <w:r w:rsidR="00C85DC7" w:rsidRPr="00D02A76">
        <w:t>e events, especially during time</w:t>
      </w:r>
      <w:r w:rsidR="00F05FF4" w:rsidRPr="00D02A76">
        <w:t>s</w:t>
      </w:r>
      <w:r w:rsidRPr="00D02A76">
        <w:t xml:space="preserve"> of difficulty</w:t>
      </w:r>
      <w:r w:rsidR="005A6A33" w:rsidRPr="00D02A76">
        <w:fldChar w:fldCharType="begin">
          <w:fldData xml:space="preserve">PEVuZE5vdGU+PENpdGU+PEF1dGhvcj5HYW88L0F1dGhvcj48WWVhcj4yMDE3PC9ZZWFyPjxSZWNO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</w:fldData>
        </w:fldChar>
      </w:r>
      <w:r w:rsidR="000778A7">
        <w:instrText xml:space="preserve"> ADDIN EN.CITE </w:instrText>
      </w:r>
      <w:r w:rsidR="000778A7">
        <w:fldChar w:fldCharType="begin">
          <w:fldData xml:space="preserve">PEVuZE5vdGU+PENpdGU+PEF1dGhvcj5HYW88L0F1dGhvcj48WWVhcj4yMDE3PC9ZZWFyPjxSZWNO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</w:fldData>
        </w:fldChar>
      </w:r>
      <w:r w:rsidR="000778A7">
        <w:instrText xml:space="preserve"> ADDIN EN.CITE.DATA </w:instrText>
      </w:r>
      <w:r w:rsidR="000778A7">
        <w:fldChar w:fldCharType="end"/>
      </w:r>
      <w:r w:rsidR="005A6A33" w:rsidRPr="00D02A76">
        <w:fldChar w:fldCharType="separate"/>
      </w:r>
      <w:r w:rsidR="00E56A69" w:rsidRPr="00D02A76">
        <w:rPr>
          <w:noProof/>
          <w:vertAlign w:val="superscript"/>
        </w:rPr>
        <w:t>3</w:t>
      </w:r>
      <w:r w:rsidR="005A6A33" w:rsidRPr="00D02A76">
        <w:fldChar w:fldCharType="end"/>
      </w:r>
      <w:r w:rsidR="00F05FF4" w:rsidRPr="00D02A76">
        <w:t>.</w:t>
      </w:r>
      <w:r w:rsidR="006A0D64" w:rsidRPr="00D02A76">
        <w:rPr>
          <w:lang w:eastAsia="zh-CN"/>
        </w:rPr>
        <w:t xml:space="preserve"> Nonetheless, this has </w:t>
      </w:r>
      <w:r w:rsidR="00F76377" w:rsidRPr="00D02A76">
        <w:rPr>
          <w:lang w:eastAsia="zh-CN"/>
        </w:rPr>
        <w:t>seldom</w:t>
      </w:r>
      <w:r w:rsidR="006A0D64" w:rsidRPr="00D02A76">
        <w:rPr>
          <w:lang w:eastAsia="zh-CN"/>
        </w:rPr>
        <w:t xml:space="preserve"> been demonstrated under rigorous experimental settings.</w:t>
      </w:r>
    </w:p>
    <w:p w14:paraId="6DBBB2EA" w14:textId="77777777" w:rsidR="00A7175C" w:rsidRPr="00D02A76" w:rsidRDefault="00A7175C" w:rsidP="00D02A76"/>
    <w:p w14:paraId="54CBA63B" w14:textId="7D506455" w:rsidR="00E23B40" w:rsidRPr="00D02A76" w:rsidRDefault="00F05FF4" w:rsidP="00D02A76">
      <w:pPr>
        <w:rPr>
          <w:lang w:eastAsia="zh-CN"/>
        </w:rPr>
      </w:pPr>
      <w:r w:rsidRPr="00D02A76">
        <w:rPr>
          <w:lang w:eastAsia="zh-CN"/>
        </w:rPr>
        <w:t xml:space="preserve">Numerous studies have confirmed that emotion regulation can be </w:t>
      </w:r>
      <w:r w:rsidR="002F4233" w:rsidRPr="00D02A76">
        <w:rPr>
          <w:lang w:eastAsia="zh-CN"/>
        </w:rPr>
        <w:t>learned with</w:t>
      </w:r>
      <w:r w:rsidR="00301896" w:rsidRPr="00D02A76">
        <w:rPr>
          <w:rFonts w:eastAsia="SimSun"/>
          <w:lang w:eastAsia="zh-CN"/>
        </w:rPr>
        <w:t xml:space="preserve"> </w:t>
      </w:r>
      <w:r w:rsidR="008911BA" w:rsidRPr="00D02A76">
        <w:rPr>
          <w:lang w:eastAsia="zh-CN"/>
        </w:rPr>
        <w:t>different strategies and frameworks</w:t>
      </w:r>
      <w:r w:rsidR="005A6A33" w:rsidRPr="00D02A76">
        <w:rPr>
          <w:lang w:eastAsia="zh-CN"/>
        </w:rPr>
        <w:fldChar w:fldCharType="begin">
          <w:fldData xml:space="preserve">PEVuZE5vdGU+PENpdGU+PEF1dGhvcj5CYXJrdXM8L0F1dGhvcj48WWVhcj4yMDIwPC9ZZWFyPjxS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</w:fldData>
        </w:fldChar>
      </w:r>
      <w:r w:rsidR="00E56A69" w:rsidRPr="00D02A76">
        <w:rPr>
          <w:lang w:eastAsia="zh-CN"/>
        </w:rPr>
        <w:instrText xml:space="preserve"> ADDIN EN.CITE </w:instrText>
      </w:r>
      <w:r w:rsidR="005A6A33" w:rsidRPr="00D02A76">
        <w:rPr>
          <w:lang w:eastAsia="zh-CN"/>
        </w:rPr>
        <w:fldChar w:fldCharType="begin">
          <w:fldData xml:space="preserve">PEVuZE5vdGU+PENpdGU+PEF1dGhvcj5CYXJrdXM8L0F1dGhvcj48WWVhcj4yMDIwPC9ZZWFyPjxS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</w:fldData>
        </w:fldChar>
      </w:r>
      <w:r w:rsidR="00E56A69" w:rsidRPr="00D02A76">
        <w:rPr>
          <w:lang w:eastAsia="zh-CN"/>
        </w:rPr>
        <w:instrText xml:space="preserve"> ADDIN EN.CITE.DATA </w:instrText>
      </w:r>
      <w:r w:rsidR="005A6A33" w:rsidRPr="00D02A76">
        <w:rPr>
          <w:lang w:eastAsia="zh-CN"/>
        </w:rPr>
      </w:r>
      <w:r w:rsidR="005A6A33" w:rsidRPr="00D02A76">
        <w:rPr>
          <w:lang w:eastAsia="zh-CN"/>
        </w:rPr>
        <w:fldChar w:fldCharType="end"/>
      </w:r>
      <w:r w:rsidR="005A6A33" w:rsidRPr="00D02A76">
        <w:rPr>
          <w:lang w:eastAsia="zh-CN"/>
        </w:rPr>
      </w:r>
      <w:r w:rsidR="005A6A33" w:rsidRPr="00D02A76">
        <w:rPr>
          <w:lang w:eastAsia="zh-CN"/>
        </w:rPr>
        <w:fldChar w:fldCharType="separate"/>
      </w:r>
      <w:r w:rsidR="00E56A69" w:rsidRPr="00D02A76">
        <w:rPr>
          <w:vertAlign w:val="superscript"/>
          <w:lang w:eastAsia="zh-CN"/>
        </w:rPr>
        <w:t>4</w:t>
      </w:r>
      <w:r w:rsidR="00F57F61">
        <w:rPr>
          <w:vertAlign w:val="superscript"/>
          <w:lang w:eastAsia="zh-CN"/>
        </w:rPr>
        <w:t>–</w:t>
      </w:r>
      <w:r w:rsidR="00E56A69" w:rsidRPr="00D02A76">
        <w:rPr>
          <w:vertAlign w:val="superscript"/>
          <w:lang w:eastAsia="zh-CN"/>
        </w:rPr>
        <w:t>6</w:t>
      </w:r>
      <w:r w:rsidR="005A6A33" w:rsidRPr="00D02A76">
        <w:rPr>
          <w:lang w:eastAsia="zh-CN"/>
        </w:rPr>
        <w:fldChar w:fldCharType="end"/>
      </w:r>
      <w:r w:rsidRPr="00D02A76">
        <w:rPr>
          <w:lang w:eastAsia="zh-CN"/>
        </w:rPr>
        <w:t>.</w:t>
      </w:r>
      <w:r w:rsidRPr="00D02A76">
        <w:rPr>
          <w:rFonts w:eastAsia="SimSun"/>
          <w:lang w:eastAsia="zh-CN"/>
        </w:rPr>
        <w:t xml:space="preserve"> </w:t>
      </w:r>
      <w:r w:rsidR="00386E27">
        <w:rPr>
          <w:lang w:eastAsia="zh-CN"/>
        </w:rPr>
        <w:t>A few</w:t>
      </w:r>
      <w:r w:rsidRPr="00D02A76">
        <w:rPr>
          <w:lang w:eastAsia="zh-CN"/>
        </w:rPr>
        <w:t xml:space="preserve"> studies have </w:t>
      </w:r>
      <w:r w:rsidR="00301896" w:rsidRPr="00D02A76">
        <w:rPr>
          <w:rFonts w:eastAsia="SimSun"/>
          <w:lang w:eastAsia="zh-CN"/>
        </w:rPr>
        <w:t>shown</w:t>
      </w:r>
      <w:r w:rsidRPr="00D02A76">
        <w:rPr>
          <w:lang w:eastAsia="zh-CN"/>
        </w:rPr>
        <w:t xml:space="preserve"> that mindfulness and meditation can modulate the </w:t>
      </w:r>
      <w:r w:rsidR="00301896" w:rsidRPr="00D02A76">
        <w:rPr>
          <w:rFonts w:eastAsia="SimSun"/>
          <w:lang w:eastAsia="zh-CN"/>
        </w:rPr>
        <w:t>neural</w:t>
      </w:r>
      <w:r w:rsidR="00F76377" w:rsidRPr="00D02A76">
        <w:rPr>
          <w:lang w:eastAsia="zh-CN"/>
        </w:rPr>
        <w:t xml:space="preserve"> response to affective events</w:t>
      </w:r>
      <w:r w:rsidR="005A6A33" w:rsidRPr="00D02A76">
        <w:rPr>
          <w:lang w:eastAsia="zh-CN"/>
        </w:rPr>
        <w:fldChar w:fldCharType="begin"/>
      </w:r>
      <w:r w:rsidR="009E10E9" w:rsidRPr="00D02A76">
        <w:rPr>
          <w:lang w:eastAsia="zh-CN"/>
        </w:rPr>
        <w:instrText xml:space="preserve"> ADDIN EN.CITE &lt;EndNote&gt;&lt;Cite&gt;&lt;Author&gt;Sobolewski&lt;/Author&gt;&lt;Year&gt;2011&lt;/Year&gt;&lt;RecNum&gt;622&lt;/RecNum&gt;&lt;DisplayText&gt;&lt;style face="superscript"&gt;7&lt;/style&gt;&lt;/DisplayText&gt;&lt;record&gt;&lt;rec-number&gt;622&lt;/rec-number&gt;&lt;foreign-keys&gt;&lt;key app="EN" db-id="w00xtvsd1rrdtjer2w8pz9pxrx0t9dw2zfse" timestamp="1627639195"&gt;622&lt;/key&gt;&lt;/foreign-keys&gt;&lt;ref-type name="Journal Article"&gt;17&lt;/ref-type&gt;&lt;contributors&gt;&lt;authors&gt;&lt;author&gt;Sobolewski, A.&lt;/author&gt;&lt;author&gt;Holt, E.&lt;/author&gt;&lt;author&gt;Kublik, E.&lt;/author&gt;&lt;author&gt;Wrobel, A.&lt;/author&gt;&lt;/authors&gt;&lt;/contributors&gt;&lt;auth-address&gt;Polish Acad Sci, M Nencki Inst Expt Biol, Dept Neurophysiol, PL-02093 Warsaw, Poland&amp;#xD;Warsaw Sch Social Psychol, PL-03815 Warsaw, Poland&lt;/auth-address&gt;&lt;titles&gt;&lt;title&gt;Impact of meditation on emotional processing-A visual ERP study&lt;/title&gt;&lt;secondary-title&gt;Neuroscience Research&lt;/secondary-title&gt;&lt;alt-title&gt;Neurosci Res&lt;/alt-title&gt;&lt;/titles&gt;&lt;periodical&gt;&lt;full-title&gt;Neuroscience Research&lt;/full-title&gt;&lt;abbr-1&gt;Neurosci Res&lt;/abbr-1&gt;&lt;/periodical&gt;&lt;alt-periodical&gt;&lt;full-title&gt;Neuroscience Research&lt;/full-title&gt;&lt;abbr-1&gt;Neurosci Res&lt;/abbr-1&gt;&lt;/alt-periodical&gt;&lt;pages&gt;44-48&lt;/pages&gt;&lt;volume&gt;71&lt;/volume&gt;&lt;number&gt;1&lt;/number&gt;&lt;keywords&gt;&lt;keyword&gt;emotion&lt;/keyword&gt;&lt;keyword&gt;visual erp&lt;/keyword&gt;&lt;keyword&gt;late positive potential&lt;/keyword&gt;&lt;keyword&gt;meditation&lt;/keyword&gt;&lt;keyword&gt;eeg&lt;/keyword&gt;&lt;keyword&gt;iaps&lt;/keyword&gt;&lt;keyword&gt;event-related potentials&lt;/keyword&gt;&lt;keyword&gt;transcendental-meditation&lt;/keyword&gt;&lt;keyword&gt;attention&lt;/keyword&gt;&lt;keyword&gt;eeg&lt;/keyword&gt;&lt;keyword&gt;mindfulness&lt;/keyword&gt;&lt;keyword&gt;repetition&lt;/keyword&gt;&lt;keyword&gt;brain&lt;/keyword&gt;&lt;/keywords&gt;&lt;dates&gt;&lt;year&gt;2011&lt;/year&gt;&lt;pub-dates&gt;&lt;date&gt;Sep&lt;/date&gt;&lt;/pub-dates&gt;&lt;/dates&gt;&lt;isbn&gt;0168-0102&lt;/isbn&gt;&lt;accession-num&gt;WOS:000294527700005&lt;/accession-num&gt;&lt;urls&gt;&lt;related-urls&gt;&lt;url&gt;&amp;lt;Go to ISI&amp;gt;://WOS:000294527700005&lt;/url&gt;&lt;/related-urls&gt;&lt;/urls&gt;&lt;electronic-resource-num&gt;10.1016/j.neures.2011.06.002&lt;/electronic-resource-num&gt;&lt;language&gt;English&lt;/language&gt;&lt;/record&gt;&lt;/Cite&gt;&lt;/EndNote&gt;</w:instrText>
      </w:r>
      <w:r w:rsidR="005A6A33" w:rsidRPr="00D02A76">
        <w:rPr>
          <w:lang w:eastAsia="zh-CN"/>
        </w:rPr>
        <w:fldChar w:fldCharType="separate"/>
      </w:r>
      <w:r w:rsidR="009E10E9" w:rsidRPr="00D02A76">
        <w:rPr>
          <w:vertAlign w:val="superscript"/>
          <w:lang w:eastAsia="zh-CN"/>
        </w:rPr>
        <w:t>7</w:t>
      </w:r>
      <w:r w:rsidR="005A6A33" w:rsidRPr="00D02A76">
        <w:rPr>
          <w:lang w:eastAsia="zh-CN"/>
        </w:rPr>
        <w:fldChar w:fldCharType="end"/>
      </w:r>
      <w:r w:rsidR="00ED0423" w:rsidRPr="00ED0423">
        <w:rPr>
          <w:vertAlign w:val="superscript"/>
          <w:lang w:eastAsia="zh-CN"/>
        </w:rPr>
        <w:t>,</w:t>
      </w:r>
      <w:r w:rsidR="005A6A33" w:rsidRPr="00D02A76">
        <w:rPr>
          <w:lang w:eastAsia="zh-CN"/>
        </w:rPr>
        <w:fldChar w:fldCharType="begin">
          <w:fldData xml:space="preserve">PEVuZE5vdGU+PENpdGU+PEF1dGhvcj5LYXR5YWw8L0F1dGhvcj48WWVhcj4yMDIwPC9ZZWFyPjxS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</w:fldData>
        </w:fldChar>
      </w:r>
      <w:r w:rsidR="009E10E9" w:rsidRPr="00D02A76">
        <w:rPr>
          <w:lang w:eastAsia="zh-CN"/>
        </w:rPr>
        <w:instrText xml:space="preserve"> ADDIN EN.CITE </w:instrText>
      </w:r>
      <w:r w:rsidR="005A6A33" w:rsidRPr="00D02A76">
        <w:rPr>
          <w:lang w:eastAsia="zh-CN"/>
        </w:rPr>
        <w:fldChar w:fldCharType="begin">
          <w:fldData xml:space="preserve">PEVuZE5vdGU+PENpdGU+PEF1dGhvcj5LYXR5YWw8L0F1dGhvcj48WWVhcj4yMDIwPC9ZZWFyPjxS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</w:fldData>
        </w:fldChar>
      </w:r>
      <w:r w:rsidR="009E10E9" w:rsidRPr="00D02A76">
        <w:rPr>
          <w:lang w:eastAsia="zh-CN"/>
        </w:rPr>
        <w:instrText xml:space="preserve"> ADDIN EN.CITE.DATA </w:instrText>
      </w:r>
      <w:r w:rsidR="005A6A33" w:rsidRPr="00D02A76">
        <w:rPr>
          <w:lang w:eastAsia="zh-CN"/>
        </w:rPr>
      </w:r>
      <w:r w:rsidR="005A6A33" w:rsidRPr="00D02A76">
        <w:rPr>
          <w:lang w:eastAsia="zh-CN"/>
        </w:rPr>
        <w:fldChar w:fldCharType="end"/>
      </w:r>
      <w:r w:rsidR="005A6A33" w:rsidRPr="00D02A76">
        <w:rPr>
          <w:lang w:eastAsia="zh-CN"/>
        </w:rPr>
      </w:r>
      <w:r w:rsidR="005A6A33" w:rsidRPr="00D02A76">
        <w:rPr>
          <w:lang w:eastAsia="zh-CN"/>
        </w:rPr>
        <w:fldChar w:fldCharType="separate"/>
      </w:r>
      <w:r w:rsidR="009E10E9" w:rsidRPr="00D02A76">
        <w:rPr>
          <w:vertAlign w:val="superscript"/>
          <w:lang w:eastAsia="zh-CN"/>
        </w:rPr>
        <w:t>8</w:t>
      </w:r>
      <w:r w:rsidR="005A6A33" w:rsidRPr="00D02A76">
        <w:rPr>
          <w:lang w:eastAsia="zh-CN"/>
        </w:rPr>
        <w:fldChar w:fldCharType="end"/>
      </w:r>
      <w:r w:rsidRPr="00D02A76">
        <w:rPr>
          <w:lang w:eastAsia="zh-CN"/>
        </w:rPr>
        <w:t xml:space="preserve">. </w:t>
      </w:r>
      <w:r w:rsidR="00301896" w:rsidRPr="00D02A76">
        <w:rPr>
          <w:rFonts w:eastAsia="SimSun"/>
          <w:lang w:eastAsia="zh-CN"/>
        </w:rPr>
        <w:t xml:space="preserve">Recently, it was found that </w:t>
      </w:r>
      <w:r w:rsidR="00F76377" w:rsidRPr="00D02A76">
        <w:rPr>
          <w:lang w:eastAsia="zh-CN"/>
        </w:rPr>
        <w:t>meditat</w:t>
      </w:r>
      <w:r w:rsidR="00301896" w:rsidRPr="00D02A76">
        <w:rPr>
          <w:rFonts w:eastAsia="SimSun"/>
          <w:lang w:eastAsia="zh-CN"/>
        </w:rPr>
        <w:t>ion practitioners</w:t>
      </w:r>
      <w:r w:rsidR="00F76377" w:rsidRPr="00D02A76">
        <w:rPr>
          <w:lang w:eastAsia="zh-CN"/>
        </w:rPr>
        <w:t xml:space="preserve"> may </w:t>
      </w:r>
      <w:r w:rsidR="00301896" w:rsidRPr="00D02A76">
        <w:rPr>
          <w:rFonts w:eastAsia="SimSun"/>
          <w:lang w:eastAsia="zh-CN"/>
        </w:rPr>
        <w:t xml:space="preserve">employ </w:t>
      </w:r>
      <w:r w:rsidR="00F76377" w:rsidRPr="00D02A76">
        <w:rPr>
          <w:lang w:eastAsia="zh-CN"/>
        </w:rPr>
        <w:t>emotion modulation strateg</w:t>
      </w:r>
      <w:r w:rsidR="00301896" w:rsidRPr="00D02A76">
        <w:rPr>
          <w:rFonts w:eastAsia="SimSun"/>
          <w:lang w:eastAsia="zh-CN"/>
        </w:rPr>
        <w:t>ies</w:t>
      </w:r>
      <w:r w:rsidR="00F76377" w:rsidRPr="00D02A76">
        <w:rPr>
          <w:lang w:eastAsia="zh-CN"/>
        </w:rPr>
        <w:t xml:space="preserve"> other than</w:t>
      </w:r>
      <w:r w:rsidR="00301896" w:rsidRPr="00D02A76">
        <w:rPr>
          <w:rFonts w:eastAsia="SimSun"/>
          <w:lang w:eastAsia="zh-CN"/>
        </w:rPr>
        <w:t xml:space="preserve"> </w:t>
      </w:r>
      <w:r w:rsidR="00F76377" w:rsidRPr="00D02A76">
        <w:rPr>
          <w:lang w:eastAsia="zh-CN"/>
        </w:rPr>
        <w:t>cognitive appraisal, suppression, and distraction</w:t>
      </w:r>
      <w:r w:rsidR="005A6A33" w:rsidRPr="00D02A76">
        <w:rPr>
          <w:lang w:eastAsia="zh-CN"/>
        </w:rPr>
        <w:fldChar w:fldCharType="begin">
          <w:fldData xml:space="preserve">PEVuZE5vdGU+PENpdGU+PEF1dGhvcj5LYXR5YWw8L0F1dGhvcj48WWVhcj4yMDIwPC9ZZWFyPjxS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</w:fldData>
        </w:fldChar>
      </w:r>
      <w:r w:rsidR="009E10E9" w:rsidRPr="00D02A76">
        <w:rPr>
          <w:lang w:eastAsia="zh-CN"/>
        </w:rPr>
        <w:instrText xml:space="preserve"> ADDIN EN.CITE </w:instrText>
      </w:r>
      <w:r w:rsidR="005A6A33" w:rsidRPr="00D02A76">
        <w:rPr>
          <w:lang w:eastAsia="zh-CN"/>
        </w:rPr>
        <w:fldChar w:fldCharType="begin">
          <w:fldData xml:space="preserve">PEVuZE5vdGU+PENpdGU+PEF1dGhvcj5LYXR5YWw8L0F1dGhvcj48WWVhcj4yMDIwPC9ZZWFyPjxS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</w:fldData>
        </w:fldChar>
      </w:r>
      <w:r w:rsidR="009E10E9" w:rsidRPr="00D02A76">
        <w:rPr>
          <w:lang w:eastAsia="zh-CN"/>
        </w:rPr>
        <w:instrText xml:space="preserve"> ADDIN EN.CITE.DATA </w:instrText>
      </w:r>
      <w:r w:rsidR="005A6A33" w:rsidRPr="00D02A76">
        <w:rPr>
          <w:lang w:eastAsia="zh-CN"/>
        </w:rPr>
      </w:r>
      <w:r w:rsidR="005A6A33" w:rsidRPr="00D02A76">
        <w:rPr>
          <w:lang w:eastAsia="zh-CN"/>
        </w:rPr>
        <w:fldChar w:fldCharType="end"/>
      </w:r>
      <w:r w:rsidR="005A6A33" w:rsidRPr="00D02A76">
        <w:rPr>
          <w:lang w:eastAsia="zh-CN"/>
        </w:rPr>
      </w:r>
      <w:r w:rsidR="005A6A33" w:rsidRPr="00D02A76">
        <w:rPr>
          <w:lang w:eastAsia="zh-CN"/>
        </w:rPr>
        <w:fldChar w:fldCharType="separate"/>
      </w:r>
      <w:r w:rsidR="009E10E9" w:rsidRPr="00D02A76">
        <w:rPr>
          <w:vertAlign w:val="superscript"/>
          <w:lang w:eastAsia="zh-CN"/>
        </w:rPr>
        <w:t>8</w:t>
      </w:r>
      <w:r w:rsidR="005A6A33" w:rsidRPr="00D02A76">
        <w:rPr>
          <w:lang w:eastAsia="zh-CN"/>
        </w:rPr>
        <w:fldChar w:fldCharType="end"/>
      </w:r>
      <w:r w:rsidR="00AD6C68" w:rsidRPr="00AD6C68">
        <w:rPr>
          <w:vertAlign w:val="superscript"/>
          <w:lang w:eastAsia="zh-CN"/>
        </w:rPr>
        <w:t>,</w:t>
      </w:r>
      <w:r w:rsidR="005A6A33" w:rsidRPr="00D02A76">
        <w:rPr>
          <w:lang w:eastAsia="zh-CN"/>
        </w:rPr>
        <w:fldChar w:fldCharType="begin">
          <w:fldData xml:space="preserve">PEVuZE5vdGU+PENpdGU+PEF1dGhvcj5VdXNiZXJnPC9BdXRob3I+PFllYXI+MjAxNjwvWWVhcj48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</w:fldData>
        </w:fldChar>
      </w:r>
      <w:r w:rsidR="009E10E9" w:rsidRPr="00D02A76">
        <w:rPr>
          <w:lang w:eastAsia="zh-CN"/>
        </w:rPr>
        <w:instrText xml:space="preserve"> ADDIN EN.CITE </w:instrText>
      </w:r>
      <w:r w:rsidR="005A6A33" w:rsidRPr="00D02A76">
        <w:rPr>
          <w:lang w:eastAsia="zh-CN"/>
        </w:rPr>
        <w:fldChar w:fldCharType="begin">
          <w:fldData xml:space="preserve">PEVuZE5vdGU+PENpdGU+PEF1dGhvcj5VdXNiZXJnPC9BdXRob3I+PFllYXI+MjAxNjwvWWVhcj48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</w:fldData>
        </w:fldChar>
      </w:r>
      <w:r w:rsidR="009E10E9" w:rsidRPr="00D02A76">
        <w:rPr>
          <w:lang w:eastAsia="zh-CN"/>
        </w:rPr>
        <w:instrText xml:space="preserve"> ADDIN EN.CITE.DATA </w:instrText>
      </w:r>
      <w:r w:rsidR="005A6A33" w:rsidRPr="00D02A76">
        <w:rPr>
          <w:lang w:eastAsia="zh-CN"/>
        </w:rPr>
      </w:r>
      <w:r w:rsidR="005A6A33" w:rsidRPr="00D02A76">
        <w:rPr>
          <w:lang w:eastAsia="zh-CN"/>
        </w:rPr>
        <w:fldChar w:fldCharType="end"/>
      </w:r>
      <w:r w:rsidR="005A6A33" w:rsidRPr="00D02A76">
        <w:rPr>
          <w:lang w:eastAsia="zh-CN"/>
        </w:rPr>
      </w:r>
      <w:r w:rsidR="005A6A33" w:rsidRPr="00D02A76">
        <w:rPr>
          <w:lang w:eastAsia="zh-CN"/>
        </w:rPr>
        <w:fldChar w:fldCharType="separate"/>
      </w:r>
      <w:r w:rsidR="009E10E9" w:rsidRPr="00D02A76">
        <w:rPr>
          <w:vertAlign w:val="superscript"/>
          <w:lang w:eastAsia="zh-CN"/>
        </w:rPr>
        <w:t>9</w:t>
      </w:r>
      <w:r w:rsidR="005A6A33" w:rsidRPr="00D02A76">
        <w:rPr>
          <w:lang w:eastAsia="zh-CN"/>
        </w:rPr>
        <w:fldChar w:fldCharType="end"/>
      </w:r>
      <w:r w:rsidR="00BA2AEF" w:rsidRPr="00D02A76">
        <w:rPr>
          <w:lang w:eastAsia="zh-CN"/>
        </w:rPr>
        <w:t xml:space="preserve">. </w:t>
      </w:r>
      <w:r w:rsidR="0019637D" w:rsidRPr="00D02A76">
        <w:rPr>
          <w:lang w:eastAsia="zh-CN"/>
        </w:rPr>
        <w:t xml:space="preserve">Stimuli from </w:t>
      </w:r>
      <w:r w:rsidR="0019637D" w:rsidRPr="00D02A76">
        <w:rPr>
          <w:rFonts w:eastAsia="SimSun"/>
          <w:lang w:eastAsia="zh-CN"/>
        </w:rPr>
        <w:t xml:space="preserve">the </w:t>
      </w:r>
      <w:r w:rsidR="0019637D" w:rsidRPr="00D02A76">
        <w:rPr>
          <w:lang w:eastAsia="zh-CN"/>
        </w:rPr>
        <w:t xml:space="preserve">International Affective Picture System (IAPS) can be used to </w:t>
      </w:r>
      <w:r w:rsidR="00AD6C68">
        <w:rPr>
          <w:lang w:eastAsia="zh-CN"/>
        </w:rPr>
        <w:t>elicit positive or negative emotions reliably</w:t>
      </w:r>
      <w:r w:rsidR="0019637D" w:rsidRPr="00D02A76">
        <w:rPr>
          <w:lang w:eastAsia="zh-CN"/>
        </w:rPr>
        <w:t xml:space="preserve">, and there are standard criteria for finding designed pictures with specified valence and arousal </w:t>
      </w:r>
      <w:r w:rsidR="0019637D" w:rsidRPr="00D02A76">
        <w:rPr>
          <w:rFonts w:eastAsia="SimSun"/>
          <w:lang w:eastAsia="zh-CN"/>
        </w:rPr>
        <w:t>levels</w:t>
      </w:r>
      <w:r w:rsidR="0019637D" w:rsidRPr="00D02A76">
        <w:rPr>
          <w:lang w:eastAsia="zh-CN"/>
        </w:rPr>
        <w:t xml:space="preserve"> in affective research</w:t>
      </w:r>
      <w:r w:rsidR="0019637D" w:rsidRPr="00D02A76">
        <w:rPr>
          <w:lang w:eastAsia="zh-CN"/>
        </w:rPr>
        <w:fldChar w:fldCharType="begin"/>
      </w:r>
      <w:r w:rsidR="0019637D" w:rsidRPr="00D02A76">
        <w:rPr>
          <w:lang w:eastAsia="zh-CN"/>
        </w:rPr>
        <w:instrText xml:space="preserve"> ADDIN EN.CITE &lt;EndNote&gt;&lt;Cite&gt;&lt;Author&gt;Bradley&lt;/Author&gt;&lt;Year&gt;2007&lt;/Year&gt;&lt;RecNum&gt;694&lt;/RecNum&gt;&lt;DisplayText&gt;&lt;style face="superscript"&gt;10&lt;/style&gt;&lt;/DisplayText&gt;&lt;record&gt;&lt;rec-number&gt;694&lt;/rec-number&gt;&lt;foreign-keys&gt;&lt;key app="EN" db-id="w00xtvsd1rrdtjer2w8pz9pxrx0t9dw2zfse" timestamp="1627736756"&gt;694&lt;/key&gt;&lt;/foreign-keys&gt;&lt;ref-type name="Book Section"&gt;5&lt;/ref-type&gt;&lt;contributors&gt;&lt;authors&gt;&lt;author&gt;Bradley, M. M.&lt;/author&gt;&lt;author&gt;&lt;style face="normal" font="default" size="100%"&gt;Lang, P. J&lt;/style&gt;&lt;style face="normal" font="default" charset="134" size="100%"&gt;.&lt;/style&gt;&lt;/author&gt;&lt;/authors&gt;&lt;secondary-authors&gt;&lt;author&gt;Coan, James A.&lt;/author&gt;&lt;author&gt;Allen, John J. B.&lt;/author&gt;&lt;/secondary-authors&gt;&lt;/contributors&gt;&lt;titles&gt;&lt;title&gt;The International Affective Picture System (IAPS) in the study of emotion and attention&lt;/title&gt;&lt;secondary-title&gt;Handbook of emotion elicitation and assessment. &lt;/secondary-title&gt;&lt;tertiary-title&gt;Series in affective science&lt;/tertiary-title&gt;&lt;/titles&gt;&lt;pages&gt;viii, 483 p., 8 p. of plates&lt;/pages&gt;&lt;keywords&gt;&lt;keyword&gt;Affect (Psychology)&lt;/keyword&gt;&lt;keyword&gt;Emotions.&lt;/keyword&gt;&lt;/keywords&gt;&lt;dates&gt;&lt;year&gt;2007&lt;/year&gt;&lt;/dates&gt;&lt;pub-location&gt;Oxford ; New York&lt;/pub-location&gt;&lt;publisher&gt;Oxford University Press&lt;/publisher&gt;&lt;isbn&gt;0195169158&amp;#xD;9780195169157&lt;/isbn&gt;&lt;accession-num&gt;14361351&lt;/accession-num&gt;&lt;call-num&gt;BF511 .H355 2007&lt;/call-num&gt;&lt;urls&gt;&lt;related-urls&gt;&lt;url&gt;Publisher description http://www.loc.gov/catdir/enhancements/fy0722/2006014136-d.html&lt;/url&gt;&lt;url&gt;Contributor biographical information http://www.loc.gov/catdir/enhancements/fy0722/2006014136-b.html&lt;/url&gt;&lt;/related-urls&gt;&lt;/urls&gt;&lt;/record&gt;&lt;/Cite&gt;&lt;/EndNote&gt;</w:instrText>
      </w:r>
      <w:r w:rsidR="0019637D" w:rsidRPr="00D02A76">
        <w:rPr>
          <w:lang w:eastAsia="zh-CN"/>
        </w:rPr>
        <w:fldChar w:fldCharType="separate"/>
      </w:r>
      <w:r w:rsidR="0019637D" w:rsidRPr="00D02A76">
        <w:rPr>
          <w:vertAlign w:val="superscript"/>
          <w:lang w:eastAsia="zh-CN"/>
        </w:rPr>
        <w:t>10</w:t>
      </w:r>
      <w:r w:rsidR="0019637D" w:rsidRPr="00D02A76">
        <w:rPr>
          <w:lang w:eastAsia="zh-CN"/>
        </w:rPr>
        <w:fldChar w:fldCharType="end"/>
      </w:r>
      <w:r w:rsidR="0019637D" w:rsidRPr="00D02A76">
        <w:rPr>
          <w:lang w:eastAsia="zh-CN"/>
        </w:rPr>
        <w:t>.</w:t>
      </w:r>
    </w:p>
    <w:p w14:paraId="23B4FC94" w14:textId="77777777" w:rsidR="00BA2AEF" w:rsidRPr="00D02A76" w:rsidRDefault="00BA2AEF" w:rsidP="00D02A76">
      <w:pPr>
        <w:rPr>
          <w:lang w:eastAsia="zh-CN"/>
        </w:rPr>
      </w:pPr>
    </w:p>
    <w:p w14:paraId="714A76C1" w14:textId="73CF5E04" w:rsidR="00C93C83" w:rsidRPr="00D02A76" w:rsidRDefault="0019637D" w:rsidP="00D02A76">
      <w:pPr>
        <w:rPr>
          <w:lang w:eastAsia="zh-CN"/>
        </w:rPr>
      </w:pPr>
      <w:r w:rsidRPr="00D02A76">
        <w:rPr>
          <w:lang w:eastAsia="zh-CN"/>
        </w:rPr>
        <w:t>Em</w:t>
      </w:r>
      <w:r w:rsidR="00EF0F3D" w:rsidRPr="00D02A76">
        <w:rPr>
          <w:lang w:eastAsia="zh-CN"/>
        </w:rPr>
        <w:t>o</w:t>
      </w:r>
      <w:r w:rsidRPr="00D02A76">
        <w:rPr>
          <w:lang w:eastAsia="zh-CN"/>
        </w:rPr>
        <w:t xml:space="preserve">tional stimuli </w:t>
      </w:r>
      <w:r w:rsidR="00EF0F3D" w:rsidRPr="00D02A76">
        <w:rPr>
          <w:lang w:eastAsia="zh-CN"/>
        </w:rPr>
        <w:t>can cause</w:t>
      </w:r>
      <w:r w:rsidRPr="00D02A76">
        <w:rPr>
          <w:lang w:eastAsia="zh-CN"/>
        </w:rPr>
        <w:t xml:space="preserve"> early- and later- response</w:t>
      </w:r>
      <w:r w:rsidR="009D5668" w:rsidRPr="00D02A76">
        <w:rPr>
          <w:lang w:eastAsia="zh-CN"/>
        </w:rPr>
        <w:t>s</w:t>
      </w:r>
      <w:r w:rsidRPr="00D02A76">
        <w:rPr>
          <w:lang w:eastAsia="zh-CN"/>
        </w:rPr>
        <w:t xml:space="preserve"> in the brain</w:t>
      </w:r>
      <w:r w:rsidR="000778A7">
        <w:rPr>
          <w:lang w:eastAsia="zh-CN"/>
        </w:rPr>
        <w:fldChar w:fldCharType="begin">
          <w:fldData xml:space="preserve">PEVuZE5vdGU+PENpdGU+PEF1dGhvcj5HYW88L0F1dGhvcj48WWVhcj4yMDE3PC9ZZWFyPjxSZWNO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</w:fldData>
        </w:fldChar>
      </w:r>
      <w:r w:rsidR="000778A7">
        <w:rPr>
          <w:lang w:eastAsia="zh-CN"/>
        </w:rPr>
        <w:instrText xml:space="preserve"> ADDIN EN.CITE </w:instrText>
      </w:r>
      <w:r w:rsidR="000778A7">
        <w:rPr>
          <w:lang w:eastAsia="zh-CN"/>
        </w:rPr>
        <w:fldChar w:fldCharType="begin">
          <w:fldData xml:space="preserve">PEVuZE5vdGU+PENpdGU+PEF1dGhvcj5HYW88L0F1dGhvcj48WWVhcj4yMDE3PC9ZZWFyPjxSZWNO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</w:fldData>
        </w:fldChar>
      </w:r>
      <w:r w:rsidR="000778A7">
        <w:rPr>
          <w:lang w:eastAsia="zh-CN"/>
        </w:rPr>
        <w:instrText xml:space="preserve"> ADDIN EN.CITE.DATA </w:instrText>
      </w:r>
      <w:r w:rsidR="000778A7">
        <w:rPr>
          <w:lang w:eastAsia="zh-CN"/>
        </w:rPr>
      </w:r>
      <w:r w:rsidR="000778A7">
        <w:rPr>
          <w:lang w:eastAsia="zh-CN"/>
        </w:rPr>
        <w:fldChar w:fldCharType="end"/>
      </w:r>
      <w:r w:rsidR="000778A7">
        <w:rPr>
          <w:lang w:eastAsia="zh-CN"/>
        </w:rPr>
      </w:r>
      <w:r w:rsidR="000778A7">
        <w:rPr>
          <w:lang w:eastAsia="zh-CN"/>
        </w:rPr>
        <w:fldChar w:fldCharType="separate"/>
      </w:r>
      <w:r w:rsidR="000778A7" w:rsidRPr="000778A7">
        <w:rPr>
          <w:noProof/>
          <w:vertAlign w:val="superscript"/>
          <w:lang w:eastAsia="zh-CN"/>
        </w:rPr>
        <w:t>3,11</w:t>
      </w:r>
      <w:r w:rsidR="000778A7">
        <w:rPr>
          <w:lang w:eastAsia="zh-CN"/>
        </w:rPr>
        <w:fldChar w:fldCharType="end"/>
      </w:r>
      <w:r w:rsidRPr="00D02A76">
        <w:rPr>
          <w:lang w:eastAsia="zh-CN"/>
        </w:rPr>
        <w:t>. Similarly, Buddhism tradition made analogical analysis on the mind thoughts by initial and secondary mental processes</w:t>
      </w:r>
      <w:r w:rsidR="008C7A98" w:rsidRPr="008C7A98">
        <w:rPr>
          <w:vertAlign w:val="superscript"/>
          <w:lang w:eastAsia="zh-CN"/>
        </w:rPr>
        <w:t>3,</w:t>
      </w:r>
      <w:r w:rsidR="000778A7">
        <w:rPr>
          <w:lang w:eastAsia="zh-CN"/>
        </w:rPr>
        <w:fldChar w:fldCharType="begin"/>
      </w:r>
      <w:r w:rsidR="000778A7">
        <w:rPr>
          <w:lang w:eastAsia="zh-CN"/>
        </w:rPr>
        <w:instrText xml:space="preserve"> ADDIN EN.CITE &lt;EndNote&gt;&lt;Cite&gt;&lt;Author&gt;G.A.&lt;/Author&gt;&lt;Year&gt;2017&lt;/Year&gt;&lt;RecNum&gt;774&lt;/RecNum&gt;&lt;DisplayText&gt;&lt;style face="superscript"&gt;12&lt;/style&gt;&lt;/DisplayText&gt;&lt;record&gt;&lt;rec-number&gt;774&lt;/rec-number&gt;&lt;foreign-keys&gt;&lt;key app="EN" db-id="w00xtvsd1rrdtjer2w8pz9pxrx0t9dw2zfse" timestamp="1632813298"&gt;774&lt;/key&gt;&lt;/foreign-keys&gt;&lt;ref-type name="Journal Article"&gt;17&lt;/ref-type&gt;&lt;contributors&gt;&lt;authors&gt;&lt;author&gt;Somaratne G.A.&lt;/author&gt;&lt;/authors&gt;&lt;/contributors&gt;&lt;auth-address&gt;University Of Kelaniya. Kohuwala, Sri Lanka&lt;/auth-address&gt;&lt;titles&gt;&lt;title&gt;The Jhana-cittas: The Methods Of Swapping Existential Planes Via Samatha&lt;/title&gt;&lt;secondary-title&gt;Journal Of The Postgraduate Institute Of Pali And Buddhist Studies&lt;/secondary-title&gt;&lt;/titles&gt;&lt;periodical&gt;&lt;full-title&gt;Journal Of The Postgraduate Institute Of Pali And Buddhist Studies&lt;/full-title&gt;&lt;/periodical&gt;&lt;pages&gt;1-21&lt;/pages&gt;&lt;volume&gt;2&lt;/volume&gt;&lt;dates&gt;&lt;year&gt;2017&lt;/year&gt;&lt;/dates&gt;&lt;urls&gt;&lt;/urls&gt;&lt;/record&gt;&lt;/Cite&gt;&lt;/EndNote&gt;</w:instrText>
      </w:r>
      <w:r w:rsidR="000778A7">
        <w:rPr>
          <w:lang w:eastAsia="zh-CN"/>
        </w:rPr>
        <w:fldChar w:fldCharType="separate"/>
      </w:r>
      <w:r w:rsidR="000778A7" w:rsidRPr="000778A7">
        <w:rPr>
          <w:noProof/>
          <w:vertAlign w:val="superscript"/>
          <w:lang w:eastAsia="zh-CN"/>
        </w:rPr>
        <w:t>12</w:t>
      </w:r>
      <w:r w:rsidR="000778A7">
        <w:rPr>
          <w:lang w:eastAsia="zh-CN"/>
        </w:rPr>
        <w:fldChar w:fldCharType="end"/>
      </w:r>
      <w:r w:rsidRPr="00D02A76">
        <w:rPr>
          <w:lang w:eastAsia="zh-CN"/>
        </w:rPr>
        <w:t xml:space="preserve">. </w:t>
      </w:r>
      <w:r w:rsidR="00AD5116">
        <w:rPr>
          <w:lang w:eastAsia="zh-CN"/>
        </w:rPr>
        <w:t xml:space="preserve">The </w:t>
      </w:r>
      <w:proofErr w:type="spellStart"/>
      <w:r w:rsidR="00AD5116" w:rsidRPr="00B92886">
        <w:rPr>
          <w:i/>
          <w:lang w:eastAsia="zh-CN"/>
        </w:rPr>
        <w:t>Sallatha</w:t>
      </w:r>
      <w:proofErr w:type="spellEnd"/>
      <w:r w:rsidR="00AD5116" w:rsidRPr="00B92886">
        <w:rPr>
          <w:i/>
          <w:lang w:eastAsia="zh-CN"/>
        </w:rPr>
        <w:t xml:space="preserve"> Sutta</w:t>
      </w:r>
      <w:r w:rsidR="00AD5116">
        <w:rPr>
          <w:lang w:eastAsia="zh-CN"/>
        </w:rPr>
        <w:t xml:space="preserve"> (The Arrow Sutta), an early Buddhist text,</w:t>
      </w:r>
      <w:r w:rsidR="006A0D64" w:rsidRPr="00D02A76">
        <w:rPr>
          <w:lang w:eastAsia="zh-CN"/>
        </w:rPr>
        <w:t xml:space="preserve"> mentions that </w:t>
      </w:r>
      <w:r w:rsidR="00AD5116">
        <w:rPr>
          <w:lang w:eastAsia="zh-CN"/>
        </w:rPr>
        <w:t>cognitive training can tame emotion</w:t>
      </w:r>
      <w:r w:rsidR="006A0D64" w:rsidRPr="00D02A76">
        <w:rPr>
          <w:lang w:eastAsia="zh-CN"/>
        </w:rPr>
        <w:t xml:space="preserve">. </w:t>
      </w:r>
      <w:r w:rsidR="008911BA" w:rsidRPr="00D02A76">
        <w:rPr>
          <w:lang w:eastAsia="zh-CN"/>
        </w:rPr>
        <w:t>The Arrow Sutta states</w:t>
      </w:r>
      <w:r w:rsidR="00EB3AB0" w:rsidRPr="00D02A76">
        <w:t xml:space="preserve"> that both a </w:t>
      </w:r>
      <w:r w:rsidR="00C542E5" w:rsidRPr="00D02A76">
        <w:t xml:space="preserve">well-trained </w:t>
      </w:r>
      <w:r w:rsidR="009F77D9" w:rsidRPr="00D02A76">
        <w:t xml:space="preserve">Buddhist practitioner and an untrained person experience an initial </w:t>
      </w:r>
      <w:r w:rsidR="002D573D" w:rsidRPr="00D02A76">
        <w:rPr>
          <w:lang w:eastAsia="zh-CN"/>
        </w:rPr>
        <w:t>and negative perception</w:t>
      </w:r>
      <w:r w:rsidR="009F77D9" w:rsidRPr="00D02A76">
        <w:t xml:space="preserve"> of pain when facing a harmful</w:t>
      </w:r>
      <w:r w:rsidR="00EC7228" w:rsidRPr="00D02A76">
        <w:t xml:space="preserve"> event</w:t>
      </w:r>
      <w:r w:rsidR="00EC7228" w:rsidRPr="00D02A76">
        <w:rPr>
          <w:lang w:eastAsia="zh-CN"/>
        </w:rPr>
        <w:fldChar w:fldCharType="begin"/>
      </w:r>
      <w:r w:rsidR="000778A7">
        <w:rPr>
          <w:lang w:eastAsia="zh-CN"/>
        </w:rPr>
        <w:instrText xml:space="preserve"> ADDIN EN.CITE &lt;EndNote&gt;&lt;Cite&gt;&lt;Author&gt;Bhikkhu&lt;/Author&gt;&lt;Year&gt;2013&lt;/Year&gt;&lt;RecNum&gt;697&lt;/RecNum&gt;&lt;DisplayText&gt;&lt;style face="superscript"&gt;13&lt;/style&gt;&lt;/DisplayText&gt;&lt;record&gt;&lt;rec-number&gt;697&lt;/rec-number&gt;&lt;foreign-keys&gt;&lt;key app="EN" db-id="w00xtvsd1rrdtjer2w8pz9pxrx0t9dw2zfse" timestamp="1628230458"&gt;697&lt;/key&gt;&lt;/foreign-keys&gt;&lt;ref-type name="Electronic Article"&gt;43&lt;/ref-type&gt;&lt;contributors&gt;&lt;authors&gt;&lt;author&gt;Bhikkhu, T. &lt;/author&gt;&lt;/authors&gt;&lt;/contributors&gt;&lt;titles&gt;&lt;title&gt;Sallatha Sutta: The Arrow (SN 36.6), Translated from the Pali. Access to Insight Legacy Edition&lt;/title&gt;&lt;tertiary-title&gt;www.accesstoinsight.org/tipitaka/sn/sn36/sn36.006.than.html&lt;/tertiary-title&gt;&lt;/titles&gt;&lt;dates&gt;&lt;year&gt;2013&lt;/year&gt;&lt;/dates&gt;&lt;urls&gt;&lt;/urls&gt;&lt;/record&gt;&lt;/Cite&gt;&lt;/EndNote&gt;</w:instrText>
      </w:r>
      <w:r w:rsidR="00EC7228" w:rsidRPr="00D02A76">
        <w:rPr>
          <w:lang w:eastAsia="zh-CN"/>
        </w:rPr>
        <w:fldChar w:fldCharType="separate"/>
      </w:r>
      <w:r w:rsidR="000778A7" w:rsidRPr="000778A7">
        <w:rPr>
          <w:noProof/>
          <w:vertAlign w:val="superscript"/>
          <w:lang w:eastAsia="zh-CN"/>
        </w:rPr>
        <w:t>13</w:t>
      </w:r>
      <w:r w:rsidR="00EC7228" w:rsidRPr="00D02A76">
        <w:rPr>
          <w:lang w:eastAsia="zh-CN"/>
        </w:rPr>
        <w:fldChar w:fldCharType="end"/>
      </w:r>
      <w:r w:rsidR="00CD4AB1" w:rsidRPr="00D02A76">
        <w:t xml:space="preserve">. This unavoidable initial </w:t>
      </w:r>
      <w:r w:rsidR="002D573D" w:rsidRPr="00D02A76">
        <w:rPr>
          <w:lang w:eastAsia="zh-CN"/>
        </w:rPr>
        <w:t>pain</w:t>
      </w:r>
      <w:r w:rsidR="00CD4AB1" w:rsidRPr="00D02A76">
        <w:t xml:space="preserve"> is similar to a person being hit by an arrow, as described in the </w:t>
      </w:r>
      <w:proofErr w:type="spellStart"/>
      <w:r w:rsidR="00FB16B0" w:rsidRPr="00D02A76">
        <w:rPr>
          <w:i/>
          <w:iCs/>
        </w:rPr>
        <w:t>Sallatha</w:t>
      </w:r>
      <w:proofErr w:type="spellEnd"/>
      <w:r w:rsidR="00FB16B0" w:rsidRPr="00D02A76">
        <w:rPr>
          <w:i/>
          <w:iCs/>
        </w:rPr>
        <w:t xml:space="preserve"> Sutta</w:t>
      </w:r>
      <w:r w:rsidR="002D573D" w:rsidRPr="00D02A76">
        <w:rPr>
          <w:lang w:eastAsia="zh-CN"/>
        </w:rPr>
        <w:t xml:space="preserve">. </w:t>
      </w:r>
      <w:r w:rsidR="00184785">
        <w:rPr>
          <w:lang w:eastAsia="zh-CN"/>
        </w:rPr>
        <w:t>E</w:t>
      </w:r>
      <w:r w:rsidR="002D573D" w:rsidRPr="00D02A76">
        <w:rPr>
          <w:lang w:eastAsia="zh-CN"/>
        </w:rPr>
        <w:t xml:space="preserve">arly perceptual pain </w:t>
      </w:r>
      <w:r w:rsidR="008534FE" w:rsidRPr="00D02A76">
        <w:t xml:space="preserve">is </w:t>
      </w:r>
      <w:r w:rsidR="00184785">
        <w:t>identical</w:t>
      </w:r>
      <w:r w:rsidR="008534FE" w:rsidRPr="00D02A76">
        <w:t xml:space="preserve"> to the </w:t>
      </w:r>
      <w:r w:rsidR="0083664A" w:rsidRPr="00D02A76">
        <w:rPr>
          <w:lang w:eastAsia="zh-CN"/>
        </w:rPr>
        <w:t>stage</w:t>
      </w:r>
      <w:r w:rsidR="008534FE" w:rsidRPr="00D02A76">
        <w:t xml:space="preserve"> of early processing when a person views a</w:t>
      </w:r>
      <w:r w:rsidR="009D5668" w:rsidRPr="00D02A76">
        <w:t xml:space="preserve"> high</w:t>
      </w:r>
      <w:r w:rsidR="0076470A" w:rsidRPr="00D02A76">
        <w:t xml:space="preserve">ly </w:t>
      </w:r>
      <w:r w:rsidR="00FA3F3B" w:rsidRPr="00D02A76">
        <w:t>negative picture</w:t>
      </w:r>
      <w:r w:rsidR="0083664A" w:rsidRPr="00D02A76">
        <w:rPr>
          <w:lang w:eastAsia="zh-CN"/>
        </w:rPr>
        <w:t xml:space="preserve">. </w:t>
      </w:r>
      <w:r w:rsidR="00F05FF4" w:rsidRPr="00D02A76">
        <w:rPr>
          <w:rFonts w:eastAsia="SimSun"/>
          <w:lang w:eastAsia="zh-CN"/>
        </w:rPr>
        <w:t>Early</w:t>
      </w:r>
      <w:r w:rsidR="0083664A" w:rsidRPr="00D02A76">
        <w:rPr>
          <w:lang w:eastAsia="zh-CN"/>
        </w:rPr>
        <w:t xml:space="preserve"> neural processing usually elicits an</w:t>
      </w:r>
      <w:r w:rsidR="0083664A" w:rsidRPr="00D02A76">
        <w:t xml:space="preserve"> N1</w:t>
      </w:r>
      <w:r w:rsidR="0083664A" w:rsidRPr="00D02A76">
        <w:rPr>
          <w:lang w:eastAsia="zh-CN"/>
        </w:rPr>
        <w:t xml:space="preserve"> component</w:t>
      </w:r>
      <w:r w:rsidR="008534FE" w:rsidRPr="00D02A76">
        <w:t>.</w:t>
      </w:r>
      <w:r w:rsidR="0083664A" w:rsidRPr="00D02A76">
        <w:rPr>
          <w:lang w:eastAsia="zh-CN"/>
        </w:rPr>
        <w:t xml:space="preserve"> </w:t>
      </w:r>
      <w:r w:rsidR="00F05FF4" w:rsidRPr="00D02A76">
        <w:rPr>
          <w:rFonts w:eastAsia="SimSun"/>
        </w:rPr>
        <w:t xml:space="preserve">Untrained </w:t>
      </w:r>
      <w:r w:rsidR="00325BB3" w:rsidRPr="00D02A76">
        <w:t>person</w:t>
      </w:r>
      <w:r w:rsidR="00301896" w:rsidRPr="00D02A76">
        <w:rPr>
          <w:rFonts w:eastAsia="SimSun"/>
          <w:lang w:eastAsia="zh-CN"/>
        </w:rPr>
        <w:t>s</w:t>
      </w:r>
      <w:r w:rsidR="00325BB3" w:rsidRPr="00D02A76">
        <w:t xml:space="preserve"> </w:t>
      </w:r>
      <w:r w:rsidR="0083664A" w:rsidRPr="00D02A76">
        <w:rPr>
          <w:lang w:eastAsia="zh-CN"/>
        </w:rPr>
        <w:t>may</w:t>
      </w:r>
      <w:r w:rsidR="00325BB3" w:rsidRPr="00D02A76">
        <w:t xml:space="preserve"> develop </w:t>
      </w:r>
      <w:r w:rsidR="0083664A" w:rsidRPr="00D02A76">
        <w:rPr>
          <w:lang w:eastAsia="zh-CN"/>
        </w:rPr>
        <w:t>excessive</w:t>
      </w:r>
      <w:r w:rsidR="00325BB3" w:rsidRPr="00D02A76">
        <w:t xml:space="preserve"> emotions, such as worry, anxiety,</w:t>
      </w:r>
      <w:r w:rsidR="00C542E5" w:rsidRPr="00D02A76">
        <w:rPr>
          <w:rFonts w:eastAsia="SimSun"/>
        </w:rPr>
        <w:t xml:space="preserve"> and</w:t>
      </w:r>
      <w:r w:rsidR="00325BB3" w:rsidRPr="00D02A76">
        <w:t xml:space="preserve"> stress, </w:t>
      </w:r>
      <w:r w:rsidR="0083664A" w:rsidRPr="00D02A76">
        <w:rPr>
          <w:lang w:eastAsia="zh-CN"/>
        </w:rPr>
        <w:t>after</w:t>
      </w:r>
      <w:r w:rsidR="00325BB3" w:rsidRPr="00D02A76">
        <w:t xml:space="preserve"> experiencing the initial</w:t>
      </w:r>
      <w:r w:rsidR="002F4233" w:rsidRPr="00D02A76">
        <w:t>,</w:t>
      </w:r>
      <w:r w:rsidR="00325BB3" w:rsidRPr="00D02A76">
        <w:t xml:space="preserve"> unavoidable painful feelings.</w:t>
      </w:r>
      <w:r w:rsidR="00C542E5" w:rsidRPr="00D02A76">
        <w:rPr>
          <w:rFonts w:eastAsia="SimSun"/>
        </w:rPr>
        <w:t xml:space="preserve"> </w:t>
      </w:r>
      <w:r w:rsidR="002F4233" w:rsidRPr="00D02A76">
        <w:rPr>
          <w:rFonts w:eastAsia="SimSun"/>
        </w:rPr>
        <w:t xml:space="preserve">According to the </w:t>
      </w:r>
      <w:proofErr w:type="spellStart"/>
      <w:r w:rsidR="002F4233" w:rsidRPr="00D02A76">
        <w:rPr>
          <w:rFonts w:eastAsia="SimSun"/>
          <w:i/>
          <w:iCs/>
        </w:rPr>
        <w:t>Sallatha</w:t>
      </w:r>
      <w:proofErr w:type="spellEnd"/>
      <w:r w:rsidR="002F4233" w:rsidRPr="00D02A76">
        <w:rPr>
          <w:rFonts w:eastAsia="SimSun"/>
          <w:i/>
          <w:iCs/>
        </w:rPr>
        <w:t xml:space="preserve"> Sutta</w:t>
      </w:r>
      <w:r w:rsidR="002F4233" w:rsidRPr="00D02A76">
        <w:rPr>
          <w:rFonts w:eastAsia="SimSun"/>
        </w:rPr>
        <w:t>, this</w:t>
      </w:r>
      <w:r w:rsidR="0083664A" w:rsidRPr="00D02A76">
        <w:rPr>
          <w:lang w:eastAsia="zh-CN"/>
        </w:rPr>
        <w:t xml:space="preserve"> late</w:t>
      </w:r>
      <w:r w:rsidR="002F4233" w:rsidRPr="00D02A76">
        <w:rPr>
          <w:lang w:eastAsia="zh-CN"/>
        </w:rPr>
        <w:t>-developing</w:t>
      </w:r>
      <w:r w:rsidR="0083664A" w:rsidRPr="00D02A76">
        <w:rPr>
          <w:lang w:eastAsia="zh-CN"/>
        </w:rPr>
        <w:t xml:space="preserve"> negative emotion or psychological pain</w:t>
      </w:r>
      <w:r w:rsidR="00325BB3" w:rsidRPr="00D02A76">
        <w:rPr>
          <w:lang w:eastAsia="zh-CN"/>
        </w:rPr>
        <w:t xml:space="preserve"> is like being hit by a second arrow</w:t>
      </w:r>
      <w:r w:rsidR="0083664A" w:rsidRPr="00D02A76">
        <w:rPr>
          <w:lang w:eastAsia="zh-CN"/>
        </w:rPr>
        <w:t>.</w:t>
      </w:r>
      <w:r w:rsidR="009F77D9" w:rsidRPr="00D02A76">
        <w:rPr>
          <w:lang w:eastAsia="zh-CN"/>
        </w:rPr>
        <w:t xml:space="preserve"> </w:t>
      </w:r>
      <w:r w:rsidR="00184785">
        <w:rPr>
          <w:lang w:eastAsia="zh-CN"/>
        </w:rPr>
        <w:t xml:space="preserve">An event-related potential (ERP) experiment may capture </w:t>
      </w:r>
      <w:r w:rsidR="00184785" w:rsidRPr="004060C7">
        <w:rPr>
          <w:lang w:eastAsia="zh-CN"/>
        </w:rPr>
        <w:t xml:space="preserve">the </w:t>
      </w:r>
      <w:r w:rsidR="00277460" w:rsidRPr="004060C7">
        <w:rPr>
          <w:lang w:eastAsia="zh-CN"/>
        </w:rPr>
        <w:t>current design's early</w:t>
      </w:r>
      <w:r w:rsidR="00277460">
        <w:rPr>
          <w:lang w:eastAsia="zh-CN"/>
        </w:rPr>
        <w:t xml:space="preserve"> and later psychological processes</w:t>
      </w:r>
      <w:r w:rsidR="00184785">
        <w:rPr>
          <w:lang w:eastAsia="zh-CN"/>
        </w:rPr>
        <w:t>,</w:t>
      </w:r>
      <w:r w:rsidR="00013741">
        <w:rPr>
          <w:lang w:eastAsia="zh-CN"/>
        </w:rPr>
        <w:t xml:space="preserve"> </w:t>
      </w:r>
      <w:r w:rsidR="00184785">
        <w:rPr>
          <w:lang w:eastAsia="zh-CN"/>
        </w:rPr>
        <w:t>assuming that N1 and LPP could correspond to the two arrows mentioned above</w:t>
      </w:r>
      <w:r w:rsidRPr="00D02A76">
        <w:rPr>
          <w:lang w:eastAsia="zh-CN"/>
        </w:rPr>
        <w:t>.</w:t>
      </w:r>
    </w:p>
    <w:p w14:paraId="50BAC4C5" w14:textId="77777777" w:rsidR="00A7175C" w:rsidRPr="00D02A76" w:rsidRDefault="00A7175C" w:rsidP="00D02A76">
      <w:pPr>
        <w:rPr>
          <w:rFonts w:eastAsia="SimSun"/>
          <w:lang w:eastAsia="zh-CN"/>
        </w:rPr>
      </w:pPr>
    </w:p>
    <w:p w14:paraId="281BA0BF" w14:textId="3542A7C7" w:rsidR="00C93C83" w:rsidRPr="00D02A76" w:rsidRDefault="00F05FF4" w:rsidP="00D02A76">
      <w:r w:rsidRPr="00D02A76">
        <w:t xml:space="preserve">In this </w:t>
      </w:r>
      <w:r w:rsidR="0076470A" w:rsidRPr="00D02A76">
        <w:rPr>
          <w:lang w:eastAsia="zh-CN"/>
        </w:rPr>
        <w:t>protocol</w:t>
      </w:r>
      <w:r w:rsidR="00301896" w:rsidRPr="00D02A76">
        <w:t xml:space="preserve">, </w:t>
      </w:r>
      <w:r w:rsidR="002F4233" w:rsidRPr="00D02A76">
        <w:t xml:space="preserve">the repetitive </w:t>
      </w:r>
      <w:r w:rsidR="00301896" w:rsidRPr="00D02A76">
        <w:t xml:space="preserve">chanting </w:t>
      </w:r>
      <w:r w:rsidR="002F4233" w:rsidRPr="00D02A76">
        <w:t xml:space="preserve">of </w:t>
      </w:r>
      <w:r w:rsidR="00301896" w:rsidRPr="00D02A76">
        <w:t xml:space="preserve">the name </w:t>
      </w:r>
      <w:r w:rsidR="004738D5">
        <w:rPr>
          <w:lang w:eastAsia="zh-CN"/>
        </w:rPr>
        <w:t>"</w:t>
      </w:r>
      <w:r w:rsidR="00301896" w:rsidRPr="00D02A76">
        <w:t>Amitabha Buddha</w:t>
      </w:r>
      <w:r w:rsidR="004738D5">
        <w:t>"</w:t>
      </w:r>
      <w:r w:rsidR="00301896" w:rsidRPr="00D02A76">
        <w:t xml:space="preserve"> </w:t>
      </w:r>
      <w:r w:rsidR="00484E3F">
        <w:t xml:space="preserve">was chosen </w:t>
      </w:r>
      <w:r w:rsidRPr="00D02A76">
        <w:t xml:space="preserve">to </w:t>
      </w:r>
      <w:r w:rsidRPr="00D02A76">
        <w:rPr>
          <w:rFonts w:eastAsia="SimSun"/>
        </w:rPr>
        <w:t>test</w:t>
      </w:r>
      <w:r w:rsidRPr="00D02A76">
        <w:t xml:space="preserve"> the potential effect of religious </w:t>
      </w:r>
      <w:r w:rsidR="00E328C1" w:rsidRPr="00D02A76">
        <w:rPr>
          <w:lang w:eastAsia="zh-CN"/>
        </w:rPr>
        <w:t>chanting</w:t>
      </w:r>
      <w:r w:rsidR="00E328C1" w:rsidRPr="00D02A76">
        <w:t xml:space="preserve"> </w:t>
      </w:r>
      <w:r w:rsidR="0045764D" w:rsidRPr="00D02A76">
        <w:t xml:space="preserve">when an individual is in a fearful or </w:t>
      </w:r>
      <w:r w:rsidRPr="00D02A76">
        <w:t>stressful situation.</w:t>
      </w:r>
      <w:r w:rsidR="00301896" w:rsidRPr="00D02A76">
        <w:rPr>
          <w:rFonts w:eastAsia="SimSun"/>
          <w:lang w:eastAsia="zh-CN"/>
        </w:rPr>
        <w:t xml:space="preserve"> This religious </w:t>
      </w:r>
      <w:r w:rsidR="002F4233" w:rsidRPr="00D02A76">
        <w:rPr>
          <w:rFonts w:eastAsia="SimSun"/>
          <w:lang w:eastAsia="zh-CN"/>
        </w:rPr>
        <w:t>chant</w:t>
      </w:r>
      <w:r w:rsidR="009D5668" w:rsidRPr="00D02A76">
        <w:rPr>
          <w:rFonts w:eastAsia="SimSun"/>
          <w:lang w:eastAsia="zh-CN"/>
        </w:rPr>
        <w:t>ing</w:t>
      </w:r>
      <w:r w:rsidR="002F4233" w:rsidRPr="00D02A76">
        <w:rPr>
          <w:rFonts w:eastAsia="SimSun"/>
          <w:lang w:eastAsia="zh-CN"/>
        </w:rPr>
        <w:t xml:space="preserve"> </w:t>
      </w:r>
      <w:r w:rsidR="00301896" w:rsidRPr="00D02A76">
        <w:rPr>
          <w:rFonts w:eastAsia="SimSun"/>
          <w:lang w:eastAsia="zh-CN"/>
        </w:rPr>
        <w:t>is</w:t>
      </w:r>
      <w:r w:rsidRPr="00D02A76">
        <w:rPr>
          <w:rFonts w:eastAsia="SimSun"/>
        </w:rPr>
        <w:t xml:space="preserve"> </w:t>
      </w:r>
      <w:r w:rsidR="00301896" w:rsidRPr="00D02A76">
        <w:t xml:space="preserve">one of the most popular </w:t>
      </w:r>
      <w:r w:rsidR="00301896" w:rsidRPr="00D02A76">
        <w:rPr>
          <w:lang w:eastAsia="zh-CN"/>
        </w:rPr>
        <w:t xml:space="preserve">practices of </w:t>
      </w:r>
      <w:r w:rsidR="002F4233" w:rsidRPr="00D02A76">
        <w:rPr>
          <w:lang w:eastAsia="zh-CN"/>
        </w:rPr>
        <w:t xml:space="preserve">individuals with </w:t>
      </w:r>
      <w:r w:rsidR="00301896" w:rsidRPr="00D02A76">
        <w:t xml:space="preserve">religious orientations among Chinese Buddhists, </w:t>
      </w:r>
      <w:r w:rsidR="00301896" w:rsidRPr="00D02A76">
        <w:rPr>
          <w:rFonts w:eastAsia="SimSun"/>
          <w:lang w:eastAsia="zh-CN"/>
        </w:rPr>
        <w:t xml:space="preserve">and it is </w:t>
      </w:r>
      <w:r w:rsidR="00301896" w:rsidRPr="00D02A76">
        <w:t xml:space="preserve">a core practice of East Asian Pure Land </w:t>
      </w:r>
      <w:r w:rsidR="00EC7228" w:rsidRPr="00D02A76">
        <w:t>Buddhism</w:t>
      </w:r>
      <w:r w:rsidR="00EC7228" w:rsidRPr="00D02A76">
        <w:rPr>
          <w:lang w:eastAsia="zh-CN"/>
        </w:rPr>
        <w:fldChar w:fldCharType="begin"/>
      </w:r>
      <w:r w:rsidR="000778A7">
        <w:rPr>
          <w:lang w:eastAsia="zh-CN"/>
        </w:rPr>
        <w:instrText xml:space="preserve"> ADDIN EN.CITE &lt;EndNote&gt;&lt;Cite&gt;&lt;Author&gt;Halkias&lt;/Author&gt;&lt;Year&gt;2013&lt;/Year&gt;&lt;RecNum&gt;695&lt;/RecNum&gt;&lt;DisplayText&gt;&lt;style face="superscript"&gt;14&lt;/style&gt;&lt;/DisplayText&gt;&lt;record&gt;&lt;rec-number&gt;695&lt;/rec-number&gt;&lt;foreign-keys&gt;&lt;key app="EN" db-id="w00xtvsd1rrdtjer2w8pz9pxrx0t9dw2zfse" timestamp="1628229273"&gt;695&lt;/key&gt;&lt;/foreign-keys&gt;&lt;ref-type name="Book"&gt;6&lt;/ref-type&gt;&lt;contributors&gt;&lt;authors&gt;&lt;author&gt;Halkias, Georgios&lt;/author&gt;&lt;/authors&gt;&lt;/contributors&gt;&lt;titles&gt;&lt;title&gt;Luminous bliss : a religious history of Pure Land literature in Tibet : with an annotated English translation and critical analysis of the Orgyan-gling gold manuscript of the short Sukhāvatīvȳuha-sūtra&lt;/title&gt;&lt;secondary-title&gt;Pure Land Buddhist studies&lt;/secondary-title&gt;&lt;/titles&gt;&lt;pages&gt;xxx, 335 p.&lt;/pages&gt;&lt;keywords&gt;&lt;keyword&gt;Pure Land Buddhism China Tibet Autonomous Region.&lt;/keyword&gt;&lt;keyword&gt;Buddhist literature, Tibetan History and criticism.&lt;/keyword&gt;&lt;keyword&gt;Tripiṭaka.&lt;/keyword&gt;&lt;/keywords&gt;&lt;dates&gt;&lt;year&gt;2013&lt;/year&gt;&lt;/dates&gt;&lt;pub-location&gt;Honolulu&lt;/pub-location&gt;&lt;publisher&gt;University of Hawaiʻi Press&lt;/publisher&gt;&lt;isbn&gt;9780824835903 (hard cover alk. paper)&lt;/isbn&gt;&lt;accession-num&gt;17202433&lt;/accession-num&gt;&lt;call-num&gt;BQ8514.4.C62 H35 2013&lt;/call-num&gt;&lt;urls&gt;&lt;related-urls&gt;&lt;url&gt;Book review (H-Net) http://www.h-net.org/reviews/showrev.php?id=40391&lt;/url&gt;&lt;/related-urls&gt;&lt;/urls&gt;&lt;/record&gt;&lt;/Cite&gt;&lt;/EndNote&gt;</w:instrText>
      </w:r>
      <w:r w:rsidR="00EC7228" w:rsidRPr="00D02A76">
        <w:rPr>
          <w:lang w:eastAsia="zh-CN"/>
        </w:rPr>
        <w:fldChar w:fldCharType="separate"/>
      </w:r>
      <w:r w:rsidR="000778A7" w:rsidRPr="000778A7">
        <w:rPr>
          <w:noProof/>
          <w:vertAlign w:val="superscript"/>
          <w:lang w:eastAsia="zh-CN"/>
        </w:rPr>
        <w:t>14</w:t>
      </w:r>
      <w:r w:rsidR="00EC7228" w:rsidRPr="00D02A76">
        <w:rPr>
          <w:lang w:eastAsia="zh-CN"/>
        </w:rPr>
        <w:fldChar w:fldCharType="end"/>
      </w:r>
      <w:r w:rsidR="00301896" w:rsidRPr="00D02A76">
        <w:rPr>
          <w:rFonts w:eastAsia="SimSun"/>
          <w:lang w:eastAsia="zh-CN"/>
        </w:rPr>
        <w:t xml:space="preserve">. </w:t>
      </w:r>
      <w:r w:rsidR="00D96161">
        <w:t xml:space="preserve">It was </w:t>
      </w:r>
      <w:r w:rsidRPr="00D02A76">
        <w:t xml:space="preserve">hypothesized that repetitive religious chanting </w:t>
      </w:r>
      <w:r w:rsidR="00EB3AB0" w:rsidRPr="00D02A76">
        <w:t>would</w:t>
      </w:r>
      <w:r w:rsidRPr="00D02A76">
        <w:t xml:space="preserve"> reduce the brain response to provoking stimuli, namely</w:t>
      </w:r>
      <w:r w:rsidRPr="00D02A76">
        <w:rPr>
          <w:rFonts w:eastAsia="SimSun"/>
        </w:rPr>
        <w:t>,</w:t>
      </w:r>
      <w:r w:rsidRPr="00D02A76">
        <w:t xml:space="preserve"> the LPP induced by </w:t>
      </w:r>
      <w:r w:rsidR="00450357" w:rsidRPr="00D02A76">
        <w:t>fearful</w:t>
      </w:r>
      <w:r w:rsidRPr="00D02A76">
        <w:t xml:space="preserve"> or </w:t>
      </w:r>
      <w:r w:rsidR="00450357" w:rsidRPr="00D02A76">
        <w:t>stressful</w:t>
      </w:r>
      <w:r w:rsidRPr="00D02A76">
        <w:t xml:space="preserve"> pictures. Both EEG and electrocardiogram (ECG) data </w:t>
      </w:r>
      <w:r w:rsidRPr="00D02A76">
        <w:rPr>
          <w:rFonts w:eastAsia="SimSun"/>
        </w:rPr>
        <w:t xml:space="preserve">were </w:t>
      </w:r>
      <w:r w:rsidR="009D5668" w:rsidRPr="00D02A76">
        <w:t>collected to assess</w:t>
      </w:r>
      <w:r w:rsidR="00EB3AB0" w:rsidRPr="00D02A76">
        <w:rPr>
          <w:lang w:eastAsia="zh-CN"/>
        </w:rPr>
        <w:t xml:space="preserve"> participants</w:t>
      </w:r>
      <w:r w:rsidR="00833493">
        <w:rPr>
          <w:lang w:eastAsia="zh-CN"/>
        </w:rPr>
        <w:t>'</w:t>
      </w:r>
      <w:r w:rsidRPr="00D02A76">
        <w:t xml:space="preserve"> </w:t>
      </w:r>
      <w:r w:rsidR="00301896" w:rsidRPr="00D02A76">
        <w:t>neurophysiologic</w:t>
      </w:r>
      <w:r w:rsidR="001F4A92" w:rsidRPr="00D02A76">
        <w:t>al</w:t>
      </w:r>
      <w:r w:rsidRPr="00D02A76">
        <w:t xml:space="preserve"> response</w:t>
      </w:r>
      <w:r w:rsidR="0045764D" w:rsidRPr="00D02A76">
        <w:t>s</w:t>
      </w:r>
      <w:r w:rsidRPr="00D02A76">
        <w:rPr>
          <w:rFonts w:eastAsia="SimSun"/>
          <w:lang w:eastAsia="zh-CN"/>
        </w:rPr>
        <w:t xml:space="preserve"> </w:t>
      </w:r>
      <w:r w:rsidR="00301896" w:rsidRPr="00D02A76">
        <w:rPr>
          <w:rFonts w:eastAsia="SimSun"/>
          <w:lang w:eastAsia="zh-CN"/>
        </w:rPr>
        <w:t xml:space="preserve">under different </w:t>
      </w:r>
      <w:r w:rsidRPr="00D02A76">
        <w:t>conditions.</w:t>
      </w:r>
    </w:p>
    <w:p w14:paraId="5EDCB211" w14:textId="7FCAC561" w:rsidR="00A65354" w:rsidRPr="00D02A76" w:rsidRDefault="00A65354" w:rsidP="00D02A76">
      <w:pPr>
        <w:rPr>
          <w:b/>
        </w:rPr>
      </w:pPr>
    </w:p>
    <w:p w14:paraId="53A820B9" w14:textId="77777777" w:rsidR="006E4797" w:rsidRPr="0082337D" w:rsidRDefault="00F05FF4" w:rsidP="0082337D">
      <w:pPr>
        <w:rPr>
          <w:b/>
          <w:bCs/>
        </w:rPr>
      </w:pPr>
      <w:r w:rsidRPr="0082337D">
        <w:rPr>
          <w:b/>
          <w:bCs/>
        </w:rPr>
        <w:t>PROTOCOL:</w:t>
      </w:r>
    </w:p>
    <w:p w14:paraId="73FC3E48" w14:textId="085DA077" w:rsidR="006E4797" w:rsidRDefault="00F05FF4" w:rsidP="00D02A76">
      <w:pPr>
        <w:pBdr>
          <w:top w:val="nil"/>
          <w:left w:val="nil"/>
          <w:bottom w:val="nil"/>
          <w:right w:val="nil"/>
          <w:between w:val="nil"/>
        </w:pBdr>
      </w:pPr>
      <w:r w:rsidRPr="00D02A76">
        <w:t xml:space="preserve">This ERP study was approved by The University of Hong Kong Institutional Review Board. Before participating in this study, all participants signed a written informed </w:t>
      </w:r>
      <w:r w:rsidR="009A027C" w:rsidRPr="00D02A76">
        <w:t>consent form</w:t>
      </w:r>
      <w:r w:rsidRPr="00D02A76">
        <w:t>.</w:t>
      </w:r>
    </w:p>
    <w:p w14:paraId="0AE1A749" w14:textId="77777777" w:rsidR="004A188A" w:rsidRPr="00D02A76" w:rsidRDefault="004A188A" w:rsidP="00D02A76">
      <w:pPr>
        <w:pBdr>
          <w:top w:val="nil"/>
          <w:left w:val="nil"/>
          <w:bottom w:val="nil"/>
          <w:right w:val="nil"/>
          <w:between w:val="nil"/>
        </w:pBdr>
      </w:pPr>
      <w:bookmarkStart w:id="0" w:name="_Hlk83751106"/>
    </w:p>
    <w:p w14:paraId="2EEE51A2" w14:textId="10F44647" w:rsidR="005F79E9" w:rsidRPr="00BA4021" w:rsidRDefault="00F05FF4" w:rsidP="00BA4021">
      <w:pPr>
        <w:pStyle w:val="ListParagraph"/>
        <w:numPr>
          <w:ilvl w:val="0"/>
          <w:numId w:val="17"/>
        </w:numPr>
        <w:ind w:left="0" w:firstLine="0"/>
        <w:rPr>
          <w:b/>
          <w:bCs/>
          <w:highlight w:val="yellow"/>
        </w:rPr>
      </w:pPr>
      <w:r w:rsidRPr="00BA4021">
        <w:rPr>
          <w:b/>
          <w:bCs/>
          <w:highlight w:val="yellow"/>
        </w:rPr>
        <w:t xml:space="preserve">Experimental </w:t>
      </w:r>
      <w:r w:rsidR="000A6A6F">
        <w:rPr>
          <w:b/>
          <w:bCs/>
          <w:highlight w:val="yellow"/>
        </w:rPr>
        <w:t>d</w:t>
      </w:r>
      <w:r w:rsidRPr="00BA4021">
        <w:rPr>
          <w:b/>
          <w:bCs/>
          <w:highlight w:val="yellow"/>
        </w:rPr>
        <w:t>esign</w:t>
      </w:r>
    </w:p>
    <w:p w14:paraId="518ED11A" w14:textId="77777777" w:rsidR="00BA4021" w:rsidRPr="003A62D5" w:rsidRDefault="00BA4021" w:rsidP="003A62D5">
      <w:pPr>
        <w:rPr>
          <w:b/>
          <w:bCs/>
          <w:highlight w:val="yellow"/>
        </w:rPr>
      </w:pPr>
    </w:p>
    <w:p w14:paraId="07BE88E6" w14:textId="6A06385F" w:rsidR="00836781" w:rsidRPr="00125F11" w:rsidRDefault="005F79E9" w:rsidP="00125F11">
      <w:pPr>
        <w:pStyle w:val="ListParagraph"/>
        <w:numPr>
          <w:ilvl w:val="1"/>
          <w:numId w:val="17"/>
        </w:numPr>
        <w:ind w:left="0" w:firstLine="0"/>
      </w:pPr>
      <w:r w:rsidRPr="00125F11">
        <w:t>Recruit participants</w:t>
      </w:r>
    </w:p>
    <w:p w14:paraId="2C6131CB" w14:textId="77777777" w:rsidR="00BA4021" w:rsidRPr="00D02A76" w:rsidRDefault="00BA4021" w:rsidP="00D02A76">
      <w:pPr>
        <w:pBdr>
          <w:top w:val="nil"/>
          <w:left w:val="nil"/>
          <w:bottom w:val="nil"/>
          <w:right w:val="nil"/>
          <w:between w:val="nil"/>
        </w:pBdr>
        <w:rPr>
          <w:highlight w:val="yellow"/>
          <w:shd w:val="pct15" w:color="auto" w:fill="FFFFFF"/>
        </w:rPr>
      </w:pPr>
    </w:p>
    <w:p w14:paraId="33969940" w14:textId="3D85A532" w:rsidR="00836781" w:rsidRDefault="00EC7228" w:rsidP="00B62C9B">
      <w:pPr>
        <w:pStyle w:val="ListParagraph"/>
        <w:numPr>
          <w:ilvl w:val="2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  <w:shd w:val="pct15" w:color="auto" w:fill="FFFFFF"/>
          <w:lang w:eastAsia="zh-CN"/>
        </w:rPr>
      </w:pPr>
      <w:r w:rsidRPr="00D02A76">
        <w:rPr>
          <w:highlight w:val="yellow"/>
          <w:shd w:val="pct15" w:color="auto" w:fill="FFFFFF"/>
          <w:lang w:eastAsia="zh-CN"/>
        </w:rPr>
        <w:t>Recruit</w:t>
      </w:r>
      <w:r w:rsidR="00F05FF4" w:rsidRPr="00D02A76">
        <w:rPr>
          <w:highlight w:val="yellow"/>
          <w:shd w:val="pct15" w:color="auto" w:fill="FFFFFF"/>
          <w:lang w:eastAsia="zh-CN"/>
        </w:rPr>
        <w:t xml:space="preserve"> </w:t>
      </w:r>
      <w:r w:rsidR="00C542E5" w:rsidRPr="00D02A76">
        <w:rPr>
          <w:highlight w:val="yellow"/>
          <w:shd w:val="pct15" w:color="auto" w:fill="FFFFFF"/>
        </w:rPr>
        <w:t xml:space="preserve">participants with at least </w:t>
      </w:r>
      <w:r w:rsidR="00B718C6">
        <w:rPr>
          <w:highlight w:val="yellow"/>
          <w:shd w:val="pct15" w:color="auto" w:fill="FFFFFF"/>
        </w:rPr>
        <w:t>1</w:t>
      </w:r>
      <w:r w:rsidR="00C542E5" w:rsidRPr="00D02A76">
        <w:rPr>
          <w:highlight w:val="yellow"/>
          <w:shd w:val="pct15" w:color="auto" w:fill="FFFFFF"/>
        </w:rPr>
        <w:t xml:space="preserve"> year</w:t>
      </w:r>
      <w:r w:rsidR="00EB3AB0" w:rsidRPr="00D02A76">
        <w:rPr>
          <w:highlight w:val="yellow"/>
          <w:shd w:val="pct15" w:color="auto" w:fill="FFFFFF"/>
          <w:lang w:eastAsia="zh-CN"/>
        </w:rPr>
        <w:t xml:space="preserve"> </w:t>
      </w:r>
      <w:r w:rsidR="00C542E5" w:rsidRPr="00D02A76">
        <w:rPr>
          <w:highlight w:val="yellow"/>
          <w:shd w:val="pct15" w:color="auto" w:fill="FFFFFF"/>
        </w:rPr>
        <w:t>(</w:t>
      </w:r>
      <w:r w:rsidR="00AC4B60">
        <w:rPr>
          <w:highlight w:val="yellow"/>
          <w:shd w:val="pct15" w:color="auto" w:fill="FFFFFF"/>
        </w:rPr>
        <w:t>~</w:t>
      </w:r>
      <w:r w:rsidR="00C542E5" w:rsidRPr="00D02A76">
        <w:rPr>
          <w:highlight w:val="yellow"/>
          <w:shd w:val="pct15" w:color="auto" w:fill="FFFFFF"/>
        </w:rPr>
        <w:t xml:space="preserve"> 200–3</w:t>
      </w:r>
      <w:r w:rsidR="006C5E39">
        <w:rPr>
          <w:highlight w:val="yellow"/>
          <w:shd w:val="pct15" w:color="auto" w:fill="FFFFFF"/>
        </w:rPr>
        <w:t>,</w:t>
      </w:r>
      <w:r w:rsidR="00C542E5" w:rsidRPr="00D02A76">
        <w:rPr>
          <w:highlight w:val="yellow"/>
          <w:shd w:val="pct15" w:color="auto" w:fill="FFFFFF"/>
        </w:rPr>
        <w:t xml:space="preserve">000 h) of experience </w:t>
      </w:r>
      <w:r w:rsidR="00AC4B60">
        <w:rPr>
          <w:highlight w:val="yellow"/>
          <w:shd w:val="pct15" w:color="auto" w:fill="FFFFFF"/>
        </w:rPr>
        <w:t xml:space="preserve">in </w:t>
      </w:r>
      <w:r w:rsidR="00C542E5" w:rsidRPr="00D02A76">
        <w:rPr>
          <w:highlight w:val="yellow"/>
          <w:shd w:val="pct15" w:color="auto" w:fill="FFFFFF"/>
        </w:rPr>
        <w:t>chanting the</w:t>
      </w:r>
      <w:r w:rsidR="00EB3AB0" w:rsidRPr="00D02A76">
        <w:rPr>
          <w:highlight w:val="yellow"/>
          <w:shd w:val="pct15" w:color="auto" w:fill="FFFFFF"/>
          <w:lang w:eastAsia="zh-CN"/>
        </w:rPr>
        <w:t xml:space="preserve"> </w:t>
      </w:r>
      <w:r w:rsidR="00C542E5" w:rsidRPr="00D02A76">
        <w:rPr>
          <w:highlight w:val="yellow"/>
          <w:shd w:val="pct15" w:color="auto" w:fill="FFFFFF"/>
        </w:rPr>
        <w:t xml:space="preserve">name </w:t>
      </w:r>
      <w:r w:rsidR="00B92886">
        <w:rPr>
          <w:rFonts w:hint="eastAsia"/>
          <w:highlight w:val="yellow"/>
          <w:shd w:val="pct15" w:color="auto" w:fill="FFFFFF"/>
          <w:lang w:eastAsia="zh-CN"/>
        </w:rPr>
        <w:t xml:space="preserve">of </w:t>
      </w:r>
      <w:r w:rsidR="004738D5">
        <w:rPr>
          <w:highlight w:val="yellow"/>
          <w:shd w:val="pct15" w:color="auto" w:fill="FFFFFF"/>
          <w:lang w:eastAsia="zh-CN"/>
        </w:rPr>
        <w:t>"</w:t>
      </w:r>
      <w:r w:rsidR="00C542E5" w:rsidRPr="00D02A76">
        <w:rPr>
          <w:highlight w:val="yellow"/>
          <w:shd w:val="pct15" w:color="auto" w:fill="FFFFFF"/>
        </w:rPr>
        <w:t>Amitabha</w:t>
      </w:r>
      <w:r w:rsidR="00B92886">
        <w:rPr>
          <w:rFonts w:hint="eastAsia"/>
          <w:highlight w:val="yellow"/>
          <w:shd w:val="pct15" w:color="auto" w:fill="FFFFFF"/>
          <w:lang w:eastAsia="zh-CN"/>
        </w:rPr>
        <w:t xml:space="preserve"> Buddha</w:t>
      </w:r>
      <w:r w:rsidR="004738D5">
        <w:rPr>
          <w:highlight w:val="yellow"/>
          <w:shd w:val="pct15" w:color="auto" w:fill="FFFFFF"/>
          <w:lang w:eastAsia="zh-CN"/>
        </w:rPr>
        <w:t>"</w:t>
      </w:r>
      <w:r w:rsidR="00C542E5" w:rsidRPr="00D02A76">
        <w:rPr>
          <w:highlight w:val="yellow"/>
          <w:shd w:val="pct15" w:color="auto" w:fill="FFFFFF"/>
        </w:rPr>
        <w:t xml:space="preserve"> for this study.</w:t>
      </w:r>
    </w:p>
    <w:p w14:paraId="3FE3FF4C" w14:textId="1F11AA1A" w:rsidR="00215157" w:rsidRPr="007D1C2C" w:rsidRDefault="00215157" w:rsidP="00215157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shd w:val="pct15" w:color="auto" w:fill="FFFFFF"/>
        </w:rPr>
      </w:pPr>
    </w:p>
    <w:p w14:paraId="03B7711B" w14:textId="76E577D2" w:rsidR="00215157" w:rsidRPr="004C6941" w:rsidRDefault="00215157" w:rsidP="004C6941">
      <w:r w:rsidRPr="007D1C2C">
        <w:t>NOTE: In th</w:t>
      </w:r>
      <w:r w:rsidR="00EF7EDD" w:rsidRPr="007D1C2C">
        <w:t xml:space="preserve">e present </w:t>
      </w:r>
      <w:r w:rsidRPr="007D1C2C">
        <w:t xml:space="preserve">study, </w:t>
      </w:r>
      <w:r w:rsidR="00AC4B60">
        <w:t>21</w:t>
      </w:r>
      <w:r w:rsidR="007D1C2C" w:rsidRPr="007D1C2C">
        <w:t xml:space="preserve"> </w:t>
      </w:r>
      <w:r w:rsidRPr="007D1C2C">
        <w:t>human participants ranging from 40</w:t>
      </w:r>
      <w:r w:rsidR="006C5E39">
        <w:t>–</w:t>
      </w:r>
      <w:r w:rsidRPr="007D1C2C">
        <w:t>52 years old were selected; 11 were males.</w:t>
      </w:r>
    </w:p>
    <w:p w14:paraId="581FC62A" w14:textId="77777777" w:rsidR="00EC7228" w:rsidRPr="00215157" w:rsidRDefault="00EC7228" w:rsidP="00D02A76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shd w:val="pct15" w:color="auto" w:fill="FFFFFF"/>
          <w:lang w:eastAsia="zh-CN"/>
        </w:rPr>
      </w:pPr>
    </w:p>
    <w:p w14:paraId="03C95FB6" w14:textId="744C847E" w:rsidR="00EC7228" w:rsidRPr="00125F11" w:rsidRDefault="009D5668" w:rsidP="00125F11">
      <w:pPr>
        <w:pStyle w:val="ListParagraph"/>
        <w:numPr>
          <w:ilvl w:val="1"/>
          <w:numId w:val="17"/>
        </w:numPr>
        <w:ind w:left="0" w:firstLine="0"/>
      </w:pPr>
      <w:r w:rsidRPr="00125F11">
        <w:t xml:space="preserve">Religious chanting vs. </w:t>
      </w:r>
      <w:r w:rsidR="004B78C6" w:rsidRPr="00125F11">
        <w:t>n</w:t>
      </w:r>
      <w:r w:rsidRPr="00125F11">
        <w:t>on</w:t>
      </w:r>
      <w:r w:rsidR="00EC7228" w:rsidRPr="00125F11">
        <w:t>religious chanting</w:t>
      </w:r>
    </w:p>
    <w:p w14:paraId="3683C485" w14:textId="77777777" w:rsidR="004B78C6" w:rsidRPr="00D02A76" w:rsidRDefault="004B78C6" w:rsidP="004B78C6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  <w:shd w:val="pct15" w:color="auto" w:fill="FFFFFF"/>
        </w:rPr>
      </w:pPr>
    </w:p>
    <w:p w14:paraId="5F697BFE" w14:textId="409DD10F" w:rsidR="00EC7228" w:rsidRDefault="00EC7228" w:rsidP="00E64024">
      <w:pPr>
        <w:pStyle w:val="ListParagraph"/>
        <w:numPr>
          <w:ilvl w:val="2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  <w:shd w:val="pct15" w:color="auto" w:fill="FFFFFF"/>
          <w:lang w:eastAsia="zh-CN"/>
        </w:rPr>
      </w:pPr>
      <w:r w:rsidRPr="00D02A76">
        <w:rPr>
          <w:highlight w:val="yellow"/>
          <w:shd w:val="pct15" w:color="auto" w:fill="FFFFFF"/>
          <w:lang w:eastAsia="zh-CN"/>
        </w:rPr>
        <w:t>Chant</w:t>
      </w:r>
      <w:r w:rsidR="00672028" w:rsidRPr="00E64024">
        <w:rPr>
          <w:highlight w:val="yellow"/>
          <w:shd w:val="pct15" w:color="auto" w:fill="FFFFFF"/>
          <w:lang w:eastAsia="zh-CN"/>
        </w:rPr>
        <w:t xml:space="preserve"> </w:t>
      </w:r>
      <w:r w:rsidRPr="00D02A76">
        <w:rPr>
          <w:highlight w:val="yellow"/>
          <w:shd w:val="pct15" w:color="auto" w:fill="FFFFFF"/>
          <w:lang w:eastAsia="zh-CN"/>
        </w:rPr>
        <w:t xml:space="preserve">the name of </w:t>
      </w:r>
      <w:r w:rsidR="004738D5">
        <w:rPr>
          <w:highlight w:val="yellow"/>
          <w:shd w:val="pct15" w:color="auto" w:fill="FFFFFF"/>
          <w:lang w:eastAsia="zh-CN"/>
        </w:rPr>
        <w:t>"</w:t>
      </w:r>
      <w:r w:rsidRPr="00D02A76">
        <w:rPr>
          <w:highlight w:val="yellow"/>
          <w:shd w:val="pct15" w:color="auto" w:fill="FFFFFF"/>
          <w:lang w:eastAsia="zh-CN"/>
        </w:rPr>
        <w:t>Amitabha Buddha</w:t>
      </w:r>
      <w:r w:rsidR="004738D5">
        <w:rPr>
          <w:highlight w:val="yellow"/>
          <w:shd w:val="pct15" w:color="auto" w:fill="FFFFFF"/>
          <w:lang w:eastAsia="zh-CN"/>
        </w:rPr>
        <w:t>"</w:t>
      </w:r>
      <w:r w:rsidRPr="00D02A76">
        <w:rPr>
          <w:highlight w:val="yellow"/>
          <w:shd w:val="pct15" w:color="auto" w:fill="FFFFFF"/>
          <w:lang w:eastAsia="zh-CN"/>
        </w:rPr>
        <w:t xml:space="preserve"> for 40 s. First 20 s with the image of Amitabha</w:t>
      </w:r>
      <w:r w:rsidR="006C5E39">
        <w:rPr>
          <w:highlight w:val="yellow"/>
          <w:shd w:val="pct15" w:color="auto" w:fill="FFFFFF"/>
          <w:lang w:eastAsia="zh-CN"/>
        </w:rPr>
        <w:t xml:space="preserve"> and the</w:t>
      </w:r>
      <w:r w:rsidRPr="00D02A76">
        <w:rPr>
          <w:highlight w:val="yellow"/>
          <w:shd w:val="pct15" w:color="auto" w:fill="FFFFFF"/>
          <w:lang w:eastAsia="zh-CN"/>
        </w:rPr>
        <w:t xml:space="preserve"> next 20 s with IAPS images.</w:t>
      </w:r>
    </w:p>
    <w:p w14:paraId="305886D5" w14:textId="77777777" w:rsidR="0063218C" w:rsidRDefault="0063218C" w:rsidP="0063218C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  <w:shd w:val="pct15" w:color="auto" w:fill="FFFFFF"/>
          <w:lang w:eastAsia="zh-CN"/>
        </w:rPr>
      </w:pPr>
    </w:p>
    <w:p w14:paraId="6CC6A5EC" w14:textId="0169FB94" w:rsidR="00EC7228" w:rsidRPr="0063218C" w:rsidRDefault="00766E59" w:rsidP="0063218C">
      <w:r w:rsidRPr="005A6B7B">
        <w:rPr>
          <w:rFonts w:hint="eastAsia"/>
          <w:highlight w:val="yellow"/>
          <w:lang w:eastAsia="zh-CN"/>
        </w:rPr>
        <w:t>1.2.1.1</w:t>
      </w:r>
      <w:r w:rsidR="006C5E39">
        <w:rPr>
          <w:highlight w:val="yellow"/>
        </w:rPr>
        <w:t>.</w:t>
      </w:r>
      <w:r w:rsidR="006C5E39">
        <w:rPr>
          <w:highlight w:val="yellow"/>
        </w:rPr>
        <w:tab/>
      </w:r>
      <w:r w:rsidR="00EC4915" w:rsidRPr="005A6B7B">
        <w:rPr>
          <w:highlight w:val="yellow"/>
        </w:rPr>
        <w:t>C</w:t>
      </w:r>
      <w:r w:rsidR="00EC7228" w:rsidRPr="005A6B7B">
        <w:rPr>
          <w:highlight w:val="yellow"/>
        </w:rPr>
        <w:t xml:space="preserve">hant only </w:t>
      </w:r>
      <w:r w:rsidR="009D5668" w:rsidRPr="005A6B7B">
        <w:rPr>
          <w:highlight w:val="yellow"/>
        </w:rPr>
        <w:t>four</w:t>
      </w:r>
      <w:r w:rsidR="00EC7228" w:rsidRPr="005A6B7B">
        <w:rPr>
          <w:highlight w:val="yellow"/>
        </w:rPr>
        <w:t xml:space="preserve"> characters of the name</w:t>
      </w:r>
      <w:r w:rsidR="002329B1" w:rsidRPr="005A6B7B">
        <w:rPr>
          <w:highlight w:val="yellow"/>
        </w:rPr>
        <w:t xml:space="preserve"> of </w:t>
      </w:r>
      <w:r w:rsidR="004738D5" w:rsidRPr="005A6B7B">
        <w:rPr>
          <w:highlight w:val="yellow"/>
        </w:rPr>
        <w:t>"</w:t>
      </w:r>
      <w:r w:rsidR="002329B1" w:rsidRPr="005A6B7B">
        <w:rPr>
          <w:highlight w:val="yellow"/>
        </w:rPr>
        <w:t>Amitabha Buddha</w:t>
      </w:r>
      <w:r w:rsidR="004738D5" w:rsidRPr="005A6B7B">
        <w:rPr>
          <w:highlight w:val="yellow"/>
        </w:rPr>
        <w:t>"</w:t>
      </w:r>
      <w:r w:rsidR="00EC7228" w:rsidRPr="005A6B7B">
        <w:rPr>
          <w:highlight w:val="yellow"/>
        </w:rPr>
        <w:t xml:space="preserve"> </w:t>
      </w:r>
      <w:r w:rsidR="002329B1" w:rsidRPr="005A6B7B">
        <w:rPr>
          <w:highlight w:val="yellow"/>
        </w:rPr>
        <w:t>and</w:t>
      </w:r>
      <w:r w:rsidR="00EC7228" w:rsidRPr="005A6B7B">
        <w:rPr>
          <w:highlight w:val="yellow"/>
        </w:rPr>
        <w:t xml:space="preserve"> imagine the Amitabha following the script in </w:t>
      </w:r>
      <w:proofErr w:type="spellStart"/>
      <w:r w:rsidR="00EC7228" w:rsidRPr="005A6B7B">
        <w:rPr>
          <w:highlight w:val="yellow"/>
        </w:rPr>
        <w:t>Pureland</w:t>
      </w:r>
      <w:proofErr w:type="spellEnd"/>
      <w:r w:rsidR="00EC7228" w:rsidRPr="005A6B7B">
        <w:rPr>
          <w:highlight w:val="yellow"/>
        </w:rPr>
        <w:t xml:space="preserve"> school</w:t>
      </w:r>
      <w:r w:rsidR="00CC086A" w:rsidRPr="005A6B7B">
        <w:rPr>
          <w:highlight w:val="yellow"/>
          <w:vertAlign w:val="superscript"/>
        </w:rPr>
        <w:fldChar w:fldCharType="begin"/>
      </w:r>
      <w:r w:rsidR="000778A7" w:rsidRPr="005A6B7B">
        <w:rPr>
          <w:highlight w:val="yellow"/>
          <w:vertAlign w:val="superscript"/>
        </w:rPr>
        <w:instrText xml:space="preserve"> ADDIN EN.CITE &lt;EndNote&gt;&lt;Cite&gt;&lt;Author&gt;Halkias&lt;/Author&gt;&lt;Year&gt;2013&lt;/Year&gt;&lt;RecNum&gt;695&lt;/RecNum&gt;&lt;DisplayText&gt;&lt;style face="superscript"&gt;14&lt;/style&gt;&lt;/DisplayText&gt;&lt;record&gt;&lt;rec-number&gt;695&lt;/rec-number&gt;&lt;foreign-keys&gt;&lt;key app="EN" db-id="w00xtvsd1rrdtjer2w8pz9pxrx0t9dw2zfse" timestamp="1628229273"&gt;695&lt;/key&gt;&lt;/foreign-keys&gt;&lt;ref-type name="Book"&gt;6&lt;/ref-type&gt;&lt;contributors&gt;&lt;authors&gt;&lt;author&gt;Halkias, Georgios&lt;/author&gt;&lt;/authors&gt;&lt;/contributors&gt;&lt;titles&gt;&lt;title&gt;Luminous bliss : a religious history of Pure Land literature in Tibet : with an annotated English translation and critical analysis of the Orgyan-gling gold manuscript of the short Sukhāvatīvȳuha-sūtra&lt;/title&gt;&lt;secondary-title&gt;Pure Land Buddhist studies&lt;/secondary-title&gt;&lt;/titles&gt;&lt;pages&gt;xxx, 335 p.&lt;/pages&gt;&lt;keywords&gt;&lt;keyword&gt;Pure Land Buddhism China Tibet Autonomous Region.&lt;/keyword&gt;&lt;keyword&gt;Buddhist literature, Tibetan History and criticism.&lt;/keyword&gt;&lt;keyword&gt;Tripiṭaka.&lt;/keyword&gt;&lt;/keywords&gt;&lt;dates&gt;&lt;year&gt;2013&lt;/year&gt;&lt;/dates&gt;&lt;pub-location&gt;Honolulu&lt;/pub-location&gt;&lt;publisher&gt;University of Hawaiʻi Press&lt;/publisher&gt;&lt;isbn&gt;9780824835903 (hard cover alk. paper)&lt;/isbn&gt;&lt;accession-num&gt;17202433&lt;/accession-num&gt;&lt;call-num&gt;BQ8514.4.C62 H35 2013&lt;/call-num&gt;&lt;urls&gt;&lt;related-urls&gt;&lt;url&gt;Book review (H-Net) http://www.h-net.org/reviews/showrev.php?id=40391&lt;/url&gt;&lt;/related-urls&gt;&lt;/urls&gt;&lt;/record&gt;&lt;/Cite&gt;&lt;/EndNote&gt;</w:instrText>
      </w:r>
      <w:r w:rsidR="00CC086A" w:rsidRPr="005A6B7B">
        <w:rPr>
          <w:highlight w:val="yellow"/>
          <w:vertAlign w:val="superscript"/>
        </w:rPr>
        <w:fldChar w:fldCharType="separate"/>
      </w:r>
      <w:r w:rsidR="000778A7" w:rsidRPr="005A6B7B">
        <w:rPr>
          <w:noProof/>
          <w:highlight w:val="yellow"/>
          <w:vertAlign w:val="superscript"/>
        </w:rPr>
        <w:t>14</w:t>
      </w:r>
      <w:r w:rsidR="00CC086A" w:rsidRPr="005A6B7B">
        <w:rPr>
          <w:highlight w:val="yellow"/>
          <w:vertAlign w:val="superscript"/>
        </w:rPr>
        <w:fldChar w:fldCharType="end"/>
      </w:r>
      <w:r w:rsidR="00EC7228" w:rsidRPr="005A6B7B">
        <w:rPr>
          <w:highlight w:val="yellow"/>
        </w:rPr>
        <w:t>.</w:t>
      </w:r>
    </w:p>
    <w:p w14:paraId="00C100D4" w14:textId="77777777" w:rsidR="00672028" w:rsidRPr="005E13A7" w:rsidRDefault="00672028" w:rsidP="0063218C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  <w:shd w:val="pct15" w:color="auto" w:fill="FFFFFF"/>
          <w:lang w:eastAsia="zh-CN"/>
        </w:rPr>
      </w:pPr>
    </w:p>
    <w:p w14:paraId="09E38ED1" w14:textId="01866985" w:rsidR="007038A1" w:rsidRDefault="00EC7228" w:rsidP="007038A1">
      <w:pPr>
        <w:pStyle w:val="ListParagraph"/>
        <w:numPr>
          <w:ilvl w:val="2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  <w:shd w:val="pct15" w:color="auto" w:fill="FFFFFF"/>
          <w:lang w:eastAsia="zh-CN"/>
        </w:rPr>
      </w:pPr>
      <w:r w:rsidRPr="00D02A76">
        <w:rPr>
          <w:highlight w:val="yellow"/>
          <w:shd w:val="pct15" w:color="auto" w:fill="FFFFFF"/>
          <w:lang w:eastAsia="zh-CN"/>
        </w:rPr>
        <w:t xml:space="preserve">Chant the name of Santa </w:t>
      </w:r>
      <w:r w:rsidRPr="00BC7B70">
        <w:rPr>
          <w:highlight w:val="yellow"/>
        </w:rPr>
        <w:t>Claus</w:t>
      </w:r>
      <w:r w:rsidR="00336679" w:rsidRPr="00BC7B70">
        <w:rPr>
          <w:rFonts w:hint="eastAsia"/>
          <w:highlight w:val="yellow"/>
        </w:rPr>
        <w:t xml:space="preserve"> (non-religious chanting condition) f</w:t>
      </w:r>
      <w:r w:rsidRPr="00BC7B70">
        <w:rPr>
          <w:highlight w:val="yellow"/>
        </w:rPr>
        <w:t>or</w:t>
      </w:r>
      <w:r w:rsidRPr="00BC7B70">
        <w:rPr>
          <w:highlight w:val="yellow"/>
          <w:shd w:val="pct15" w:color="auto" w:fill="FFFFFF"/>
          <w:lang w:eastAsia="zh-CN"/>
        </w:rPr>
        <w:t xml:space="preserve"> </w:t>
      </w:r>
      <w:r w:rsidRPr="00D02A76">
        <w:rPr>
          <w:highlight w:val="yellow"/>
          <w:shd w:val="pct15" w:color="auto" w:fill="FFFFFF"/>
          <w:lang w:eastAsia="zh-CN"/>
        </w:rPr>
        <w:t>40 s. First 20 s with the image of Amitabha</w:t>
      </w:r>
      <w:r w:rsidR="006C5E39">
        <w:rPr>
          <w:highlight w:val="yellow"/>
          <w:shd w:val="pct15" w:color="auto" w:fill="FFFFFF"/>
          <w:lang w:eastAsia="zh-CN"/>
        </w:rPr>
        <w:t xml:space="preserve"> and the</w:t>
      </w:r>
      <w:r w:rsidRPr="00D02A76">
        <w:rPr>
          <w:highlight w:val="yellow"/>
          <w:shd w:val="pct15" w:color="auto" w:fill="FFFFFF"/>
          <w:lang w:eastAsia="zh-CN"/>
        </w:rPr>
        <w:t xml:space="preserve"> next 20 s with IAPS images.</w:t>
      </w:r>
    </w:p>
    <w:p w14:paraId="623ECBD2" w14:textId="77777777" w:rsidR="007038A1" w:rsidRDefault="007038A1" w:rsidP="007038A1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  <w:shd w:val="pct15" w:color="auto" w:fill="FFFFFF"/>
          <w:lang w:eastAsia="zh-CN"/>
        </w:rPr>
      </w:pPr>
    </w:p>
    <w:p w14:paraId="5378E905" w14:textId="1064092B" w:rsidR="00EC7228" w:rsidRPr="007038A1" w:rsidRDefault="00766E59" w:rsidP="007038A1">
      <w:r w:rsidRPr="005A6B7B">
        <w:rPr>
          <w:rFonts w:hint="eastAsia"/>
          <w:highlight w:val="yellow"/>
          <w:lang w:eastAsia="zh-CN"/>
        </w:rPr>
        <w:t>1.2.1.2</w:t>
      </w:r>
      <w:r w:rsidR="006C5E39">
        <w:rPr>
          <w:highlight w:val="yellow"/>
        </w:rPr>
        <w:t>.</w:t>
      </w:r>
      <w:r w:rsidR="006C5E39">
        <w:rPr>
          <w:highlight w:val="yellow"/>
        </w:rPr>
        <w:tab/>
      </w:r>
      <w:r w:rsidR="00EC7228" w:rsidRPr="005A6B7B">
        <w:rPr>
          <w:highlight w:val="yellow"/>
        </w:rPr>
        <w:t xml:space="preserve">Chant only </w:t>
      </w:r>
      <w:r w:rsidR="009D5668" w:rsidRPr="005A6B7B">
        <w:rPr>
          <w:highlight w:val="yellow"/>
        </w:rPr>
        <w:t>four</w:t>
      </w:r>
      <w:r w:rsidR="00EC7228" w:rsidRPr="005A6B7B">
        <w:rPr>
          <w:highlight w:val="yellow"/>
        </w:rPr>
        <w:t xml:space="preserve"> characters of the name</w:t>
      </w:r>
      <w:r w:rsidR="002329B1" w:rsidRPr="005A6B7B">
        <w:rPr>
          <w:highlight w:val="yellow"/>
        </w:rPr>
        <w:t xml:space="preserve"> of Santa Claus</w:t>
      </w:r>
      <w:r w:rsidR="00EC7228" w:rsidRPr="005A6B7B">
        <w:rPr>
          <w:highlight w:val="yellow"/>
        </w:rPr>
        <w:t xml:space="preserve"> </w:t>
      </w:r>
      <w:r w:rsidR="002329B1" w:rsidRPr="005A6B7B">
        <w:rPr>
          <w:highlight w:val="yellow"/>
        </w:rPr>
        <w:t>and</w:t>
      </w:r>
      <w:r w:rsidR="00EC7228" w:rsidRPr="005A6B7B">
        <w:rPr>
          <w:highlight w:val="yellow"/>
        </w:rPr>
        <w:t xml:space="preserve"> imagine </w:t>
      </w:r>
      <w:r w:rsidR="009D5668" w:rsidRPr="005A6B7B">
        <w:rPr>
          <w:highlight w:val="yellow"/>
        </w:rPr>
        <w:t xml:space="preserve">the </w:t>
      </w:r>
      <w:r w:rsidR="00EC7228" w:rsidRPr="005A6B7B">
        <w:rPr>
          <w:highlight w:val="yellow"/>
        </w:rPr>
        <w:t>Santa Claus.</w:t>
      </w:r>
    </w:p>
    <w:p w14:paraId="5C24FC87" w14:textId="77777777" w:rsidR="00672028" w:rsidRPr="00E64024" w:rsidRDefault="00672028" w:rsidP="007038A1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  <w:shd w:val="pct15" w:color="auto" w:fill="FFFFFF"/>
          <w:lang w:eastAsia="zh-CN"/>
        </w:rPr>
      </w:pPr>
    </w:p>
    <w:p w14:paraId="077CBA81" w14:textId="353346BD" w:rsidR="00EC7228" w:rsidRDefault="00EC7228" w:rsidP="00E64024">
      <w:pPr>
        <w:pStyle w:val="ListParagraph"/>
        <w:numPr>
          <w:ilvl w:val="2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  <w:shd w:val="pct15" w:color="auto" w:fill="FFFFFF"/>
          <w:lang w:eastAsia="zh-CN"/>
        </w:rPr>
      </w:pPr>
      <w:r w:rsidRPr="00D02A76">
        <w:rPr>
          <w:highlight w:val="yellow"/>
          <w:shd w:val="pct15" w:color="auto" w:fill="FFFFFF"/>
          <w:lang w:eastAsia="zh-CN"/>
        </w:rPr>
        <w:t xml:space="preserve">Keep silent for </w:t>
      </w:r>
      <w:r w:rsidR="009D5668" w:rsidRPr="00D02A76">
        <w:rPr>
          <w:highlight w:val="yellow"/>
          <w:shd w:val="pct15" w:color="auto" w:fill="FFFFFF"/>
          <w:lang w:eastAsia="zh-CN"/>
        </w:rPr>
        <w:t>40 s. First 20 s with imagining</w:t>
      </w:r>
      <w:r w:rsidRPr="00D02A76">
        <w:rPr>
          <w:highlight w:val="yellow"/>
          <w:shd w:val="pct15" w:color="auto" w:fill="FFFFFF"/>
          <w:lang w:eastAsia="zh-CN"/>
        </w:rPr>
        <w:t xml:space="preserve"> o</w:t>
      </w:r>
      <w:r w:rsidR="009D5668" w:rsidRPr="00D02A76">
        <w:rPr>
          <w:highlight w:val="yellow"/>
          <w:shd w:val="pct15" w:color="auto" w:fill="FFFFFF"/>
          <w:lang w:eastAsia="zh-CN"/>
        </w:rPr>
        <w:t>n</w:t>
      </w:r>
      <w:r w:rsidRPr="00D02A76">
        <w:rPr>
          <w:highlight w:val="yellow"/>
          <w:shd w:val="pct15" w:color="auto" w:fill="FFFFFF"/>
          <w:lang w:eastAsia="zh-CN"/>
        </w:rPr>
        <w:t xml:space="preserve"> a blank image for control purpose</w:t>
      </w:r>
      <w:r w:rsidR="006C5E39">
        <w:rPr>
          <w:highlight w:val="yellow"/>
          <w:shd w:val="pct15" w:color="auto" w:fill="FFFFFF"/>
          <w:lang w:eastAsia="zh-CN"/>
        </w:rPr>
        <w:t xml:space="preserve"> and the</w:t>
      </w:r>
      <w:r w:rsidRPr="00D02A76">
        <w:rPr>
          <w:highlight w:val="yellow"/>
          <w:shd w:val="pct15" w:color="auto" w:fill="FFFFFF"/>
          <w:lang w:eastAsia="zh-CN"/>
        </w:rPr>
        <w:t xml:space="preserve"> next 20 s with IAPS images.</w:t>
      </w:r>
    </w:p>
    <w:p w14:paraId="326F4D3B" w14:textId="77777777" w:rsidR="007038A1" w:rsidRPr="00D02A76" w:rsidRDefault="007038A1" w:rsidP="007038A1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  <w:shd w:val="pct15" w:color="auto" w:fill="FFFFFF"/>
          <w:lang w:eastAsia="zh-CN"/>
        </w:rPr>
      </w:pPr>
    </w:p>
    <w:p w14:paraId="13B0F526" w14:textId="76166CF4" w:rsidR="00EC7228" w:rsidRPr="007038A1" w:rsidRDefault="00CA0907" w:rsidP="007038A1">
      <w:r>
        <w:t>NOTE</w:t>
      </w:r>
      <w:r w:rsidR="00EC7228" w:rsidRPr="007038A1">
        <w:t>: No chanting</w:t>
      </w:r>
      <w:r w:rsidR="0070430F" w:rsidRPr="007038A1">
        <w:t>.</w:t>
      </w:r>
    </w:p>
    <w:p w14:paraId="338200D8" w14:textId="08ED0245" w:rsidR="0051707C" w:rsidRPr="00D02A76" w:rsidRDefault="0051707C" w:rsidP="00D02A76">
      <w:pPr>
        <w:pBdr>
          <w:top w:val="nil"/>
          <w:left w:val="nil"/>
          <w:bottom w:val="nil"/>
          <w:right w:val="nil"/>
          <w:between w:val="nil"/>
        </w:pBdr>
        <w:rPr>
          <w:highlight w:val="yellow"/>
          <w:shd w:val="pct15" w:color="auto" w:fill="FFFFFF"/>
          <w:lang w:eastAsia="zh-CN"/>
        </w:rPr>
      </w:pPr>
    </w:p>
    <w:p w14:paraId="1D673B15" w14:textId="21518E2F" w:rsidR="00836781" w:rsidRPr="00A37F73" w:rsidRDefault="005F79E9" w:rsidP="00A37F73">
      <w:pPr>
        <w:pStyle w:val="ListParagraph"/>
        <w:numPr>
          <w:ilvl w:val="1"/>
          <w:numId w:val="17"/>
        </w:numPr>
        <w:ind w:left="0" w:firstLine="0"/>
      </w:pPr>
      <w:r w:rsidRPr="00A37F73">
        <w:t>EEG recording system</w:t>
      </w:r>
    </w:p>
    <w:p w14:paraId="50C86BBE" w14:textId="77777777" w:rsidR="00014B5B" w:rsidRPr="00D02A76" w:rsidRDefault="00014B5B" w:rsidP="00014B5B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  <w:shd w:val="pct15" w:color="auto" w:fill="FFFFFF"/>
        </w:rPr>
      </w:pPr>
    </w:p>
    <w:p w14:paraId="1C525B97" w14:textId="11FAEDA7" w:rsidR="00836781" w:rsidRPr="00D02A76" w:rsidRDefault="00C542E5" w:rsidP="00014B5B">
      <w:pPr>
        <w:pStyle w:val="ListParagraph"/>
        <w:numPr>
          <w:ilvl w:val="2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  <w:shd w:val="pct15" w:color="auto" w:fill="FFFFFF"/>
          <w:lang w:eastAsia="zh-CN"/>
        </w:rPr>
      </w:pPr>
      <w:r w:rsidRPr="00D02A76">
        <w:rPr>
          <w:highlight w:val="yellow"/>
          <w:shd w:val="pct15" w:color="auto" w:fill="FFFFFF"/>
          <w:lang w:eastAsia="zh-CN"/>
        </w:rPr>
        <w:t xml:space="preserve">Record EEG data using a 128-channel EEG system </w:t>
      </w:r>
      <w:r w:rsidRPr="00014B5B">
        <w:rPr>
          <w:highlight w:val="yellow"/>
          <w:shd w:val="pct15" w:color="auto" w:fill="FFFFFF"/>
          <w:lang w:eastAsia="zh-CN"/>
        </w:rPr>
        <w:t>that</w:t>
      </w:r>
      <w:r w:rsidRPr="00D02A76">
        <w:rPr>
          <w:highlight w:val="yellow"/>
          <w:shd w:val="pct15" w:color="auto" w:fill="FFFFFF"/>
          <w:lang w:eastAsia="zh-CN"/>
        </w:rPr>
        <w:t xml:space="preserve"> consists of an amplifier, headbox, EEG cap, and two desktop computers</w:t>
      </w:r>
      <w:r w:rsidR="000D3634">
        <w:rPr>
          <w:highlight w:val="yellow"/>
          <w:shd w:val="pct15" w:color="auto" w:fill="FFFFFF"/>
          <w:lang w:eastAsia="zh-CN"/>
        </w:rPr>
        <w:t xml:space="preserve"> </w:t>
      </w:r>
      <w:r w:rsidR="000D3634" w:rsidRPr="008C3668">
        <w:t xml:space="preserve">(see </w:t>
      </w:r>
      <w:r w:rsidR="000D3634" w:rsidRPr="008C3668">
        <w:rPr>
          <w:b/>
          <w:bCs/>
        </w:rPr>
        <w:t>Table of Materials</w:t>
      </w:r>
      <w:r w:rsidR="000D3634" w:rsidRPr="008C3668">
        <w:t>)</w:t>
      </w:r>
      <w:r w:rsidRPr="008C3668">
        <w:rPr>
          <w:highlight w:val="yellow"/>
        </w:rPr>
        <w:t>.</w:t>
      </w:r>
    </w:p>
    <w:p w14:paraId="1E9063DC" w14:textId="77777777" w:rsidR="0051707C" w:rsidRPr="00D02A76" w:rsidRDefault="0051707C" w:rsidP="00D02A76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  <w:shd w:val="pct15" w:color="auto" w:fill="FFFFFF"/>
        </w:rPr>
      </w:pPr>
    </w:p>
    <w:p w14:paraId="2453A4A6" w14:textId="2F94F268" w:rsidR="00836781" w:rsidRPr="00DF1C1B" w:rsidRDefault="005F79E9" w:rsidP="00DF1C1B">
      <w:pPr>
        <w:pStyle w:val="ListParagraph"/>
        <w:numPr>
          <w:ilvl w:val="1"/>
          <w:numId w:val="17"/>
        </w:numPr>
        <w:ind w:left="0" w:firstLine="0"/>
      </w:pPr>
      <w:r w:rsidRPr="00DF1C1B">
        <w:t>Stimuli presenting system</w:t>
      </w:r>
    </w:p>
    <w:p w14:paraId="00243BBA" w14:textId="77777777" w:rsidR="0077472A" w:rsidRPr="00D02A76" w:rsidRDefault="0077472A" w:rsidP="0077472A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  <w:shd w:val="pct15" w:color="auto" w:fill="FFFFFF"/>
        </w:rPr>
      </w:pPr>
    </w:p>
    <w:p w14:paraId="37E030D9" w14:textId="06877835" w:rsidR="00836781" w:rsidRPr="00D02A76" w:rsidRDefault="00F05FF4" w:rsidP="0077472A">
      <w:pPr>
        <w:pStyle w:val="ListParagraph"/>
        <w:numPr>
          <w:ilvl w:val="2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  <w:shd w:val="pct15" w:color="auto" w:fill="FFFFFF"/>
          <w:lang w:eastAsia="zh-CN"/>
        </w:rPr>
      </w:pPr>
      <w:r w:rsidRPr="00D02A76">
        <w:rPr>
          <w:highlight w:val="yellow"/>
          <w:shd w:val="pct15" w:color="auto" w:fill="FFFFFF"/>
          <w:lang w:eastAsia="zh-CN"/>
        </w:rPr>
        <w:t xml:space="preserve">Use </w:t>
      </w:r>
      <w:r w:rsidR="00366C5C" w:rsidRPr="0077472A">
        <w:rPr>
          <w:highlight w:val="yellow"/>
          <w:shd w:val="pct15" w:color="auto" w:fill="FFFFFF"/>
          <w:lang w:eastAsia="zh-CN"/>
        </w:rPr>
        <w:t xml:space="preserve">stimulus presentation software </w:t>
      </w:r>
      <w:r w:rsidR="008C3668" w:rsidRPr="008C3668">
        <w:t xml:space="preserve">(see </w:t>
      </w:r>
      <w:r w:rsidR="008C3668" w:rsidRPr="008C3668">
        <w:rPr>
          <w:b/>
          <w:bCs/>
        </w:rPr>
        <w:t>Table of Materials</w:t>
      </w:r>
      <w:r w:rsidR="008C3668" w:rsidRPr="008C3668">
        <w:t>)</w:t>
      </w:r>
      <w:r w:rsidR="00650056">
        <w:rPr>
          <w:highlight w:val="yellow"/>
          <w:shd w:val="pct15" w:color="auto" w:fill="FFFFFF"/>
          <w:lang w:eastAsia="zh-CN"/>
        </w:rPr>
        <w:t xml:space="preserve"> </w:t>
      </w:r>
      <w:r w:rsidR="00366C5C" w:rsidRPr="0077472A">
        <w:rPr>
          <w:highlight w:val="yellow"/>
          <w:shd w:val="pct15" w:color="auto" w:fill="FFFFFF"/>
          <w:lang w:eastAsia="zh-CN"/>
        </w:rPr>
        <w:t>to</w:t>
      </w:r>
      <w:r w:rsidR="00C542E5" w:rsidRPr="00D02A76">
        <w:rPr>
          <w:highlight w:val="yellow"/>
          <w:shd w:val="pct15" w:color="auto" w:fill="FFFFFF"/>
          <w:lang w:eastAsia="zh-CN"/>
        </w:rPr>
        <w:t xml:space="preserve"> show neutral and negative pictures from </w:t>
      </w:r>
      <w:r w:rsidR="009D5668" w:rsidRPr="00D02A76">
        <w:rPr>
          <w:highlight w:val="yellow"/>
          <w:shd w:val="pct15" w:color="auto" w:fill="FFFFFF"/>
          <w:lang w:eastAsia="zh-CN"/>
        </w:rPr>
        <w:t xml:space="preserve">the </w:t>
      </w:r>
      <w:r w:rsidR="00C542E5" w:rsidRPr="00D02A76">
        <w:rPr>
          <w:highlight w:val="yellow"/>
          <w:shd w:val="pct15" w:color="auto" w:fill="FFFFFF"/>
          <w:lang w:eastAsia="zh-CN"/>
        </w:rPr>
        <w:t xml:space="preserve">international affective picture system (IAPS) </w:t>
      </w:r>
      <w:r w:rsidR="009D5668" w:rsidRPr="00D02A76">
        <w:rPr>
          <w:highlight w:val="yellow"/>
          <w:shd w:val="pct15" w:color="auto" w:fill="FFFFFF"/>
          <w:lang w:eastAsia="zh-CN"/>
        </w:rPr>
        <w:t>o</w:t>
      </w:r>
      <w:r w:rsidR="00C542E5" w:rsidRPr="00D02A76">
        <w:rPr>
          <w:highlight w:val="yellow"/>
          <w:shd w:val="pct15" w:color="auto" w:fill="FFFFFF"/>
          <w:lang w:eastAsia="zh-CN"/>
        </w:rPr>
        <w:t xml:space="preserve">n a desktop </w:t>
      </w:r>
      <w:r w:rsidR="00366C5C" w:rsidRPr="00D02A76">
        <w:rPr>
          <w:highlight w:val="yellow"/>
          <w:shd w:val="pct15" w:color="auto" w:fill="FFFFFF"/>
          <w:lang w:eastAsia="zh-CN"/>
        </w:rPr>
        <w:t>computer.</w:t>
      </w:r>
    </w:p>
    <w:p w14:paraId="2EBEC5AE" w14:textId="77777777" w:rsidR="00836781" w:rsidRPr="00D02A76" w:rsidRDefault="00836781" w:rsidP="00D02A76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  <w:shd w:val="pct15" w:color="auto" w:fill="FFFFFF"/>
          <w:lang w:eastAsia="zh-CN"/>
        </w:rPr>
      </w:pPr>
    </w:p>
    <w:p w14:paraId="67B27DAC" w14:textId="0B2D9DA6" w:rsidR="00836781" w:rsidRPr="00DF1C1B" w:rsidRDefault="00561DCB" w:rsidP="00DF1C1B">
      <w:pPr>
        <w:pStyle w:val="ListParagraph"/>
        <w:numPr>
          <w:ilvl w:val="1"/>
          <w:numId w:val="17"/>
        </w:numPr>
        <w:ind w:left="0" w:firstLine="0"/>
      </w:pPr>
      <w:r w:rsidRPr="00DF1C1B">
        <w:t>ECG recording system</w:t>
      </w:r>
    </w:p>
    <w:p w14:paraId="5EBF39B8" w14:textId="77777777" w:rsidR="00F755DF" w:rsidRPr="00D02A76" w:rsidRDefault="00F755DF" w:rsidP="00F755DF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  <w:shd w:val="pct15" w:color="auto" w:fill="FFFFFF"/>
        </w:rPr>
      </w:pPr>
    </w:p>
    <w:p w14:paraId="458C2B0B" w14:textId="771B1426" w:rsidR="00836781" w:rsidRPr="00D02A76" w:rsidRDefault="00376301" w:rsidP="00F755DF">
      <w:pPr>
        <w:pStyle w:val="ListParagraph"/>
        <w:numPr>
          <w:ilvl w:val="2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  <w:shd w:val="pct15" w:color="auto" w:fill="FFFFFF"/>
          <w:lang w:eastAsia="zh-CN"/>
        </w:rPr>
      </w:pPr>
      <w:r w:rsidRPr="00D02A76">
        <w:rPr>
          <w:highlight w:val="yellow"/>
          <w:shd w:val="pct15" w:color="auto" w:fill="FFFFFF"/>
          <w:lang w:eastAsia="zh-CN"/>
        </w:rPr>
        <w:t>Use a physiological data recording system</w:t>
      </w:r>
      <w:r w:rsidR="003731D9" w:rsidRPr="00D02A76">
        <w:rPr>
          <w:highlight w:val="yellow"/>
          <w:shd w:val="pct15" w:color="auto" w:fill="FFFFFF"/>
          <w:lang w:eastAsia="zh-CN"/>
        </w:rPr>
        <w:t xml:space="preserve"> to record ECG data</w:t>
      </w:r>
      <w:r w:rsidR="00F755DF">
        <w:rPr>
          <w:highlight w:val="yellow"/>
          <w:shd w:val="pct15" w:color="auto" w:fill="FFFFFF"/>
          <w:lang w:eastAsia="zh-CN"/>
        </w:rPr>
        <w:t xml:space="preserve"> </w:t>
      </w:r>
      <w:r w:rsidR="008C3668" w:rsidRPr="008C3668">
        <w:t xml:space="preserve">(see </w:t>
      </w:r>
      <w:r w:rsidR="008C3668" w:rsidRPr="008C3668">
        <w:rPr>
          <w:b/>
          <w:bCs/>
        </w:rPr>
        <w:t>Table of Materials</w:t>
      </w:r>
      <w:r w:rsidR="008C3668" w:rsidRPr="008C3668">
        <w:t>)</w:t>
      </w:r>
      <w:r w:rsidR="003731D9" w:rsidRPr="00D02A76">
        <w:rPr>
          <w:highlight w:val="yellow"/>
          <w:shd w:val="pct15" w:color="auto" w:fill="FFFFFF"/>
          <w:lang w:eastAsia="zh-CN"/>
        </w:rPr>
        <w:t>.</w:t>
      </w:r>
    </w:p>
    <w:p w14:paraId="2D5C0CA1" w14:textId="77777777" w:rsidR="005F79E9" w:rsidRPr="00D02A76" w:rsidRDefault="005F79E9" w:rsidP="00D02A76">
      <w:pPr>
        <w:pBdr>
          <w:top w:val="nil"/>
          <w:left w:val="nil"/>
          <w:bottom w:val="nil"/>
          <w:right w:val="nil"/>
          <w:between w:val="nil"/>
        </w:pBdr>
        <w:rPr>
          <w:highlight w:val="yellow"/>
        </w:rPr>
      </w:pPr>
    </w:p>
    <w:p w14:paraId="78C03D77" w14:textId="04176B19" w:rsidR="00F45DA4" w:rsidRPr="00344489" w:rsidRDefault="00F05FF4" w:rsidP="00344489">
      <w:pPr>
        <w:pStyle w:val="ListParagraph"/>
        <w:numPr>
          <w:ilvl w:val="0"/>
          <w:numId w:val="17"/>
        </w:numPr>
        <w:ind w:left="0" w:firstLine="0"/>
        <w:rPr>
          <w:b/>
          <w:bCs/>
          <w:highlight w:val="yellow"/>
        </w:rPr>
      </w:pPr>
      <w:r w:rsidRPr="00344489">
        <w:rPr>
          <w:b/>
          <w:bCs/>
          <w:highlight w:val="yellow"/>
        </w:rPr>
        <w:t xml:space="preserve">Affective </w:t>
      </w:r>
      <w:r w:rsidR="00FD32F5">
        <w:rPr>
          <w:b/>
          <w:bCs/>
          <w:highlight w:val="yellow"/>
        </w:rPr>
        <w:t>m</w:t>
      </w:r>
      <w:r w:rsidRPr="00344489">
        <w:rPr>
          <w:b/>
          <w:bCs/>
          <w:highlight w:val="yellow"/>
        </w:rPr>
        <w:t xml:space="preserve">odulation </w:t>
      </w:r>
      <w:r w:rsidR="00FD32F5">
        <w:rPr>
          <w:b/>
          <w:bCs/>
          <w:highlight w:val="yellow"/>
        </w:rPr>
        <w:t>e</w:t>
      </w:r>
      <w:r w:rsidRPr="00344489">
        <w:rPr>
          <w:b/>
          <w:bCs/>
          <w:highlight w:val="yellow"/>
        </w:rPr>
        <w:t>xperiment</w:t>
      </w:r>
    </w:p>
    <w:p w14:paraId="0202E483" w14:textId="77777777" w:rsidR="00F45DA4" w:rsidRPr="00C26FAA" w:rsidRDefault="00F45DA4" w:rsidP="00C26FAA">
      <w:pPr>
        <w:rPr>
          <w:highlight w:val="yellow"/>
        </w:rPr>
      </w:pPr>
    </w:p>
    <w:p w14:paraId="4E57A341" w14:textId="3862FB2D" w:rsidR="0051707C" w:rsidRPr="00C26FAA" w:rsidRDefault="00C26FAA" w:rsidP="00C26FAA">
      <w:r w:rsidRPr="00C26FAA">
        <w:lastRenderedPageBreak/>
        <w:t xml:space="preserve">NOTE: </w:t>
      </w:r>
      <w:r w:rsidR="00F05FF4" w:rsidRPr="00C26FAA">
        <w:t>The experiment had two factors with a 2</w:t>
      </w:r>
      <w:r w:rsidRPr="00C26FAA">
        <w:t xml:space="preserve"> </w:t>
      </w:r>
      <w:r w:rsidR="00F05FF4" w:rsidRPr="00C26FAA">
        <w:t>x</w:t>
      </w:r>
      <w:r w:rsidRPr="00C26FAA">
        <w:t xml:space="preserve"> </w:t>
      </w:r>
      <w:r w:rsidR="00F05FF4" w:rsidRPr="00C26FAA">
        <w:t>3 design:</w:t>
      </w:r>
      <w:r w:rsidRPr="00C26FAA">
        <w:t xml:space="preserve"> </w:t>
      </w:r>
      <w:r w:rsidR="00F05FF4" w:rsidRPr="00C26FAA">
        <w:t xml:space="preserve">The first factor </w:t>
      </w:r>
      <w:r w:rsidR="00F70405" w:rsidRPr="00C26FAA">
        <w:t xml:space="preserve">was </w:t>
      </w:r>
      <w:r w:rsidR="00EB3AB0" w:rsidRPr="00C26FAA">
        <w:t xml:space="preserve">the </w:t>
      </w:r>
      <w:r w:rsidR="00AC4B60">
        <w:t xml:space="preserve">picture </w:t>
      </w:r>
      <w:r w:rsidR="00F05FF4" w:rsidRPr="00C26FAA">
        <w:t>type:</w:t>
      </w:r>
      <w:r w:rsidRPr="00C26FAA">
        <w:t xml:space="preserve"> </w:t>
      </w:r>
      <w:r w:rsidR="00F05FF4" w:rsidRPr="00C26FAA">
        <w:t>neutral</w:t>
      </w:r>
      <w:r w:rsidRPr="00C26FAA">
        <w:t xml:space="preserve"> and </w:t>
      </w:r>
      <w:r w:rsidR="00F05FF4" w:rsidRPr="00C26FAA">
        <w:t>negative</w:t>
      </w:r>
      <w:r w:rsidRPr="00C26FAA">
        <w:t xml:space="preserve">. </w:t>
      </w:r>
      <w:r w:rsidR="00F05FF4" w:rsidRPr="00C26FAA">
        <w:t>T</w:t>
      </w:r>
      <w:r w:rsidR="00C542E5" w:rsidRPr="00C26FAA">
        <w:t xml:space="preserve">he second factor </w:t>
      </w:r>
      <w:r w:rsidR="00F70405" w:rsidRPr="00C26FAA">
        <w:t xml:space="preserve">was </w:t>
      </w:r>
      <w:r w:rsidR="00EB3AB0" w:rsidRPr="00C26FAA">
        <w:t xml:space="preserve">the </w:t>
      </w:r>
      <w:r w:rsidR="00C542E5" w:rsidRPr="00C26FAA">
        <w:t>chanting</w:t>
      </w:r>
      <w:r w:rsidR="00AC4B60">
        <w:t xml:space="preserve"> type</w:t>
      </w:r>
      <w:r w:rsidR="002D6E4E" w:rsidRPr="00C26FAA">
        <w:t>:</w:t>
      </w:r>
      <w:r w:rsidRPr="00C26FAA">
        <w:t xml:space="preserve"> </w:t>
      </w:r>
      <w:r w:rsidR="00F05FF4" w:rsidRPr="00C26FAA">
        <w:t xml:space="preserve">chanting </w:t>
      </w:r>
      <w:r w:rsidR="00833493" w:rsidRPr="00C26FAA">
        <w:t>"</w:t>
      </w:r>
      <w:r w:rsidR="00F05FF4" w:rsidRPr="00C26FAA">
        <w:t>A</w:t>
      </w:r>
      <w:r w:rsidR="00CC086A" w:rsidRPr="00C26FAA">
        <w:t>mitabha</w:t>
      </w:r>
      <w:r w:rsidR="00E404DC">
        <w:t xml:space="preserve"> Buddha</w:t>
      </w:r>
      <w:r w:rsidR="00833493" w:rsidRPr="00C26FAA">
        <w:t>"</w:t>
      </w:r>
      <w:r w:rsidRPr="00C26FAA">
        <w:t xml:space="preserve">, </w:t>
      </w:r>
      <w:r w:rsidR="00F05FF4" w:rsidRPr="00C26FAA">
        <w:t xml:space="preserve">chanting </w:t>
      </w:r>
      <w:r w:rsidR="00833493" w:rsidRPr="00C26FAA">
        <w:t>"</w:t>
      </w:r>
      <w:r w:rsidR="00F05FF4" w:rsidRPr="00C26FAA">
        <w:t>Santa</w:t>
      </w:r>
      <w:r w:rsidR="006479EF" w:rsidRPr="00C26FAA">
        <w:t xml:space="preserve"> </w:t>
      </w:r>
      <w:r w:rsidR="00F05FF4" w:rsidRPr="00C26FAA">
        <w:t>Claus</w:t>
      </w:r>
      <w:r w:rsidR="00833493" w:rsidRPr="00C26FAA">
        <w:t>"</w:t>
      </w:r>
      <w:r w:rsidRPr="00C26FAA">
        <w:t xml:space="preserve"> and </w:t>
      </w:r>
      <w:r w:rsidR="00F05FF4" w:rsidRPr="00C26FAA">
        <w:t>no chanting (silent view)</w:t>
      </w:r>
      <w:r w:rsidRPr="00C26FAA">
        <w:t>.</w:t>
      </w:r>
    </w:p>
    <w:p w14:paraId="581927DB" w14:textId="77777777" w:rsidR="00714993" w:rsidRPr="00D02A76" w:rsidRDefault="00714993" w:rsidP="00D02A76">
      <w:pPr>
        <w:rPr>
          <w:rFonts w:eastAsia="PMingLiU"/>
          <w:highlight w:val="yellow"/>
          <w:shd w:val="pct15" w:color="auto" w:fill="FFFFFF"/>
          <w:lang w:eastAsia="zh-HK"/>
        </w:rPr>
      </w:pPr>
    </w:p>
    <w:p w14:paraId="6EE9B363" w14:textId="7005ACBD" w:rsidR="00D26433" w:rsidRDefault="00D26433" w:rsidP="00D26433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  <w:shd w:val="pct15" w:color="auto" w:fill="FFFFFF"/>
        </w:rPr>
      </w:pPr>
      <w:r>
        <w:rPr>
          <w:highlight w:val="yellow"/>
          <w:shd w:val="pct15" w:color="auto" w:fill="FFFFFF"/>
        </w:rPr>
        <w:t>U</w:t>
      </w:r>
      <w:r w:rsidR="00F05FF4" w:rsidRPr="00D02A76">
        <w:rPr>
          <w:highlight w:val="yellow"/>
          <w:shd w:val="pct15" w:color="auto" w:fill="FFFFFF"/>
        </w:rPr>
        <w:t>se a block design</w:t>
      </w:r>
      <w:r w:rsidR="00F05FF4" w:rsidRPr="00D26433">
        <w:rPr>
          <w:highlight w:val="yellow"/>
          <w:shd w:val="pct15" w:color="auto" w:fill="FFFFFF"/>
        </w:rPr>
        <w:t>,</w:t>
      </w:r>
      <w:r w:rsidR="00F05FF4" w:rsidRPr="00D02A76">
        <w:rPr>
          <w:highlight w:val="yellow"/>
          <w:shd w:val="pct15" w:color="auto" w:fill="FFFFFF"/>
        </w:rPr>
        <w:t xml:space="preserve"> as </w:t>
      </w:r>
      <w:r w:rsidR="00F70405" w:rsidRPr="00D02A76">
        <w:rPr>
          <w:highlight w:val="yellow"/>
          <w:shd w:val="pct15" w:color="auto" w:fill="FFFFFF"/>
        </w:rPr>
        <w:t xml:space="preserve">it may more effectively elicit </w:t>
      </w:r>
      <w:r w:rsidR="00F05FF4" w:rsidRPr="00D02A76">
        <w:rPr>
          <w:highlight w:val="yellow"/>
          <w:shd w:val="pct15" w:color="auto" w:fill="FFFFFF"/>
        </w:rPr>
        <w:t>emotion</w:t>
      </w:r>
      <w:r w:rsidR="00EB3AB0" w:rsidRPr="00D02A76">
        <w:rPr>
          <w:highlight w:val="yellow"/>
          <w:shd w:val="pct15" w:color="auto" w:fill="FFFFFF"/>
        </w:rPr>
        <w:t>-</w:t>
      </w:r>
      <w:r w:rsidR="00F05FF4" w:rsidRPr="00D02A76">
        <w:rPr>
          <w:highlight w:val="yellow"/>
          <w:shd w:val="pct15" w:color="auto" w:fill="FFFFFF"/>
        </w:rPr>
        <w:t>related components</w:t>
      </w:r>
      <w:r w:rsidR="005A6A33" w:rsidRPr="00D26433">
        <w:rPr>
          <w:highlight w:val="yellow"/>
          <w:shd w:val="pct15" w:color="auto" w:fill="FFFFFF"/>
          <w:vertAlign w:val="superscript"/>
        </w:rPr>
        <w:fldChar w:fldCharType="begin">
          <w:fldData xml:space="preserve">PEVuZE5vdGU+PENpdGU+PEF1dGhvcj5TdGV3YXJ0PC9BdXRob3I+PFllYXI+MjAxMDwvWWVhcj48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</w:fldData>
        </w:fldChar>
      </w:r>
      <w:r w:rsidR="000778A7">
        <w:rPr>
          <w:highlight w:val="yellow"/>
          <w:shd w:val="pct15" w:color="auto" w:fill="FFFFFF"/>
          <w:vertAlign w:val="superscript"/>
        </w:rPr>
        <w:instrText xml:space="preserve"> ADDIN EN.CITE </w:instrText>
      </w:r>
      <w:r w:rsidR="000778A7">
        <w:rPr>
          <w:highlight w:val="yellow"/>
          <w:shd w:val="pct15" w:color="auto" w:fill="FFFFFF"/>
          <w:vertAlign w:val="superscript"/>
        </w:rPr>
        <w:fldChar w:fldCharType="begin">
          <w:fldData xml:space="preserve">PEVuZE5vdGU+PENpdGU+PEF1dGhvcj5TdGV3YXJ0PC9BdXRob3I+PFllYXI+MjAxMDwvWWVhcj48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</w:fldData>
        </w:fldChar>
      </w:r>
      <w:r w:rsidR="000778A7">
        <w:rPr>
          <w:highlight w:val="yellow"/>
          <w:shd w:val="pct15" w:color="auto" w:fill="FFFFFF"/>
          <w:vertAlign w:val="superscript"/>
        </w:rPr>
        <w:instrText xml:space="preserve"> ADDIN EN.CITE.DATA </w:instrText>
      </w:r>
      <w:r w:rsidR="000778A7">
        <w:rPr>
          <w:highlight w:val="yellow"/>
          <w:shd w:val="pct15" w:color="auto" w:fill="FFFFFF"/>
          <w:vertAlign w:val="superscript"/>
        </w:rPr>
      </w:r>
      <w:r w:rsidR="000778A7">
        <w:rPr>
          <w:highlight w:val="yellow"/>
          <w:shd w:val="pct15" w:color="auto" w:fill="FFFFFF"/>
          <w:vertAlign w:val="superscript"/>
        </w:rPr>
        <w:fldChar w:fldCharType="end"/>
      </w:r>
      <w:r w:rsidR="005A6A33" w:rsidRPr="00D26433">
        <w:rPr>
          <w:highlight w:val="yellow"/>
          <w:shd w:val="pct15" w:color="auto" w:fill="FFFFFF"/>
          <w:vertAlign w:val="superscript"/>
        </w:rPr>
      </w:r>
      <w:r w:rsidR="005A6A33" w:rsidRPr="00D26433">
        <w:rPr>
          <w:highlight w:val="yellow"/>
          <w:shd w:val="pct15" w:color="auto" w:fill="FFFFFF"/>
          <w:vertAlign w:val="superscript"/>
        </w:rPr>
        <w:fldChar w:fldCharType="separate"/>
      </w:r>
      <w:r w:rsidR="000778A7">
        <w:rPr>
          <w:noProof/>
          <w:highlight w:val="yellow"/>
          <w:shd w:val="pct15" w:color="auto" w:fill="FFFFFF"/>
          <w:vertAlign w:val="superscript"/>
        </w:rPr>
        <w:t>15</w:t>
      </w:r>
      <w:r w:rsidR="005A6A33" w:rsidRPr="00D26433">
        <w:rPr>
          <w:highlight w:val="yellow"/>
          <w:shd w:val="pct15" w:color="auto" w:fill="FFFFFF"/>
          <w:vertAlign w:val="superscript"/>
        </w:rPr>
        <w:fldChar w:fldCharType="end"/>
      </w:r>
      <w:r w:rsidR="00F05FF4" w:rsidRPr="00D02A76">
        <w:rPr>
          <w:highlight w:val="yellow"/>
          <w:shd w:val="pct15" w:color="auto" w:fill="FFFFFF"/>
        </w:rPr>
        <w:t>.</w:t>
      </w:r>
    </w:p>
    <w:p w14:paraId="08C47D86" w14:textId="77777777" w:rsidR="00D26433" w:rsidRPr="00D26433" w:rsidRDefault="00D26433" w:rsidP="00D26433">
      <w:pPr>
        <w:rPr>
          <w:highlight w:val="yellow"/>
        </w:rPr>
      </w:pPr>
    </w:p>
    <w:p w14:paraId="585AD309" w14:textId="5FA7CE96" w:rsidR="0003389D" w:rsidRPr="0003389D" w:rsidRDefault="00D26433" w:rsidP="0003389D">
      <w:r w:rsidRPr="00D26433">
        <w:t>NOTE: T</w:t>
      </w:r>
      <w:r w:rsidR="00F05FF4" w:rsidRPr="00D26433">
        <w:t>here were six conditions, and the sequence</w:t>
      </w:r>
      <w:r w:rsidR="00F70405" w:rsidRPr="00D26433">
        <w:t>s</w:t>
      </w:r>
      <w:r w:rsidR="00F05FF4" w:rsidRPr="00D26433">
        <w:t xml:space="preserve"> </w:t>
      </w:r>
      <w:r w:rsidR="00F70405" w:rsidRPr="00D26433">
        <w:t xml:space="preserve">were </w:t>
      </w:r>
      <w:r w:rsidR="003731D9" w:rsidRPr="00D26433">
        <w:t xml:space="preserve">randomized and </w:t>
      </w:r>
      <w:r w:rsidR="00F05FF4" w:rsidRPr="00D26433">
        <w:t>counterbalanced between the participants</w:t>
      </w:r>
      <w:r w:rsidR="00F70405" w:rsidRPr="00D26433">
        <w:t xml:space="preserve"> (</w:t>
      </w:r>
      <w:r w:rsidR="00F70405" w:rsidRPr="00D26433">
        <w:rPr>
          <w:b/>
          <w:bCs/>
        </w:rPr>
        <w:t>Figure 1</w:t>
      </w:r>
      <w:r w:rsidR="00F70405" w:rsidRPr="00D26433">
        <w:t>)</w:t>
      </w:r>
      <w:r w:rsidR="00F05FF4" w:rsidRPr="00D26433">
        <w:t>.</w:t>
      </w:r>
      <w:r w:rsidR="0003389D" w:rsidRPr="0003389D">
        <w:t xml:space="preserve"> The six conditions were as follows: religious chanting while viewing fearful pictures (RC-Fear); religious chanting while viewing neutral pictures (RC-</w:t>
      </w:r>
      <w:proofErr w:type="spellStart"/>
      <w:r w:rsidR="0003389D" w:rsidRPr="0003389D">
        <w:t>Neut</w:t>
      </w:r>
      <w:proofErr w:type="spellEnd"/>
      <w:r w:rsidR="0003389D" w:rsidRPr="0003389D">
        <w:t xml:space="preserve">); no chanting while viewing </w:t>
      </w:r>
      <w:r w:rsidR="0003389D">
        <w:t>scary</w:t>
      </w:r>
      <w:r w:rsidR="0003389D" w:rsidRPr="0003389D">
        <w:t xml:space="preserve"> pictures (</w:t>
      </w:r>
      <w:proofErr w:type="spellStart"/>
      <w:r w:rsidR="0003389D" w:rsidRPr="0003389D">
        <w:t>NoC</w:t>
      </w:r>
      <w:proofErr w:type="spellEnd"/>
      <w:r w:rsidR="0003389D" w:rsidRPr="0003389D">
        <w:t>-Fear); no chanting while viewing neutral pictures (</w:t>
      </w:r>
      <w:proofErr w:type="spellStart"/>
      <w:r w:rsidR="0003389D" w:rsidRPr="0003389D">
        <w:t>NoC-Neut</w:t>
      </w:r>
      <w:proofErr w:type="spellEnd"/>
      <w:r w:rsidR="0003389D" w:rsidRPr="0003389D">
        <w:t>); nonreligious chanting while viewing fearful pictures (NRC-Fear); and nonreligious chanting while viewing neutral pictures (NRC-</w:t>
      </w:r>
      <w:proofErr w:type="spellStart"/>
      <w:r w:rsidR="0003389D" w:rsidRPr="0003389D">
        <w:t>Neut</w:t>
      </w:r>
      <w:proofErr w:type="spellEnd"/>
      <w:r w:rsidR="0003389D" w:rsidRPr="0003389D">
        <w:t>).</w:t>
      </w:r>
    </w:p>
    <w:p w14:paraId="21D73350" w14:textId="77777777" w:rsidR="008C515C" w:rsidRPr="00D02A76" w:rsidRDefault="008C515C" w:rsidP="00D02A76">
      <w:pPr>
        <w:rPr>
          <w:highlight w:val="yellow"/>
          <w:shd w:val="pct15" w:color="auto" w:fill="FFFFFF"/>
          <w:lang w:eastAsia="zh-CN"/>
        </w:rPr>
      </w:pPr>
    </w:p>
    <w:p w14:paraId="1E8C6726" w14:textId="2779E546" w:rsidR="008C515C" w:rsidRPr="00D679B2" w:rsidRDefault="00CE1076" w:rsidP="00D679B2">
      <w:r>
        <w:t>[Place</w:t>
      </w:r>
      <w:r w:rsidR="00F05FF4" w:rsidRPr="00D679B2">
        <w:t xml:space="preserve"> </w:t>
      </w:r>
      <w:r w:rsidR="00D679B2" w:rsidRPr="00D679B2">
        <w:rPr>
          <w:b/>
          <w:bCs/>
        </w:rPr>
        <w:t>F</w:t>
      </w:r>
      <w:r w:rsidR="00F05FF4" w:rsidRPr="00D679B2">
        <w:rPr>
          <w:b/>
          <w:bCs/>
        </w:rPr>
        <w:t>igure 1</w:t>
      </w:r>
      <w:r w:rsidR="00F05FF4" w:rsidRPr="00D679B2">
        <w:t xml:space="preserve"> here</w:t>
      </w:r>
      <w:r>
        <w:t>]</w:t>
      </w:r>
    </w:p>
    <w:p w14:paraId="2CD7C01E" w14:textId="77777777" w:rsidR="00B63AB5" w:rsidRPr="00D02A76" w:rsidRDefault="00B63AB5" w:rsidP="00D02A76">
      <w:pPr>
        <w:rPr>
          <w:rFonts w:eastAsia="SimSun"/>
          <w:highlight w:val="yellow"/>
          <w:shd w:val="pct15" w:color="auto" w:fill="FFFFFF"/>
          <w:lang w:eastAsia="zh-CN"/>
        </w:rPr>
      </w:pPr>
    </w:p>
    <w:p w14:paraId="700B49F0" w14:textId="77777777" w:rsidR="00A93EF0" w:rsidRDefault="00153A41" w:rsidP="00B83AAF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  <w:shd w:val="pct15" w:color="auto" w:fill="FFFFFF"/>
        </w:rPr>
      </w:pPr>
      <w:r w:rsidRPr="00D02A76">
        <w:rPr>
          <w:highlight w:val="yellow"/>
          <w:shd w:val="pct15" w:color="auto" w:fill="FFFFFF"/>
        </w:rPr>
        <w:t>Show</w:t>
      </w:r>
      <w:r w:rsidRPr="00B83AAF">
        <w:rPr>
          <w:highlight w:val="yellow"/>
          <w:shd w:val="pct15" w:color="auto" w:fill="FFFFFF"/>
        </w:rPr>
        <w:t xml:space="preserve"> </w:t>
      </w:r>
      <w:r w:rsidRPr="00D02A76">
        <w:rPr>
          <w:highlight w:val="yellow"/>
          <w:shd w:val="pct15" w:color="auto" w:fill="FFFFFF"/>
        </w:rPr>
        <w:t xml:space="preserve">each picture </w:t>
      </w:r>
      <w:r w:rsidRPr="00B83AAF">
        <w:rPr>
          <w:highlight w:val="yellow"/>
          <w:shd w:val="pct15" w:color="auto" w:fill="FFFFFF"/>
        </w:rPr>
        <w:t xml:space="preserve">for </w:t>
      </w:r>
      <w:r w:rsidR="00A93EF0">
        <w:rPr>
          <w:highlight w:val="yellow"/>
          <w:shd w:val="pct15" w:color="auto" w:fill="FFFFFF"/>
        </w:rPr>
        <w:t>~</w:t>
      </w:r>
      <w:r w:rsidRPr="00D02A76">
        <w:rPr>
          <w:highlight w:val="yellow"/>
          <w:shd w:val="pct15" w:color="auto" w:fill="FFFFFF"/>
        </w:rPr>
        <w:t xml:space="preserve">1.8–2.2 s, with an interstimulus interval (ISI) </w:t>
      </w:r>
      <w:r w:rsidRPr="00B83AAF">
        <w:rPr>
          <w:highlight w:val="yellow"/>
          <w:shd w:val="pct15" w:color="auto" w:fill="FFFFFF"/>
        </w:rPr>
        <w:t xml:space="preserve">of </w:t>
      </w:r>
      <w:r w:rsidRPr="00D02A76">
        <w:rPr>
          <w:highlight w:val="yellow"/>
          <w:shd w:val="pct15" w:color="auto" w:fill="FFFFFF"/>
        </w:rPr>
        <w:t>0.4–0.6 s</w:t>
      </w:r>
      <w:r w:rsidR="00A93EF0">
        <w:rPr>
          <w:highlight w:val="yellow"/>
          <w:shd w:val="pct15" w:color="auto" w:fill="FFFFFF"/>
        </w:rPr>
        <w:t>.</w:t>
      </w:r>
    </w:p>
    <w:p w14:paraId="3F0A6B0E" w14:textId="77777777" w:rsidR="00A93EF0" w:rsidRDefault="00A93EF0" w:rsidP="00A93EF0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  <w:shd w:val="pct15" w:color="auto" w:fill="FFFFFF"/>
        </w:rPr>
      </w:pPr>
    </w:p>
    <w:p w14:paraId="3824BDC8" w14:textId="24C0BAC9" w:rsidR="0051707C" w:rsidRPr="00A93EF0" w:rsidRDefault="00A93EF0" w:rsidP="00A93EF0">
      <w:r w:rsidRPr="00A93EF0">
        <w:t>NOTE: T</w:t>
      </w:r>
      <w:r w:rsidR="00153A41" w:rsidRPr="00A93EF0">
        <w:t xml:space="preserve">here were </w:t>
      </w:r>
      <w:r w:rsidR="006C5E39">
        <w:t>10</w:t>
      </w:r>
      <w:r w:rsidR="006C5E39" w:rsidRPr="00A93EF0">
        <w:t xml:space="preserve"> </w:t>
      </w:r>
      <w:r w:rsidR="00153A41" w:rsidRPr="00A93EF0">
        <w:t>pictures of the same type (neutral or negative)</w:t>
      </w:r>
      <w:r w:rsidRPr="00A93EF0">
        <w:t xml:space="preserve"> in each session</w:t>
      </w:r>
      <w:r w:rsidR="00153A41" w:rsidRPr="00A93EF0">
        <w:t>.</w:t>
      </w:r>
    </w:p>
    <w:p w14:paraId="1507088D" w14:textId="77777777" w:rsidR="00714993" w:rsidRPr="00B83AAF" w:rsidRDefault="00714993" w:rsidP="00A93EF0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  <w:shd w:val="pct15" w:color="auto" w:fill="FFFFFF"/>
        </w:rPr>
      </w:pPr>
    </w:p>
    <w:p w14:paraId="74916743" w14:textId="5CAD161A" w:rsidR="0045275B" w:rsidRPr="00B83AAF" w:rsidRDefault="002857E3" w:rsidP="00B83AAF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  <w:shd w:val="pct15" w:color="auto" w:fill="FFFFFF"/>
        </w:rPr>
      </w:pPr>
      <w:r>
        <w:rPr>
          <w:highlight w:val="yellow"/>
          <w:shd w:val="pct15" w:color="auto" w:fill="FFFFFF"/>
        </w:rPr>
        <w:t xml:space="preserve">Allow </w:t>
      </w:r>
      <w:r w:rsidRPr="00D02A76">
        <w:rPr>
          <w:highlight w:val="yellow"/>
          <w:shd w:val="pct15" w:color="auto" w:fill="FFFFFF"/>
        </w:rPr>
        <w:t>a</w:t>
      </w:r>
      <w:r>
        <w:rPr>
          <w:highlight w:val="yellow"/>
          <w:shd w:val="pct15" w:color="auto" w:fill="FFFFFF"/>
        </w:rPr>
        <w:t xml:space="preserve"> rest period of</w:t>
      </w:r>
      <w:r w:rsidRPr="00D02A76">
        <w:rPr>
          <w:highlight w:val="yellow"/>
          <w:shd w:val="pct15" w:color="auto" w:fill="FFFFFF"/>
        </w:rPr>
        <w:t xml:space="preserve"> 20</w:t>
      </w:r>
      <w:r>
        <w:rPr>
          <w:highlight w:val="yellow"/>
          <w:shd w:val="pct15" w:color="auto" w:fill="FFFFFF"/>
        </w:rPr>
        <w:t xml:space="preserve"> </w:t>
      </w:r>
      <w:r w:rsidRPr="00D02A76">
        <w:rPr>
          <w:highlight w:val="yellow"/>
          <w:shd w:val="pct15" w:color="auto" w:fill="FFFFFF"/>
        </w:rPr>
        <w:t xml:space="preserve">s </w:t>
      </w:r>
      <w:r>
        <w:rPr>
          <w:highlight w:val="yellow"/>
          <w:shd w:val="pct15" w:color="auto" w:fill="FFFFFF"/>
        </w:rPr>
        <w:t>a</w:t>
      </w:r>
      <w:r w:rsidR="00153A41" w:rsidRPr="00D02A76">
        <w:rPr>
          <w:highlight w:val="yellow"/>
          <w:shd w:val="pct15" w:color="auto" w:fill="FFFFFF"/>
        </w:rPr>
        <w:t>fter each session to counter the potential residual effects of chanting or picture viewing on the next session.</w:t>
      </w:r>
    </w:p>
    <w:p w14:paraId="0BEF7654" w14:textId="77777777" w:rsidR="00714993" w:rsidRPr="00B83AAF" w:rsidRDefault="00714993" w:rsidP="002857E3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  <w:shd w:val="pct15" w:color="auto" w:fill="FFFFFF"/>
        </w:rPr>
      </w:pPr>
    </w:p>
    <w:p w14:paraId="09336BBB" w14:textId="1E41268D" w:rsidR="0051707C" w:rsidRPr="00B83AAF" w:rsidRDefault="004E7C53" w:rsidP="00B83AAF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  <w:shd w:val="pct15" w:color="auto" w:fill="FFFFFF"/>
        </w:rPr>
      </w:pPr>
      <w:r w:rsidRPr="00D02A76">
        <w:rPr>
          <w:highlight w:val="yellow"/>
          <w:shd w:val="pct15" w:color="auto" w:fill="FFFFFF"/>
        </w:rPr>
        <w:t>Present the p</w:t>
      </w:r>
      <w:r w:rsidR="00F05FF4" w:rsidRPr="00D02A76">
        <w:rPr>
          <w:highlight w:val="yellow"/>
          <w:shd w:val="pct15" w:color="auto" w:fill="FFFFFF"/>
        </w:rPr>
        <w:t>ictures on a CRT monitor</w:t>
      </w:r>
      <w:r w:rsidR="009D5668" w:rsidRPr="00D02A76">
        <w:rPr>
          <w:highlight w:val="yellow"/>
          <w:shd w:val="pct15" w:color="auto" w:fill="FFFFFF"/>
        </w:rPr>
        <w:t xml:space="preserve"> at a distance of 75 cm from </w:t>
      </w:r>
      <w:r w:rsidR="00C57DBE">
        <w:rPr>
          <w:highlight w:val="yellow"/>
          <w:shd w:val="pct15" w:color="auto" w:fill="FFFFFF"/>
        </w:rPr>
        <w:t xml:space="preserve">the </w:t>
      </w:r>
      <w:r w:rsidR="009D5668" w:rsidRPr="00D02A76">
        <w:rPr>
          <w:highlight w:val="yellow"/>
          <w:shd w:val="pct15" w:color="auto" w:fill="FFFFFF"/>
        </w:rPr>
        <w:t>participant</w:t>
      </w:r>
      <w:r w:rsidR="00F05FF4" w:rsidRPr="00D02A76">
        <w:rPr>
          <w:highlight w:val="yellow"/>
          <w:shd w:val="pct15" w:color="auto" w:fill="FFFFFF"/>
        </w:rPr>
        <w:t>s</w:t>
      </w:r>
      <w:r w:rsidR="00833493">
        <w:rPr>
          <w:highlight w:val="yellow"/>
          <w:shd w:val="pct15" w:color="auto" w:fill="FFFFFF"/>
        </w:rPr>
        <w:t>'</w:t>
      </w:r>
      <w:r w:rsidR="00F05FF4" w:rsidRPr="00D02A76">
        <w:rPr>
          <w:highlight w:val="yellow"/>
          <w:shd w:val="pct15" w:color="auto" w:fill="FFFFFF"/>
        </w:rPr>
        <w:t xml:space="preserve"> eyes, with visual </w:t>
      </w:r>
      <w:r w:rsidR="00F05FF4" w:rsidRPr="00B83AAF">
        <w:rPr>
          <w:highlight w:val="yellow"/>
          <w:shd w:val="pct15" w:color="auto" w:fill="FFFFFF"/>
        </w:rPr>
        <w:t>angles</w:t>
      </w:r>
      <w:r w:rsidR="00F05FF4" w:rsidRPr="00D02A76">
        <w:rPr>
          <w:highlight w:val="yellow"/>
          <w:shd w:val="pct15" w:color="auto" w:fill="FFFFFF"/>
        </w:rPr>
        <w:t xml:space="preserve"> of 15° (vertical) and 21° (horizontal).</w:t>
      </w:r>
    </w:p>
    <w:p w14:paraId="34E8D844" w14:textId="77777777" w:rsidR="00714993" w:rsidRPr="00B83AAF" w:rsidRDefault="00714993" w:rsidP="00C57DB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  <w:shd w:val="pct15" w:color="auto" w:fill="FFFFFF"/>
        </w:rPr>
      </w:pPr>
    </w:p>
    <w:p w14:paraId="14B8981D" w14:textId="2077C675" w:rsidR="0045275B" w:rsidRPr="00B83AAF" w:rsidRDefault="004E7C53" w:rsidP="00B83AAF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  <w:shd w:val="pct15" w:color="auto" w:fill="FFFFFF"/>
        </w:rPr>
      </w:pPr>
      <w:r w:rsidRPr="00D02A76">
        <w:rPr>
          <w:highlight w:val="yellow"/>
          <w:shd w:val="pct15" w:color="auto" w:fill="FFFFFF"/>
        </w:rPr>
        <w:t>Ask</w:t>
      </w:r>
      <w:r w:rsidR="00153A41" w:rsidRPr="00D02A76">
        <w:rPr>
          <w:highlight w:val="yellow"/>
          <w:shd w:val="pct15" w:color="auto" w:fill="FFFFFF"/>
        </w:rPr>
        <w:t xml:space="preserve"> the </w:t>
      </w:r>
      <w:r w:rsidR="00F05FF4" w:rsidRPr="00D02A76">
        <w:rPr>
          <w:highlight w:val="yellow"/>
          <w:shd w:val="pct15" w:color="auto" w:fill="FFFFFF"/>
        </w:rPr>
        <w:t>participant</w:t>
      </w:r>
      <w:r w:rsidR="00877CAD">
        <w:rPr>
          <w:highlight w:val="yellow"/>
          <w:shd w:val="pct15" w:color="auto" w:fill="FFFFFF"/>
        </w:rPr>
        <w:t>s</w:t>
      </w:r>
      <w:r w:rsidR="00F05FF4" w:rsidRPr="00D02A76">
        <w:rPr>
          <w:highlight w:val="yellow"/>
          <w:shd w:val="pct15" w:color="auto" w:fill="FFFFFF"/>
        </w:rPr>
        <w:t xml:space="preserve"> to </w:t>
      </w:r>
      <w:r w:rsidR="00877CAD">
        <w:rPr>
          <w:highlight w:val="yellow"/>
          <w:shd w:val="pct15" w:color="auto" w:fill="FFFFFF"/>
        </w:rPr>
        <w:t>observe the pictures carefully</w:t>
      </w:r>
      <w:r w:rsidRPr="00D02A76">
        <w:rPr>
          <w:highlight w:val="yellow"/>
          <w:shd w:val="pct15" w:color="auto" w:fill="FFFFFF"/>
        </w:rPr>
        <w:t>.</w:t>
      </w:r>
    </w:p>
    <w:p w14:paraId="755AE9E9" w14:textId="77777777" w:rsidR="00714993" w:rsidRPr="00B83AAF" w:rsidRDefault="00714993" w:rsidP="00FC130A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  <w:shd w:val="pct15" w:color="auto" w:fill="FFFFFF"/>
        </w:rPr>
      </w:pPr>
    </w:p>
    <w:p w14:paraId="08B04656" w14:textId="01CC1A29" w:rsidR="0045275B" w:rsidRDefault="004E7C53" w:rsidP="00B83AAF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  <w:shd w:val="pct15" w:color="auto" w:fill="FFFFFF"/>
        </w:rPr>
      </w:pPr>
      <w:r w:rsidRPr="00D02A76">
        <w:rPr>
          <w:highlight w:val="yellow"/>
          <w:shd w:val="pct15" w:color="auto" w:fill="FFFFFF"/>
        </w:rPr>
        <w:t xml:space="preserve">Provide a brief practice run to the </w:t>
      </w:r>
      <w:r w:rsidR="00153A41" w:rsidRPr="00D02A76">
        <w:rPr>
          <w:highlight w:val="yellow"/>
          <w:shd w:val="pct15" w:color="auto" w:fill="FFFFFF"/>
        </w:rPr>
        <w:t>participant</w:t>
      </w:r>
      <w:r w:rsidRPr="00D02A76">
        <w:rPr>
          <w:highlight w:val="yellow"/>
          <w:shd w:val="pct15" w:color="auto" w:fill="FFFFFF"/>
        </w:rPr>
        <w:t>s</w:t>
      </w:r>
      <w:r w:rsidR="00153A41" w:rsidRPr="00D02A76">
        <w:rPr>
          <w:highlight w:val="yellow"/>
          <w:shd w:val="pct15" w:color="auto" w:fill="FFFFFF"/>
        </w:rPr>
        <w:t xml:space="preserve"> </w:t>
      </w:r>
      <w:r w:rsidR="00F05FF4" w:rsidRPr="00D02A76">
        <w:rPr>
          <w:highlight w:val="yellow"/>
          <w:shd w:val="pct15" w:color="auto" w:fill="FFFFFF"/>
        </w:rPr>
        <w:t xml:space="preserve">to </w:t>
      </w:r>
      <w:r w:rsidR="00F70405" w:rsidRPr="00D02A76">
        <w:rPr>
          <w:highlight w:val="yellow"/>
          <w:shd w:val="pct15" w:color="auto" w:fill="FFFFFF"/>
        </w:rPr>
        <w:t xml:space="preserve">allow them to </w:t>
      </w:r>
      <w:r w:rsidR="00F05FF4" w:rsidRPr="00D02A76">
        <w:rPr>
          <w:highlight w:val="yellow"/>
          <w:shd w:val="pct15" w:color="auto" w:fill="FFFFFF"/>
        </w:rPr>
        <w:t>familiar</w:t>
      </w:r>
      <w:r w:rsidRPr="00D02A76">
        <w:rPr>
          <w:highlight w:val="yellow"/>
          <w:shd w:val="pct15" w:color="auto" w:fill="FFFFFF"/>
        </w:rPr>
        <w:t>ize themselves</w:t>
      </w:r>
      <w:r w:rsidR="00F05FF4" w:rsidRPr="00D02A76">
        <w:rPr>
          <w:highlight w:val="yellow"/>
          <w:shd w:val="pct15" w:color="auto" w:fill="FFFFFF"/>
        </w:rPr>
        <w:t xml:space="preserve"> with each condition. </w:t>
      </w:r>
      <w:r w:rsidR="00153A41" w:rsidRPr="00D02A76">
        <w:rPr>
          <w:highlight w:val="yellow"/>
          <w:shd w:val="pct15" w:color="auto" w:fill="FFFFFF"/>
        </w:rPr>
        <w:t>Use</w:t>
      </w:r>
      <w:r w:rsidR="006479EF" w:rsidRPr="00D02A76">
        <w:rPr>
          <w:highlight w:val="yellow"/>
          <w:shd w:val="pct15" w:color="auto" w:fill="FFFFFF"/>
        </w:rPr>
        <w:t xml:space="preserve"> </w:t>
      </w:r>
      <w:r w:rsidR="00EB3AB0" w:rsidRPr="00D02A76">
        <w:rPr>
          <w:highlight w:val="yellow"/>
          <w:shd w:val="pct15" w:color="auto" w:fill="FFFFFF"/>
        </w:rPr>
        <w:t xml:space="preserve">a </w:t>
      </w:r>
      <w:r w:rsidR="00F05FF4" w:rsidRPr="00D02A76">
        <w:rPr>
          <w:highlight w:val="yellow"/>
          <w:shd w:val="pct15" w:color="auto" w:fill="FFFFFF"/>
        </w:rPr>
        <w:t>video monitor</w:t>
      </w:r>
      <w:r w:rsidR="00153A41" w:rsidRPr="00D02A76">
        <w:rPr>
          <w:highlight w:val="yellow"/>
          <w:shd w:val="pct15" w:color="auto" w:fill="FFFFFF"/>
        </w:rPr>
        <w:t xml:space="preserve"> </w:t>
      </w:r>
      <w:r w:rsidR="00F05FF4" w:rsidRPr="00D02A76">
        <w:rPr>
          <w:highlight w:val="yellow"/>
          <w:shd w:val="pct15" w:color="auto" w:fill="FFFFFF"/>
        </w:rPr>
        <w:t xml:space="preserve">to ensure that the participants </w:t>
      </w:r>
      <w:r w:rsidR="00153A41" w:rsidRPr="00D02A76">
        <w:rPr>
          <w:highlight w:val="yellow"/>
          <w:shd w:val="pct15" w:color="auto" w:fill="FFFFFF"/>
        </w:rPr>
        <w:t xml:space="preserve">do </w:t>
      </w:r>
      <w:r w:rsidR="00F05FF4" w:rsidRPr="00D02A76">
        <w:rPr>
          <w:highlight w:val="yellow"/>
          <w:shd w:val="pct15" w:color="auto" w:fill="FFFFFF"/>
        </w:rPr>
        <w:t xml:space="preserve">not </w:t>
      </w:r>
      <w:r w:rsidR="00F70405" w:rsidRPr="00D02A76">
        <w:rPr>
          <w:highlight w:val="yellow"/>
          <w:shd w:val="pct15" w:color="auto" w:fill="FFFFFF"/>
        </w:rPr>
        <w:t xml:space="preserve">fall </w:t>
      </w:r>
      <w:r w:rsidR="009D5668" w:rsidRPr="00D02A76">
        <w:rPr>
          <w:highlight w:val="yellow"/>
          <w:shd w:val="pct15" w:color="auto" w:fill="FFFFFF"/>
        </w:rPr>
        <w:t>a</w:t>
      </w:r>
      <w:r w:rsidR="00F05FF4" w:rsidRPr="00D02A76">
        <w:rPr>
          <w:highlight w:val="yellow"/>
          <w:shd w:val="pct15" w:color="auto" w:fill="FFFFFF"/>
        </w:rPr>
        <w:t>sleep.</w:t>
      </w:r>
    </w:p>
    <w:p w14:paraId="25B806C1" w14:textId="77777777" w:rsidR="00B57532" w:rsidRPr="006C5E39" w:rsidRDefault="00B57532" w:rsidP="003A62D5">
      <w:pPr>
        <w:rPr>
          <w:highlight w:val="yellow"/>
          <w:shd w:val="pct15" w:color="auto" w:fill="FFFFFF"/>
        </w:rPr>
      </w:pPr>
    </w:p>
    <w:p w14:paraId="6D8714C0" w14:textId="08330215" w:rsidR="0045275B" w:rsidRPr="00B57532" w:rsidRDefault="005E6E55" w:rsidP="00B57532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  <w:shd w:val="pct15" w:color="auto" w:fill="FFFFFF"/>
        </w:rPr>
      </w:pPr>
      <w:r w:rsidRPr="00B57532">
        <w:rPr>
          <w:highlight w:val="yellow"/>
        </w:rPr>
        <w:t>Give the participant</w:t>
      </w:r>
      <w:r w:rsidR="003D493C" w:rsidRPr="00B57532">
        <w:rPr>
          <w:highlight w:val="yellow"/>
        </w:rPr>
        <w:t>s</w:t>
      </w:r>
      <w:r w:rsidRPr="00B57532">
        <w:rPr>
          <w:highlight w:val="yellow"/>
        </w:rPr>
        <w:t xml:space="preserve"> a 10</w:t>
      </w:r>
      <w:r w:rsidR="002469F1" w:rsidRPr="00B57532">
        <w:rPr>
          <w:highlight w:val="yellow"/>
        </w:rPr>
        <w:t xml:space="preserve"> </w:t>
      </w:r>
      <w:r w:rsidRPr="00B57532">
        <w:rPr>
          <w:highlight w:val="yellow"/>
        </w:rPr>
        <w:t xml:space="preserve">min rest in the middle of </w:t>
      </w:r>
      <w:r w:rsidR="00F70405" w:rsidRPr="00B57532">
        <w:rPr>
          <w:highlight w:val="yellow"/>
        </w:rPr>
        <w:t xml:space="preserve">the </w:t>
      </w:r>
      <w:r w:rsidRPr="00B57532">
        <w:rPr>
          <w:highlight w:val="yellow"/>
        </w:rPr>
        <w:t>40</w:t>
      </w:r>
      <w:r w:rsidR="002469F1" w:rsidRPr="00B57532">
        <w:rPr>
          <w:highlight w:val="yellow"/>
        </w:rPr>
        <w:t xml:space="preserve"> </w:t>
      </w:r>
      <w:r w:rsidRPr="00B57532">
        <w:rPr>
          <w:highlight w:val="yellow"/>
        </w:rPr>
        <w:t>min</w:t>
      </w:r>
      <w:r w:rsidR="002469F1" w:rsidRPr="00B57532">
        <w:rPr>
          <w:highlight w:val="yellow"/>
        </w:rPr>
        <w:t xml:space="preserve"> </w:t>
      </w:r>
      <w:r w:rsidRPr="00B57532">
        <w:rPr>
          <w:highlight w:val="yellow"/>
        </w:rPr>
        <w:t>experiment</w:t>
      </w:r>
      <w:r w:rsidR="00C542E5" w:rsidRPr="00B57532">
        <w:rPr>
          <w:highlight w:val="yellow"/>
        </w:rPr>
        <w:t>.</w:t>
      </w:r>
    </w:p>
    <w:p w14:paraId="7233FCD6" w14:textId="77777777" w:rsidR="0051707C" w:rsidRPr="00D02A76" w:rsidRDefault="0051707C" w:rsidP="00D02A76">
      <w:pPr>
        <w:pBdr>
          <w:top w:val="nil"/>
          <w:left w:val="nil"/>
          <w:bottom w:val="nil"/>
          <w:right w:val="nil"/>
          <w:between w:val="nil"/>
        </w:pBdr>
        <w:rPr>
          <w:b/>
          <w:lang w:eastAsia="zh-CN"/>
        </w:rPr>
      </w:pPr>
    </w:p>
    <w:p w14:paraId="4F779DF2" w14:textId="0AC53AAD" w:rsidR="0051707C" w:rsidRPr="00224503" w:rsidRDefault="00F05FF4" w:rsidP="00224503">
      <w:pPr>
        <w:pStyle w:val="ListParagraph"/>
        <w:numPr>
          <w:ilvl w:val="0"/>
          <w:numId w:val="17"/>
        </w:numPr>
        <w:ind w:left="0" w:firstLine="0"/>
        <w:rPr>
          <w:b/>
          <w:bCs/>
        </w:rPr>
      </w:pPr>
      <w:r w:rsidRPr="00224503">
        <w:rPr>
          <w:b/>
          <w:bCs/>
        </w:rPr>
        <w:t xml:space="preserve">EEG and ECG </w:t>
      </w:r>
      <w:r w:rsidR="00ED6AF0">
        <w:rPr>
          <w:b/>
          <w:bCs/>
        </w:rPr>
        <w:t>d</w:t>
      </w:r>
      <w:r w:rsidRPr="00224503">
        <w:rPr>
          <w:b/>
          <w:bCs/>
        </w:rPr>
        <w:t xml:space="preserve">ata </w:t>
      </w:r>
      <w:r w:rsidR="00ED6AF0">
        <w:rPr>
          <w:b/>
          <w:bCs/>
        </w:rPr>
        <w:t>c</w:t>
      </w:r>
      <w:r w:rsidRPr="00224503">
        <w:rPr>
          <w:b/>
          <w:bCs/>
        </w:rPr>
        <w:t>ollection</w:t>
      </w:r>
    </w:p>
    <w:p w14:paraId="3AF31EA9" w14:textId="77777777" w:rsidR="0045275B" w:rsidRPr="00D02A76" w:rsidRDefault="0045275B" w:rsidP="00D02A76">
      <w:pPr>
        <w:pBdr>
          <w:top w:val="nil"/>
          <w:left w:val="nil"/>
          <w:bottom w:val="nil"/>
          <w:right w:val="nil"/>
          <w:between w:val="nil"/>
        </w:pBdr>
        <w:rPr>
          <w:b/>
          <w:lang w:eastAsia="zh-CN"/>
        </w:rPr>
      </w:pPr>
    </w:p>
    <w:p w14:paraId="1BEC19C1" w14:textId="3D81F389" w:rsidR="00EB3AB0" w:rsidRDefault="00F8534C" w:rsidP="00F8534C">
      <w:pPr>
        <w:pStyle w:val="ListParagraph"/>
        <w:ind w:left="0"/>
      </w:pPr>
      <w:r>
        <w:t xml:space="preserve">NOTE: </w:t>
      </w:r>
      <w:r w:rsidR="00153A41" w:rsidRPr="00B57532">
        <w:t xml:space="preserve">Before coming </w:t>
      </w:r>
      <w:r w:rsidR="002001AF" w:rsidRPr="00B57532">
        <w:t xml:space="preserve">to the </w:t>
      </w:r>
      <w:r w:rsidR="00153A41" w:rsidRPr="00B57532">
        <w:t xml:space="preserve">experiment, ask each participant to wash </w:t>
      </w:r>
      <w:r w:rsidR="00744D28">
        <w:t>their</w:t>
      </w:r>
      <w:r w:rsidR="00153A41" w:rsidRPr="00B57532">
        <w:t xml:space="preserve"> hair and scalp thoroughly without using </w:t>
      </w:r>
      <w:r w:rsidR="009D5668" w:rsidRPr="00B57532">
        <w:t xml:space="preserve">a </w:t>
      </w:r>
      <w:r w:rsidR="00153A41" w:rsidRPr="00B57532">
        <w:t xml:space="preserve">conditioner or anything </w:t>
      </w:r>
      <w:r w:rsidR="00F70405" w:rsidRPr="00B57532">
        <w:t xml:space="preserve">else </w:t>
      </w:r>
      <w:r w:rsidR="00153A41" w:rsidRPr="00B57532">
        <w:t xml:space="preserve">that may increase the </w:t>
      </w:r>
      <w:r w:rsidR="00744D28">
        <w:t>system's impedance</w:t>
      </w:r>
      <w:r w:rsidR="002001AF" w:rsidRPr="00B57532">
        <w:t xml:space="preserve">. </w:t>
      </w:r>
      <w:r w:rsidR="00F05FF4" w:rsidRPr="00B57532">
        <w:t>Collect t</w:t>
      </w:r>
      <w:r w:rsidR="006479EF" w:rsidRPr="00B57532">
        <w:t xml:space="preserve">he </w:t>
      </w:r>
      <w:r w:rsidR="0051707C" w:rsidRPr="00B57532">
        <w:t>EEG and ECG data simultaneously by two separate systems.</w:t>
      </w:r>
    </w:p>
    <w:p w14:paraId="08D1A8D7" w14:textId="77777777" w:rsidR="007E6C1C" w:rsidRPr="00B57532" w:rsidRDefault="007E6C1C" w:rsidP="007E6C1C">
      <w:pPr>
        <w:pStyle w:val="ListParagraph"/>
        <w:ind w:left="0"/>
      </w:pPr>
    </w:p>
    <w:p w14:paraId="4BA4CB38" w14:textId="10CA68B2" w:rsidR="005A6A33" w:rsidRDefault="00153A41" w:rsidP="00B57532">
      <w:pPr>
        <w:pStyle w:val="ListParagraph"/>
        <w:numPr>
          <w:ilvl w:val="1"/>
          <w:numId w:val="17"/>
        </w:numPr>
        <w:ind w:left="0" w:firstLine="0"/>
      </w:pPr>
      <w:r w:rsidRPr="00B57532">
        <w:t>Inform e</w:t>
      </w:r>
      <w:r w:rsidR="006479EF" w:rsidRPr="00B57532">
        <w:t>ach</w:t>
      </w:r>
      <w:r w:rsidR="0051707C" w:rsidRPr="00B57532">
        <w:t xml:space="preserve"> participant </w:t>
      </w:r>
      <w:r w:rsidR="009D5668" w:rsidRPr="00B57532">
        <w:t xml:space="preserve">of </w:t>
      </w:r>
      <w:r w:rsidR="0051707C" w:rsidRPr="00B57532">
        <w:t xml:space="preserve">the </w:t>
      </w:r>
      <w:r w:rsidR="00F05FF4" w:rsidRPr="00B57532">
        <w:t>experimental</w:t>
      </w:r>
      <w:r w:rsidR="0051707C" w:rsidRPr="00B57532">
        <w:t xml:space="preserve"> procedures, that is, </w:t>
      </w:r>
      <w:r w:rsidR="00F70405" w:rsidRPr="00B57532">
        <w:t xml:space="preserve">that </w:t>
      </w:r>
      <w:r w:rsidR="006C5E39">
        <w:t>e</w:t>
      </w:r>
      <w:r w:rsidR="006C5E39" w:rsidRPr="00B57532">
        <w:t xml:space="preserve">ffective </w:t>
      </w:r>
      <w:r w:rsidR="00DD659E" w:rsidRPr="00B57532">
        <w:t>pictures</w:t>
      </w:r>
      <w:r w:rsidR="00F05FF4" w:rsidRPr="00B57532">
        <w:t xml:space="preserve"> </w:t>
      </w:r>
      <w:r w:rsidR="009D2BD6" w:rsidRPr="00B57532">
        <w:t>were</w:t>
      </w:r>
      <w:r w:rsidR="006479EF" w:rsidRPr="00B57532">
        <w:t xml:space="preserve"> viewed under </w:t>
      </w:r>
      <w:r w:rsidR="00F05FF4" w:rsidRPr="00B57532">
        <w:t xml:space="preserve">different </w:t>
      </w:r>
      <w:r w:rsidR="006479EF" w:rsidRPr="00B57532">
        <w:t xml:space="preserve">chanting </w:t>
      </w:r>
      <w:r w:rsidR="00F05FF4" w:rsidRPr="00B57532">
        <w:t>conditions.</w:t>
      </w:r>
    </w:p>
    <w:p w14:paraId="2C780C95" w14:textId="77777777" w:rsidR="007E6C1C" w:rsidRPr="00B57532" w:rsidRDefault="007E6C1C" w:rsidP="007E6C1C">
      <w:pPr>
        <w:pStyle w:val="ListParagraph"/>
        <w:ind w:left="0"/>
      </w:pPr>
    </w:p>
    <w:p w14:paraId="0C14EF79" w14:textId="25D46CF0" w:rsidR="005A6A33" w:rsidRDefault="00153A41" w:rsidP="00B57532">
      <w:pPr>
        <w:pStyle w:val="ListParagraph"/>
        <w:numPr>
          <w:ilvl w:val="1"/>
          <w:numId w:val="17"/>
        </w:numPr>
        <w:ind w:left="0" w:firstLine="0"/>
      </w:pPr>
      <w:r w:rsidRPr="00B57532">
        <w:t>Set t</w:t>
      </w:r>
      <w:r w:rsidR="00694FF8" w:rsidRPr="00B57532">
        <w:t xml:space="preserve">he </w:t>
      </w:r>
      <w:r w:rsidR="00C542E5" w:rsidRPr="00B57532">
        <w:t xml:space="preserve">sampling rate </w:t>
      </w:r>
      <w:r w:rsidR="00694FF8" w:rsidRPr="00B57532">
        <w:t>to</w:t>
      </w:r>
      <w:r w:rsidR="00C542E5" w:rsidRPr="00B57532">
        <w:t xml:space="preserve"> 1</w:t>
      </w:r>
      <w:r w:rsidR="006C5E39">
        <w:t>,</w:t>
      </w:r>
      <w:r w:rsidR="00C542E5" w:rsidRPr="00B57532">
        <w:t>000 Hz</w:t>
      </w:r>
      <w:r w:rsidR="00F70405" w:rsidRPr="00B57532">
        <w:t xml:space="preserve">, and </w:t>
      </w:r>
      <w:r w:rsidR="00C51785" w:rsidRPr="00B57532">
        <w:t>m</w:t>
      </w:r>
      <w:r w:rsidRPr="00B57532">
        <w:t>aintain t</w:t>
      </w:r>
      <w:r w:rsidR="00C542E5" w:rsidRPr="00B57532">
        <w:t xml:space="preserve">he impedance </w:t>
      </w:r>
      <w:r w:rsidRPr="00B57532">
        <w:t xml:space="preserve">of </w:t>
      </w:r>
      <w:r w:rsidR="00F70405" w:rsidRPr="00B57532">
        <w:t xml:space="preserve">each </w:t>
      </w:r>
      <w:r w:rsidRPr="00B57532">
        <w:t xml:space="preserve">electrode </w:t>
      </w:r>
      <w:r w:rsidR="00C51785" w:rsidRPr="00B57532">
        <w:t>below</w:t>
      </w:r>
      <w:r w:rsidR="00C542E5" w:rsidRPr="00B57532">
        <w:t xml:space="preserve"> 30 </w:t>
      </w:r>
      <w:proofErr w:type="spellStart"/>
      <w:r w:rsidR="00F05FF4" w:rsidRPr="00B57532">
        <w:t>kΩ</w:t>
      </w:r>
      <w:proofErr w:type="spellEnd"/>
      <w:r w:rsidRPr="00B57532">
        <w:t xml:space="preserve"> whenever possible</w:t>
      </w:r>
      <w:r w:rsidR="00C542E5" w:rsidRPr="00B57532">
        <w:t xml:space="preserve"> </w:t>
      </w:r>
      <w:r w:rsidR="002001AF" w:rsidRPr="00B57532">
        <w:t xml:space="preserve">or according to the </w:t>
      </w:r>
      <w:r w:rsidR="004A0988">
        <w:t>system's requirements</w:t>
      </w:r>
      <w:r w:rsidR="00C542E5" w:rsidRPr="00B57532">
        <w:t>.</w:t>
      </w:r>
    </w:p>
    <w:p w14:paraId="0ADB4C65" w14:textId="77777777" w:rsidR="007E6C1C" w:rsidRPr="00B57532" w:rsidRDefault="007E6C1C" w:rsidP="007E6C1C">
      <w:pPr>
        <w:pStyle w:val="ListParagraph"/>
        <w:ind w:left="0"/>
      </w:pPr>
    </w:p>
    <w:p w14:paraId="1A33BD6A" w14:textId="548BC6BC" w:rsidR="005A6A33" w:rsidRPr="00B57532" w:rsidRDefault="00F05FF4" w:rsidP="00B57532">
      <w:pPr>
        <w:pStyle w:val="ListParagraph"/>
        <w:numPr>
          <w:ilvl w:val="1"/>
          <w:numId w:val="17"/>
        </w:numPr>
        <w:ind w:left="0" w:firstLine="0"/>
      </w:pPr>
      <w:r w:rsidRPr="00B57532">
        <w:lastRenderedPageBreak/>
        <w:t>Collect p</w:t>
      </w:r>
      <w:r w:rsidR="00C542E5" w:rsidRPr="00B57532">
        <w:t>hysiological data, including ECG</w:t>
      </w:r>
      <w:r w:rsidR="008942C8" w:rsidRPr="00B57532">
        <w:t xml:space="preserve"> data</w:t>
      </w:r>
      <w:r w:rsidR="00C51785" w:rsidRPr="00B57532">
        <w:t xml:space="preserve"> </w:t>
      </w:r>
      <w:r w:rsidRPr="00B57532">
        <w:t>using</w:t>
      </w:r>
      <w:r w:rsidR="00C542E5" w:rsidRPr="00B57532">
        <w:t xml:space="preserve"> </w:t>
      </w:r>
      <w:r w:rsidR="009D5668" w:rsidRPr="00B57532">
        <w:t xml:space="preserve">a </w:t>
      </w:r>
      <w:r w:rsidR="00376301" w:rsidRPr="00B57532">
        <w:t>physiological data recording system</w:t>
      </w:r>
      <w:r w:rsidR="0055785C">
        <w:t xml:space="preserve"> (see </w:t>
      </w:r>
      <w:r w:rsidR="0055785C" w:rsidRPr="0055785C">
        <w:rPr>
          <w:b/>
          <w:bCs/>
        </w:rPr>
        <w:t>Table of Materials</w:t>
      </w:r>
      <w:r w:rsidR="0055785C">
        <w:t>)</w:t>
      </w:r>
      <w:r w:rsidR="00C542E5" w:rsidRPr="00B57532">
        <w:t>.</w:t>
      </w:r>
    </w:p>
    <w:p w14:paraId="4DF657C9" w14:textId="77777777" w:rsidR="0045275B" w:rsidRPr="00D02A76" w:rsidRDefault="0045275B" w:rsidP="00D02A76">
      <w:pPr>
        <w:pBdr>
          <w:top w:val="nil"/>
          <w:left w:val="nil"/>
          <w:bottom w:val="nil"/>
          <w:right w:val="nil"/>
          <w:between w:val="nil"/>
        </w:pBdr>
        <w:rPr>
          <w:lang w:eastAsia="zh-CN"/>
        </w:rPr>
      </w:pPr>
    </w:p>
    <w:p w14:paraId="57BAF68B" w14:textId="45D91C31" w:rsidR="00F45DA4" w:rsidRPr="00965BB0" w:rsidRDefault="00F05FF4" w:rsidP="00965BB0">
      <w:pPr>
        <w:pStyle w:val="ListParagraph"/>
        <w:numPr>
          <w:ilvl w:val="0"/>
          <w:numId w:val="17"/>
        </w:numPr>
        <w:ind w:left="0" w:firstLine="0"/>
        <w:rPr>
          <w:b/>
          <w:bCs/>
          <w:highlight w:val="yellow"/>
        </w:rPr>
      </w:pPr>
      <w:r w:rsidRPr="00965BB0">
        <w:rPr>
          <w:b/>
          <w:bCs/>
          <w:highlight w:val="yellow"/>
        </w:rPr>
        <w:t xml:space="preserve">EEG </w:t>
      </w:r>
      <w:r w:rsidR="00BC6AA1">
        <w:rPr>
          <w:b/>
          <w:bCs/>
          <w:highlight w:val="yellow"/>
        </w:rPr>
        <w:t>d</w:t>
      </w:r>
      <w:r w:rsidRPr="00965BB0">
        <w:rPr>
          <w:b/>
          <w:bCs/>
          <w:highlight w:val="yellow"/>
        </w:rPr>
        <w:t xml:space="preserve">ata </w:t>
      </w:r>
      <w:r w:rsidR="00BC6AA1">
        <w:rPr>
          <w:b/>
          <w:bCs/>
          <w:highlight w:val="yellow"/>
        </w:rPr>
        <w:t>a</w:t>
      </w:r>
      <w:r w:rsidRPr="00965BB0">
        <w:rPr>
          <w:b/>
          <w:bCs/>
          <w:highlight w:val="yellow"/>
        </w:rPr>
        <w:t>nalysis</w:t>
      </w:r>
    </w:p>
    <w:p w14:paraId="3A9109A3" w14:textId="77777777" w:rsidR="0045275B" w:rsidRPr="00D02A76" w:rsidRDefault="0045275B" w:rsidP="00D02A76">
      <w:pPr>
        <w:pBdr>
          <w:top w:val="nil"/>
          <w:left w:val="nil"/>
          <w:bottom w:val="nil"/>
          <w:right w:val="nil"/>
          <w:between w:val="nil"/>
        </w:pBdr>
        <w:rPr>
          <w:b/>
          <w:highlight w:val="yellow"/>
          <w:lang w:eastAsia="zh-CN"/>
        </w:rPr>
      </w:pPr>
    </w:p>
    <w:p w14:paraId="4815D655" w14:textId="401F2691" w:rsidR="002001AF" w:rsidRPr="00965BB0" w:rsidRDefault="00F05FF4" w:rsidP="00965BB0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965BB0">
        <w:rPr>
          <w:highlight w:val="yellow"/>
        </w:rPr>
        <w:t xml:space="preserve">Process and analyze the EEG data with </w:t>
      </w:r>
      <w:r w:rsidRPr="00CD300F">
        <w:rPr>
          <w:highlight w:val="yellow"/>
        </w:rPr>
        <w:t>EEGLAB</w:t>
      </w:r>
      <w:r w:rsidR="00CD300F" w:rsidRPr="00CD300F">
        <w:rPr>
          <w:highlight w:val="yellow"/>
        </w:rPr>
        <w:t xml:space="preserve"> (</w:t>
      </w:r>
      <w:r w:rsidR="008C3668" w:rsidRPr="008C3668">
        <w:t xml:space="preserve">see </w:t>
      </w:r>
      <w:r w:rsidR="008C3668" w:rsidRPr="008C3668">
        <w:rPr>
          <w:b/>
          <w:bCs/>
        </w:rPr>
        <w:t>Table of Materials</w:t>
      </w:r>
      <w:r w:rsidR="008C3668" w:rsidRPr="008C3668">
        <w:t>)</w:t>
      </w:r>
      <w:r w:rsidR="003079E6">
        <w:rPr>
          <w:b/>
          <w:bCs/>
          <w:highlight w:val="yellow"/>
        </w:rPr>
        <w:t>, Supplementary File 1</w:t>
      </w:r>
      <w:r w:rsidR="006C5E39">
        <w:rPr>
          <w:b/>
          <w:bCs/>
          <w:highlight w:val="yellow"/>
        </w:rPr>
        <w:t>–</w:t>
      </w:r>
      <w:r w:rsidR="003079E6">
        <w:rPr>
          <w:b/>
          <w:bCs/>
          <w:highlight w:val="yellow"/>
        </w:rPr>
        <w:t>2</w:t>
      </w:r>
      <w:r w:rsidR="00CD300F" w:rsidRPr="00CD300F">
        <w:rPr>
          <w:highlight w:val="yellow"/>
        </w:rPr>
        <w:t>)</w:t>
      </w:r>
      <w:r w:rsidR="00BB4B12" w:rsidRPr="00CD300F">
        <w:rPr>
          <w:highlight w:val="yellow"/>
        </w:rPr>
        <w:t>, an open</w:t>
      </w:r>
      <w:r w:rsidR="00E0459C" w:rsidRPr="00CD300F">
        <w:rPr>
          <w:highlight w:val="yellow"/>
        </w:rPr>
        <w:t>-</w:t>
      </w:r>
      <w:r w:rsidR="00BB4B12" w:rsidRPr="00CD300F">
        <w:rPr>
          <w:highlight w:val="yellow"/>
        </w:rPr>
        <w:t>source</w:t>
      </w:r>
      <w:r w:rsidRPr="00CD300F">
        <w:rPr>
          <w:highlight w:val="yellow"/>
        </w:rPr>
        <w:t xml:space="preserve"> </w:t>
      </w:r>
      <w:r w:rsidRPr="00965BB0">
        <w:rPr>
          <w:highlight w:val="yellow"/>
        </w:rPr>
        <w:t>software</w:t>
      </w:r>
      <w:r w:rsidR="00EC7228" w:rsidRPr="00E0459C">
        <w:rPr>
          <w:highlight w:val="yellow"/>
          <w:vertAlign w:val="superscript"/>
        </w:rPr>
        <w:fldChar w:fldCharType="begin"/>
      </w:r>
      <w:r w:rsidR="000778A7">
        <w:rPr>
          <w:highlight w:val="yellow"/>
          <w:vertAlign w:val="superscript"/>
        </w:rPr>
        <w:instrText xml:space="preserve"> ADDIN EN.CITE &lt;EndNote&gt;&lt;Cite&gt;&lt;Author&gt;Delorme&lt;/Author&gt;&lt;Year&gt;2004&lt;/Year&gt;&lt;RecNum&gt;631&lt;/RecNum&gt;&lt;DisplayText&gt;&lt;style face="superscript"&gt;16&lt;/style&gt;&lt;/DisplayText&gt;&lt;record&gt;&lt;rec-number&gt;631&lt;/rec-number&gt;&lt;foreign-keys&gt;&lt;key app="EN" db-id="w00xtvsd1rrdtjer2w8pz9pxrx0t9dw2zfse" timestamp="1627724709"&gt;631&lt;/key&gt;&lt;/foreign-keys&gt;&lt;ref-type name="Journal Article"&gt;17&lt;/ref-type&gt;&lt;contributors&gt;&lt;authors&gt;&lt;author&gt;Delorme, A.&lt;/author&gt;&lt;author&gt;Makeig, S.&lt;/author&gt;&lt;/authors&gt;&lt;/contributors&gt;&lt;auth-address&gt;Univ Calif San Diego, Inst Neural Computat, Swartz Ctr Computat Neurosci, La Jolla, CA 92093 USA&lt;/auth-address&gt;&lt;titles&gt;&lt;title&gt;EEGLAB: an open source toolbox for analysis of single-trial EEG dynamics including independent component analysis&lt;/title&gt;&lt;secondary-title&gt;Journal of Neuroscience Methods&lt;/secondary-title&gt;&lt;alt-title&gt;J Neurosci Meth&lt;/alt-title&gt;&lt;/titles&gt;&lt;periodical&gt;&lt;full-title&gt;Journal of Neuroscience Methods&lt;/full-title&gt;&lt;abbr-1&gt;J Neurosci Meth&lt;/abbr-1&gt;&lt;/periodical&gt;&lt;alt-periodical&gt;&lt;full-title&gt;Journal of Neuroscience Methods&lt;/full-title&gt;&lt;abbr-1&gt;J Neurosci Meth&lt;/abbr-1&gt;&lt;/alt-periodical&gt;&lt;pages&gt;9-21&lt;/pages&gt;&lt;volume&gt;134&lt;/volume&gt;&lt;number&gt;1&lt;/number&gt;&lt;keywords&gt;&lt;keyword&gt;eeg&lt;/keyword&gt;&lt;keyword&gt;ica&lt;/keyword&gt;&lt;keyword&gt;erp&lt;/keyword&gt;&lt;keyword&gt;spectral decomposition&lt;/keyword&gt;&lt;keyword&gt;single-trial&lt;/keyword&gt;&lt;keyword&gt;matlab&lt;/keyword&gt;&lt;keyword&gt;software&lt;/keyword&gt;&lt;keyword&gt;blind separation&lt;/keyword&gt;&lt;keyword&gt;algorithm&lt;/keyword&gt;&lt;keyword&gt;frequency&lt;/keyword&gt;&lt;keyword&gt;oscillations&lt;/keyword&gt;&lt;keyword&gt;responses&lt;/keyword&gt;&lt;keyword&gt;time&lt;/keyword&gt;&lt;/keywords&gt;&lt;dates&gt;&lt;year&gt;2004&lt;/year&gt;&lt;pub-dates&gt;&lt;date&gt;Mar 15&lt;/date&gt;&lt;/pub-dates&gt;&lt;/dates&gt;&lt;isbn&gt;0165-0270&lt;/isbn&gt;&lt;accession-num&gt;WOS:000189330500002&lt;/accession-num&gt;&lt;urls&gt;&lt;related-urls&gt;&lt;url&gt;&amp;lt;Go to ISI&amp;gt;://WOS:000189330500002&lt;/url&gt;&lt;/related-urls&gt;&lt;/urls&gt;&lt;electronic-resource-num&gt;10.1016/j.jneumeth.2003.10.009&lt;/electronic-resource-num&gt;&lt;language&gt;English&lt;/language&gt;&lt;/record&gt;&lt;/Cite&gt;&lt;/EndNote&gt;</w:instrText>
      </w:r>
      <w:r w:rsidR="00EC7228" w:rsidRPr="00E0459C">
        <w:rPr>
          <w:highlight w:val="yellow"/>
          <w:vertAlign w:val="superscript"/>
        </w:rPr>
        <w:fldChar w:fldCharType="separate"/>
      </w:r>
      <w:r w:rsidR="000778A7">
        <w:rPr>
          <w:noProof/>
          <w:highlight w:val="yellow"/>
          <w:vertAlign w:val="superscript"/>
        </w:rPr>
        <w:t>16</w:t>
      </w:r>
      <w:r w:rsidR="00EC7228" w:rsidRPr="00E0459C">
        <w:rPr>
          <w:highlight w:val="yellow"/>
          <w:vertAlign w:val="superscript"/>
        </w:rPr>
        <w:fldChar w:fldCharType="end"/>
      </w:r>
      <w:r w:rsidR="00450C70" w:rsidRPr="003A62D5">
        <w:rPr>
          <w:highlight w:val="yellow"/>
        </w:rPr>
        <w:t xml:space="preserve"> </w:t>
      </w:r>
      <w:r w:rsidR="00450C70">
        <w:rPr>
          <w:highlight w:val="yellow"/>
        </w:rPr>
        <w:t>following the steps below</w:t>
      </w:r>
      <w:r w:rsidRPr="00965BB0">
        <w:rPr>
          <w:highlight w:val="yellow"/>
        </w:rPr>
        <w:t>.</w:t>
      </w:r>
    </w:p>
    <w:p w14:paraId="790238EA" w14:textId="77777777" w:rsidR="00E22DE8" w:rsidRPr="00965BB0" w:rsidRDefault="00E22DE8" w:rsidP="00E0459C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</w:rPr>
      </w:pPr>
    </w:p>
    <w:p w14:paraId="08CC61FC" w14:textId="79DF1270" w:rsidR="002001AF" w:rsidRPr="00965BB0" w:rsidRDefault="00720F71" w:rsidP="00965BB0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>
        <w:rPr>
          <w:rFonts w:eastAsia="PMingLiU" w:hint="eastAsia"/>
          <w:highlight w:val="yellow"/>
          <w:lang w:eastAsia="zh-HK"/>
        </w:rPr>
        <w:t xml:space="preserve">Use the EEGLAB function </w:t>
      </w:r>
      <w:r w:rsidR="004738D5">
        <w:rPr>
          <w:rFonts w:eastAsia="PMingLiU"/>
          <w:highlight w:val="yellow"/>
          <w:lang w:eastAsia="zh-HK"/>
        </w:rPr>
        <w:t>"</w:t>
      </w:r>
      <w:proofErr w:type="spellStart"/>
      <w:r>
        <w:rPr>
          <w:rFonts w:eastAsia="PMingLiU" w:hint="eastAsia"/>
          <w:highlight w:val="yellow"/>
          <w:lang w:eastAsia="zh-HK"/>
        </w:rPr>
        <w:t>pop_resample</w:t>
      </w:r>
      <w:proofErr w:type="spellEnd"/>
      <w:r w:rsidR="004738D5">
        <w:rPr>
          <w:rFonts w:eastAsia="PMingLiU"/>
          <w:highlight w:val="yellow"/>
          <w:lang w:eastAsia="zh-HK"/>
        </w:rPr>
        <w:t>"</w:t>
      </w:r>
      <w:r>
        <w:rPr>
          <w:rFonts w:eastAsia="PMingLiU" w:hint="eastAsia"/>
          <w:highlight w:val="yellow"/>
          <w:lang w:eastAsia="zh-HK"/>
        </w:rPr>
        <w:t xml:space="preserve"> to r</w:t>
      </w:r>
      <w:r w:rsidR="00F05FF4" w:rsidRPr="00965BB0">
        <w:rPr>
          <w:highlight w:val="yellow"/>
        </w:rPr>
        <w:t>esample the data from 1</w:t>
      </w:r>
      <w:r w:rsidR="006C5E39">
        <w:rPr>
          <w:highlight w:val="yellow"/>
        </w:rPr>
        <w:t>,</w:t>
      </w:r>
      <w:r w:rsidR="00F05FF4" w:rsidRPr="00965BB0">
        <w:rPr>
          <w:highlight w:val="yellow"/>
        </w:rPr>
        <w:t>000</w:t>
      </w:r>
      <w:r w:rsidR="005A7D3C">
        <w:rPr>
          <w:rFonts w:eastAsia="PMingLiU" w:hint="eastAsia"/>
          <w:highlight w:val="yellow"/>
          <w:lang w:eastAsia="zh-HK"/>
        </w:rPr>
        <w:t xml:space="preserve"> Hz to </w:t>
      </w:r>
      <w:r w:rsidR="00F05FF4" w:rsidRPr="00965BB0">
        <w:rPr>
          <w:highlight w:val="yellow"/>
        </w:rPr>
        <w:t xml:space="preserve">250 Hz to </w:t>
      </w:r>
      <w:r w:rsidR="00F70405" w:rsidRPr="00965BB0">
        <w:rPr>
          <w:highlight w:val="yellow"/>
        </w:rPr>
        <w:t xml:space="preserve">maintain a reasonable </w:t>
      </w:r>
      <w:r w:rsidR="00F05FF4" w:rsidRPr="00965BB0">
        <w:rPr>
          <w:highlight w:val="yellow"/>
        </w:rPr>
        <w:t>data file size.</w:t>
      </w:r>
      <w:r w:rsidR="00C15BC7" w:rsidRPr="00C15BC7">
        <w:rPr>
          <w:highlight w:val="yellow"/>
        </w:rPr>
        <w:t xml:space="preserve"> </w:t>
      </w:r>
      <w:r w:rsidR="00C15BC7" w:rsidRPr="003A62D5">
        <w:rPr>
          <w:bCs/>
          <w:highlight w:val="yellow"/>
        </w:rPr>
        <w:t>Click</w:t>
      </w:r>
      <w:r w:rsidR="006C5E39">
        <w:rPr>
          <w:bCs/>
          <w:highlight w:val="yellow"/>
        </w:rPr>
        <w:t xml:space="preserve"> on</w:t>
      </w:r>
      <w:r w:rsidR="00C15BC7" w:rsidRPr="003A62D5">
        <w:rPr>
          <w:bCs/>
          <w:highlight w:val="yellow"/>
        </w:rPr>
        <w:t xml:space="preserve"> </w:t>
      </w:r>
      <w:r w:rsidR="00C15BC7" w:rsidRPr="006B38D5">
        <w:rPr>
          <w:b/>
          <w:highlight w:val="yellow"/>
        </w:rPr>
        <w:t>Tools &gt; Change sampling rate</w:t>
      </w:r>
      <w:r w:rsidR="00C15BC7">
        <w:rPr>
          <w:highlight w:val="yellow"/>
        </w:rPr>
        <w:t>.</w:t>
      </w:r>
    </w:p>
    <w:p w14:paraId="799EC95C" w14:textId="77777777" w:rsidR="00E22DE8" w:rsidRPr="00965BB0" w:rsidRDefault="00E22DE8" w:rsidP="00C60BF4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</w:rPr>
      </w:pPr>
    </w:p>
    <w:p w14:paraId="23D7B1A1" w14:textId="2B7EFFC2" w:rsidR="002001AF" w:rsidRPr="00965BB0" w:rsidRDefault="00720F71" w:rsidP="00965BB0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>
        <w:rPr>
          <w:rFonts w:eastAsia="PMingLiU" w:hint="eastAsia"/>
          <w:highlight w:val="yellow"/>
          <w:lang w:eastAsia="zh-HK"/>
        </w:rPr>
        <w:t>Use the EEGLAB function "</w:t>
      </w:r>
      <w:proofErr w:type="spellStart"/>
      <w:r>
        <w:rPr>
          <w:rFonts w:eastAsia="PMingLiU" w:hint="eastAsia"/>
          <w:highlight w:val="yellow"/>
          <w:lang w:eastAsia="zh-HK"/>
        </w:rPr>
        <w:t>pop_eegfiltnew</w:t>
      </w:r>
      <w:proofErr w:type="spellEnd"/>
      <w:r w:rsidR="004738D5">
        <w:rPr>
          <w:rFonts w:eastAsia="PMingLiU"/>
          <w:highlight w:val="yellow"/>
          <w:lang w:eastAsia="zh-HK"/>
        </w:rPr>
        <w:t>"</w:t>
      </w:r>
      <w:r>
        <w:rPr>
          <w:rFonts w:eastAsia="PMingLiU" w:hint="eastAsia"/>
          <w:highlight w:val="yellow"/>
          <w:lang w:eastAsia="zh-HK"/>
        </w:rPr>
        <w:t xml:space="preserve"> to f</w:t>
      </w:r>
      <w:r w:rsidR="00F05FF4" w:rsidRPr="00965BB0">
        <w:rPr>
          <w:highlight w:val="yellow"/>
        </w:rPr>
        <w:t xml:space="preserve">ilter the data with a </w:t>
      </w:r>
      <w:r w:rsidR="001F4A92" w:rsidRPr="00965BB0">
        <w:rPr>
          <w:highlight w:val="yellow"/>
        </w:rPr>
        <w:t>finite impulse response (</w:t>
      </w:r>
      <w:r w:rsidR="00F05FF4" w:rsidRPr="00965BB0">
        <w:rPr>
          <w:highlight w:val="yellow"/>
        </w:rPr>
        <w:t>FIR</w:t>
      </w:r>
      <w:r w:rsidR="001F4A92" w:rsidRPr="00965BB0">
        <w:rPr>
          <w:highlight w:val="yellow"/>
        </w:rPr>
        <w:t>)</w:t>
      </w:r>
      <w:r w:rsidR="00F05FF4" w:rsidRPr="00965BB0">
        <w:rPr>
          <w:highlight w:val="yellow"/>
        </w:rPr>
        <w:t xml:space="preserve"> filter with </w:t>
      </w:r>
      <w:r w:rsidR="00C60BF4">
        <w:rPr>
          <w:highlight w:val="yellow"/>
        </w:rPr>
        <w:t>0.1–100 Hz passband</w:t>
      </w:r>
      <w:r w:rsidR="00F05FF4" w:rsidRPr="00965BB0">
        <w:rPr>
          <w:highlight w:val="yellow"/>
        </w:rPr>
        <w:t>.</w:t>
      </w:r>
      <w:r w:rsidR="00C15BC7">
        <w:rPr>
          <w:rFonts w:eastAsia="PMingLiU" w:hint="eastAsia"/>
          <w:highlight w:val="yellow"/>
          <w:lang w:eastAsia="zh-HK"/>
        </w:rPr>
        <w:t xml:space="preserve"> </w:t>
      </w:r>
      <w:r w:rsidR="00C15BC7" w:rsidRPr="003A62D5">
        <w:rPr>
          <w:rFonts w:eastAsia="PMingLiU"/>
          <w:bCs/>
          <w:highlight w:val="yellow"/>
          <w:lang w:eastAsia="zh-HK"/>
        </w:rPr>
        <w:t>Click</w:t>
      </w:r>
      <w:r w:rsidR="006C5E39">
        <w:rPr>
          <w:rFonts w:eastAsia="PMingLiU"/>
          <w:bCs/>
          <w:highlight w:val="yellow"/>
          <w:lang w:eastAsia="zh-HK"/>
        </w:rPr>
        <w:t xml:space="preserve"> on</w:t>
      </w:r>
      <w:r w:rsidR="00C15BC7" w:rsidRPr="003A62D5">
        <w:rPr>
          <w:rFonts w:eastAsia="PMingLiU"/>
          <w:bCs/>
          <w:highlight w:val="yellow"/>
          <w:lang w:eastAsia="zh-HK"/>
        </w:rPr>
        <w:t xml:space="preserve"> </w:t>
      </w:r>
      <w:r w:rsidR="00C15BC7" w:rsidRPr="006B38D5">
        <w:rPr>
          <w:rFonts w:eastAsia="PMingLiU"/>
          <w:b/>
          <w:highlight w:val="yellow"/>
          <w:lang w:eastAsia="zh-HK"/>
        </w:rPr>
        <w:t>Tools &gt; Filter the data &gt; Basic FIR filter (new, default)</w:t>
      </w:r>
      <w:r w:rsidR="00C15BC7">
        <w:rPr>
          <w:rFonts w:eastAsia="PMingLiU" w:hint="eastAsia"/>
          <w:highlight w:val="yellow"/>
          <w:lang w:eastAsia="zh-HK"/>
        </w:rPr>
        <w:t>.</w:t>
      </w:r>
    </w:p>
    <w:p w14:paraId="1AE82C83" w14:textId="77777777" w:rsidR="00E22DE8" w:rsidRPr="00965BB0" w:rsidRDefault="00E22DE8" w:rsidP="00C60BF4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</w:rPr>
      </w:pPr>
    </w:p>
    <w:p w14:paraId="24C61FFE" w14:textId="01CFC7AB" w:rsidR="002001AF" w:rsidRPr="00965BB0" w:rsidRDefault="00F05FF4" w:rsidP="00965BB0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965BB0">
        <w:rPr>
          <w:highlight w:val="yellow"/>
        </w:rPr>
        <w:t xml:space="preserve">Filter the data again with a nonlinear </w:t>
      </w:r>
      <w:r w:rsidR="001F4A92" w:rsidRPr="00965BB0">
        <w:rPr>
          <w:highlight w:val="yellow"/>
        </w:rPr>
        <w:t>infinite impulse response (</w:t>
      </w:r>
      <w:r w:rsidRPr="00965BB0">
        <w:rPr>
          <w:highlight w:val="yellow"/>
        </w:rPr>
        <w:t>IIR</w:t>
      </w:r>
      <w:r w:rsidR="001F4A92" w:rsidRPr="00965BB0">
        <w:rPr>
          <w:highlight w:val="yellow"/>
        </w:rPr>
        <w:t>)</w:t>
      </w:r>
      <w:r w:rsidRPr="00965BB0">
        <w:rPr>
          <w:highlight w:val="yellow"/>
        </w:rPr>
        <w:t xml:space="preserve"> filter with a </w:t>
      </w:r>
      <w:r w:rsidR="00C60BF4">
        <w:rPr>
          <w:highlight w:val="yellow"/>
        </w:rPr>
        <w:t>47–53 Hz stopband</w:t>
      </w:r>
      <w:r w:rsidRPr="00965BB0">
        <w:rPr>
          <w:highlight w:val="yellow"/>
        </w:rPr>
        <w:t xml:space="preserve"> to reduce the noise </w:t>
      </w:r>
      <w:r w:rsidR="00F70405" w:rsidRPr="00965BB0">
        <w:rPr>
          <w:highlight w:val="yellow"/>
        </w:rPr>
        <w:t xml:space="preserve">from </w:t>
      </w:r>
      <w:r w:rsidRPr="00965BB0">
        <w:rPr>
          <w:highlight w:val="yellow"/>
        </w:rPr>
        <w:t>the alternating current.</w:t>
      </w:r>
      <w:r w:rsidR="00C15BC7">
        <w:rPr>
          <w:rFonts w:eastAsia="PMingLiU" w:hint="eastAsia"/>
          <w:highlight w:val="yellow"/>
          <w:lang w:eastAsia="zh-HK"/>
        </w:rPr>
        <w:t xml:space="preserve"> </w:t>
      </w:r>
      <w:r w:rsidR="00C15BC7" w:rsidRPr="003A62D5">
        <w:rPr>
          <w:rFonts w:eastAsia="PMingLiU"/>
          <w:bCs/>
          <w:highlight w:val="yellow"/>
          <w:lang w:eastAsia="zh-HK"/>
        </w:rPr>
        <w:t>Click</w:t>
      </w:r>
      <w:r w:rsidR="006C5E39">
        <w:rPr>
          <w:rFonts w:eastAsia="PMingLiU"/>
          <w:bCs/>
          <w:highlight w:val="yellow"/>
          <w:lang w:eastAsia="zh-HK"/>
        </w:rPr>
        <w:t xml:space="preserve"> on</w:t>
      </w:r>
      <w:r w:rsidR="00C15BC7" w:rsidRPr="003A62D5">
        <w:rPr>
          <w:rFonts w:eastAsia="PMingLiU"/>
          <w:bCs/>
          <w:highlight w:val="yellow"/>
          <w:lang w:eastAsia="zh-HK"/>
        </w:rPr>
        <w:t xml:space="preserve"> </w:t>
      </w:r>
      <w:r w:rsidR="00C15BC7" w:rsidRPr="006B38D5">
        <w:rPr>
          <w:rFonts w:eastAsia="PMingLiU"/>
          <w:b/>
          <w:highlight w:val="yellow"/>
          <w:lang w:eastAsia="zh-HK"/>
        </w:rPr>
        <w:t>Tools &gt; Filter the data &gt; select Notch filter the data instead of pass band</w:t>
      </w:r>
      <w:r w:rsidR="00C15BC7">
        <w:rPr>
          <w:rFonts w:eastAsia="PMingLiU" w:hint="eastAsia"/>
          <w:highlight w:val="yellow"/>
          <w:lang w:eastAsia="zh-HK"/>
        </w:rPr>
        <w:t>.</w:t>
      </w:r>
    </w:p>
    <w:p w14:paraId="759CB8C4" w14:textId="77777777" w:rsidR="00E22DE8" w:rsidRPr="00965BB0" w:rsidRDefault="00E22DE8" w:rsidP="00A60277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</w:rPr>
      </w:pPr>
    </w:p>
    <w:p w14:paraId="0F2A55FF" w14:textId="133B7060" w:rsidR="00E22DE8" w:rsidRPr="00965BB0" w:rsidRDefault="00F05FF4" w:rsidP="00965BB0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965BB0">
        <w:rPr>
          <w:highlight w:val="yellow"/>
        </w:rPr>
        <w:t>Visually inspect the data to remove strong artifacts generated by eye and muscle movements.</w:t>
      </w:r>
      <w:r w:rsidR="007B4D16">
        <w:rPr>
          <w:rFonts w:eastAsia="PMingLiU" w:hint="eastAsia"/>
          <w:highlight w:val="yellow"/>
          <w:lang w:eastAsia="zh-HK"/>
        </w:rPr>
        <w:t xml:space="preserve"> </w:t>
      </w:r>
      <w:r w:rsidR="007B4D16" w:rsidRPr="003A62D5">
        <w:rPr>
          <w:rFonts w:eastAsia="PMingLiU"/>
          <w:bCs/>
          <w:highlight w:val="yellow"/>
          <w:lang w:eastAsia="zh-HK"/>
        </w:rPr>
        <w:t>Click</w:t>
      </w:r>
      <w:r w:rsidR="006C5E39">
        <w:rPr>
          <w:rFonts w:eastAsia="PMingLiU"/>
          <w:bCs/>
          <w:highlight w:val="yellow"/>
          <w:lang w:eastAsia="zh-HK"/>
        </w:rPr>
        <w:t xml:space="preserve"> on</w:t>
      </w:r>
      <w:r w:rsidR="007B4D16" w:rsidRPr="003A62D5">
        <w:rPr>
          <w:rFonts w:eastAsia="PMingLiU"/>
          <w:bCs/>
          <w:highlight w:val="yellow"/>
          <w:lang w:eastAsia="zh-HK"/>
        </w:rPr>
        <w:t xml:space="preserve"> </w:t>
      </w:r>
      <w:r w:rsidR="007B4D16" w:rsidRPr="006B38D5">
        <w:rPr>
          <w:rFonts w:eastAsia="PMingLiU"/>
          <w:b/>
          <w:highlight w:val="yellow"/>
          <w:lang w:eastAsia="zh-HK"/>
        </w:rPr>
        <w:t>Plot &gt; Channel data (scroll)</w:t>
      </w:r>
      <w:r w:rsidR="007B4D16">
        <w:rPr>
          <w:rFonts w:eastAsia="PMingLiU" w:hint="eastAsia"/>
          <w:highlight w:val="yellow"/>
          <w:lang w:eastAsia="zh-HK"/>
        </w:rPr>
        <w:t>.</w:t>
      </w:r>
    </w:p>
    <w:p w14:paraId="295C8D85" w14:textId="77777777" w:rsidR="00E22DE8" w:rsidRPr="00965BB0" w:rsidRDefault="00E22DE8" w:rsidP="00A60277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</w:rPr>
      </w:pPr>
    </w:p>
    <w:p w14:paraId="34752EAA" w14:textId="0E700FD2" w:rsidR="00E22DE8" w:rsidRPr="00965BB0" w:rsidRDefault="00F05FF4" w:rsidP="00965BB0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965BB0">
        <w:rPr>
          <w:highlight w:val="yellow"/>
        </w:rPr>
        <w:t>Visually inspect the data again for any consistent noise generated by any channel</w:t>
      </w:r>
      <w:r w:rsidR="00F70405" w:rsidRPr="00965BB0">
        <w:rPr>
          <w:highlight w:val="yellow"/>
        </w:rPr>
        <w:t xml:space="preserve">, and </w:t>
      </w:r>
      <w:r w:rsidR="002D0444">
        <w:rPr>
          <w:highlight w:val="yellow"/>
        </w:rPr>
        <w:t xml:space="preserve">the </w:t>
      </w:r>
      <w:r w:rsidR="00F70405" w:rsidRPr="00965BB0">
        <w:rPr>
          <w:highlight w:val="yellow"/>
        </w:rPr>
        <w:t>bad channels were noted</w:t>
      </w:r>
      <w:r w:rsidRPr="00965BB0">
        <w:rPr>
          <w:highlight w:val="yellow"/>
        </w:rPr>
        <w:t>.</w:t>
      </w:r>
    </w:p>
    <w:p w14:paraId="4D70693A" w14:textId="6702A52E" w:rsidR="002001AF" w:rsidRPr="00965BB0" w:rsidRDefault="002001AF" w:rsidP="002D0444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</w:rPr>
      </w:pPr>
    </w:p>
    <w:p w14:paraId="6C81C5C9" w14:textId="41E07DC1" w:rsidR="002001AF" w:rsidRPr="00965BB0" w:rsidRDefault="00F05FF4" w:rsidP="00965BB0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965BB0">
        <w:rPr>
          <w:highlight w:val="yellow"/>
        </w:rPr>
        <w:t>Reconstruct the bad channels using spherical interpolation.</w:t>
      </w:r>
      <w:r w:rsidR="00C15BC7">
        <w:rPr>
          <w:rFonts w:eastAsia="PMingLiU" w:hint="eastAsia"/>
          <w:highlight w:val="yellow"/>
          <w:lang w:eastAsia="zh-HK"/>
        </w:rPr>
        <w:t xml:space="preserve"> </w:t>
      </w:r>
      <w:r w:rsidR="00C15BC7" w:rsidRPr="003A62D5">
        <w:rPr>
          <w:rFonts w:eastAsia="PMingLiU"/>
          <w:bCs/>
          <w:highlight w:val="yellow"/>
          <w:lang w:eastAsia="zh-HK"/>
        </w:rPr>
        <w:t>Click</w:t>
      </w:r>
      <w:r w:rsidR="006C5E39">
        <w:rPr>
          <w:rFonts w:eastAsia="PMingLiU"/>
          <w:bCs/>
          <w:highlight w:val="yellow"/>
          <w:lang w:eastAsia="zh-HK"/>
        </w:rPr>
        <w:t xml:space="preserve"> on</w:t>
      </w:r>
      <w:r w:rsidR="00C15BC7" w:rsidRPr="003A62D5">
        <w:rPr>
          <w:rFonts w:eastAsia="PMingLiU"/>
          <w:bCs/>
          <w:highlight w:val="yellow"/>
          <w:lang w:eastAsia="zh-HK"/>
        </w:rPr>
        <w:t xml:space="preserve"> </w:t>
      </w:r>
      <w:r w:rsidR="00C15BC7" w:rsidRPr="006B38D5">
        <w:rPr>
          <w:rFonts w:eastAsia="PMingLiU"/>
          <w:b/>
          <w:highlight w:val="yellow"/>
          <w:lang w:eastAsia="zh-HK"/>
        </w:rPr>
        <w:t>Tools &gt; Interpolate electrodes &gt; Select from the data channels</w:t>
      </w:r>
      <w:r w:rsidR="00C15BC7">
        <w:rPr>
          <w:rFonts w:eastAsia="PMingLiU" w:hint="eastAsia"/>
          <w:highlight w:val="yellow"/>
          <w:lang w:eastAsia="zh-HK"/>
        </w:rPr>
        <w:t>.</w:t>
      </w:r>
    </w:p>
    <w:p w14:paraId="3AB3B6DC" w14:textId="77777777" w:rsidR="00E22DE8" w:rsidRPr="00965BB0" w:rsidRDefault="00E22DE8" w:rsidP="0067228A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</w:rPr>
      </w:pPr>
    </w:p>
    <w:p w14:paraId="498DA98E" w14:textId="2080E450" w:rsidR="002001AF" w:rsidRPr="00965BB0" w:rsidRDefault="00F05FF4" w:rsidP="00965BB0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965BB0">
        <w:rPr>
          <w:highlight w:val="yellow"/>
        </w:rPr>
        <w:t xml:space="preserve">Run independent component analysis (ICA) with the </w:t>
      </w:r>
      <w:r w:rsidR="00DB7A15">
        <w:rPr>
          <w:highlight w:val="yellow"/>
        </w:rPr>
        <w:t xml:space="preserve">open-source </w:t>
      </w:r>
      <w:r w:rsidRPr="00965BB0">
        <w:rPr>
          <w:highlight w:val="yellow"/>
        </w:rPr>
        <w:t xml:space="preserve">algorithm </w:t>
      </w:r>
      <w:r w:rsidR="00833493" w:rsidRPr="00965BB0">
        <w:rPr>
          <w:highlight w:val="yellow"/>
        </w:rPr>
        <w:t>"</w:t>
      </w:r>
      <w:r w:rsidRPr="00965BB0">
        <w:rPr>
          <w:highlight w:val="yellow"/>
        </w:rPr>
        <w:t>runica</w:t>
      </w:r>
      <w:r w:rsidR="00833493" w:rsidRPr="00965BB0">
        <w:rPr>
          <w:highlight w:val="yellow"/>
        </w:rPr>
        <w:t>"</w:t>
      </w:r>
      <w:r w:rsidR="00EC7228" w:rsidRPr="00BE2369">
        <w:rPr>
          <w:highlight w:val="yellow"/>
          <w:vertAlign w:val="superscript"/>
        </w:rPr>
        <w:fldChar w:fldCharType="begin"/>
      </w:r>
      <w:r w:rsidR="000778A7">
        <w:rPr>
          <w:highlight w:val="yellow"/>
          <w:vertAlign w:val="superscript"/>
        </w:rPr>
        <w:instrText xml:space="preserve"> ADDIN EN.CITE &lt;EndNote&gt;&lt;Cite&gt;&lt;Author&gt;Delorme&lt;/Author&gt;&lt;Year&gt;2004&lt;/Year&gt;&lt;RecNum&gt;631&lt;/RecNum&gt;&lt;DisplayText&gt;&lt;style face="superscript"&gt;16&lt;/style&gt;&lt;/DisplayText&gt;&lt;record&gt;&lt;rec-number&gt;631&lt;/rec-number&gt;&lt;foreign-keys&gt;&lt;key app="EN" db-id="w00xtvsd1rrdtjer2w8pz9pxrx0t9dw2zfse" timestamp="1627724709"&gt;631&lt;/key&gt;&lt;/foreign-keys&gt;&lt;ref-type name="Journal Article"&gt;17&lt;/ref-type&gt;&lt;contributors&gt;&lt;authors&gt;&lt;author&gt;Delorme, A.&lt;/author&gt;&lt;author&gt;Makeig, S.&lt;/author&gt;&lt;/authors&gt;&lt;/contributors&gt;&lt;auth-address&gt;Univ Calif San Diego, Inst Neural Computat, Swartz Ctr Computat Neurosci, La Jolla, CA 92093 USA&lt;/auth-address&gt;&lt;titles&gt;&lt;title&gt;EEGLAB: an open source toolbox for analysis of single-trial EEG dynamics including independent component analysis&lt;/title&gt;&lt;secondary-title&gt;Journal of Neuroscience Methods&lt;/secondary-title&gt;&lt;alt-title&gt;J Neurosci Meth&lt;/alt-title&gt;&lt;/titles&gt;&lt;periodical&gt;&lt;full-title&gt;Journal of Neuroscience Methods&lt;/full-title&gt;&lt;abbr-1&gt;J Neurosci Meth&lt;/abbr-1&gt;&lt;/periodical&gt;&lt;alt-periodical&gt;&lt;full-title&gt;Journal of Neuroscience Methods&lt;/full-title&gt;&lt;abbr-1&gt;J Neurosci Meth&lt;/abbr-1&gt;&lt;/alt-periodical&gt;&lt;pages&gt;9-21&lt;/pages&gt;&lt;volume&gt;134&lt;/volume&gt;&lt;number&gt;1&lt;/number&gt;&lt;keywords&gt;&lt;keyword&gt;eeg&lt;/keyword&gt;&lt;keyword&gt;ica&lt;/keyword&gt;&lt;keyword&gt;erp&lt;/keyword&gt;&lt;keyword&gt;spectral decomposition&lt;/keyword&gt;&lt;keyword&gt;single-trial&lt;/keyword&gt;&lt;keyword&gt;matlab&lt;/keyword&gt;&lt;keyword&gt;software&lt;/keyword&gt;&lt;keyword&gt;blind separation&lt;/keyword&gt;&lt;keyword&gt;algorithm&lt;/keyword&gt;&lt;keyword&gt;frequency&lt;/keyword&gt;&lt;keyword&gt;oscillations&lt;/keyword&gt;&lt;keyword&gt;responses&lt;/keyword&gt;&lt;keyword&gt;time&lt;/keyword&gt;&lt;/keywords&gt;&lt;dates&gt;&lt;year&gt;2004&lt;/year&gt;&lt;pub-dates&gt;&lt;date&gt;Mar 15&lt;/date&gt;&lt;/pub-dates&gt;&lt;/dates&gt;&lt;isbn&gt;0165-0270&lt;/isbn&gt;&lt;accession-num&gt;WOS:000189330500002&lt;/accession-num&gt;&lt;urls&gt;&lt;related-urls&gt;&lt;url&gt;&amp;lt;Go to ISI&amp;gt;://WOS:000189330500002&lt;/url&gt;&lt;/related-urls&gt;&lt;/urls&gt;&lt;electronic-resource-num&gt;10.1016/j.jneumeth.2003.10.009&lt;/electronic-resource-num&gt;&lt;language&gt;English&lt;/language&gt;&lt;/record&gt;&lt;/Cite&gt;&lt;/EndNote&gt;</w:instrText>
      </w:r>
      <w:r w:rsidR="00EC7228" w:rsidRPr="00BE2369">
        <w:rPr>
          <w:highlight w:val="yellow"/>
          <w:vertAlign w:val="superscript"/>
        </w:rPr>
        <w:fldChar w:fldCharType="separate"/>
      </w:r>
      <w:r w:rsidR="000778A7">
        <w:rPr>
          <w:noProof/>
          <w:highlight w:val="yellow"/>
          <w:vertAlign w:val="superscript"/>
        </w:rPr>
        <w:t>16</w:t>
      </w:r>
      <w:r w:rsidR="00EC7228" w:rsidRPr="00BE2369">
        <w:rPr>
          <w:highlight w:val="yellow"/>
          <w:vertAlign w:val="superscript"/>
        </w:rPr>
        <w:fldChar w:fldCharType="end"/>
      </w:r>
      <w:r w:rsidRPr="00965BB0">
        <w:rPr>
          <w:highlight w:val="yellow"/>
        </w:rPr>
        <w:t>.</w:t>
      </w:r>
      <w:r w:rsidR="00C15BC7">
        <w:rPr>
          <w:rFonts w:eastAsia="PMingLiU" w:hint="eastAsia"/>
          <w:highlight w:val="yellow"/>
          <w:lang w:eastAsia="zh-HK"/>
        </w:rPr>
        <w:t xml:space="preserve"> </w:t>
      </w:r>
      <w:r w:rsidR="00C15BC7" w:rsidRPr="003A62D5">
        <w:rPr>
          <w:rFonts w:eastAsia="PMingLiU"/>
          <w:bCs/>
          <w:highlight w:val="yellow"/>
          <w:lang w:eastAsia="zh-HK"/>
        </w:rPr>
        <w:t>Click</w:t>
      </w:r>
      <w:r w:rsidR="006C5E39">
        <w:rPr>
          <w:rFonts w:eastAsia="PMingLiU"/>
          <w:bCs/>
          <w:highlight w:val="yellow"/>
          <w:lang w:eastAsia="zh-HK"/>
        </w:rPr>
        <w:t xml:space="preserve"> on</w:t>
      </w:r>
      <w:r w:rsidR="00C15BC7" w:rsidRPr="003A62D5">
        <w:rPr>
          <w:rFonts w:eastAsia="PMingLiU"/>
          <w:bCs/>
          <w:highlight w:val="yellow"/>
          <w:lang w:eastAsia="zh-HK"/>
        </w:rPr>
        <w:t xml:space="preserve"> </w:t>
      </w:r>
      <w:r w:rsidR="00C15BC7" w:rsidRPr="006B38D5">
        <w:rPr>
          <w:rFonts w:eastAsia="PMingLiU"/>
          <w:b/>
          <w:highlight w:val="yellow"/>
          <w:lang w:eastAsia="zh-HK"/>
        </w:rPr>
        <w:t>Tools &gt; Run ICA</w:t>
      </w:r>
      <w:r w:rsidR="00C15BC7">
        <w:rPr>
          <w:rFonts w:eastAsia="PMingLiU" w:hint="eastAsia"/>
          <w:highlight w:val="yellow"/>
          <w:lang w:eastAsia="zh-HK"/>
        </w:rPr>
        <w:t>.</w:t>
      </w:r>
    </w:p>
    <w:p w14:paraId="0967D6A7" w14:textId="77777777" w:rsidR="00E22DE8" w:rsidRPr="00965BB0" w:rsidRDefault="00E22DE8" w:rsidP="008131C8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</w:rPr>
      </w:pPr>
    </w:p>
    <w:p w14:paraId="5AAE780A" w14:textId="5A8ADE55" w:rsidR="002001AF" w:rsidRPr="00965BB0" w:rsidRDefault="00F05FF4" w:rsidP="00965BB0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965BB0">
        <w:rPr>
          <w:highlight w:val="yellow"/>
        </w:rPr>
        <w:t xml:space="preserve">Remove the independent components (ICs) </w:t>
      </w:r>
      <w:r w:rsidR="00F70405" w:rsidRPr="00965BB0">
        <w:rPr>
          <w:highlight w:val="yellow"/>
        </w:rPr>
        <w:t>corresponding to</w:t>
      </w:r>
      <w:r w:rsidRPr="00965BB0">
        <w:rPr>
          <w:highlight w:val="yellow"/>
        </w:rPr>
        <w:t xml:space="preserve"> eye movements, blinks, muscle movement, and line noise.</w:t>
      </w:r>
      <w:r w:rsidR="00C15BC7">
        <w:rPr>
          <w:rFonts w:eastAsia="PMingLiU" w:hint="eastAsia"/>
          <w:highlight w:val="yellow"/>
          <w:lang w:eastAsia="zh-HK"/>
        </w:rPr>
        <w:t xml:space="preserve"> </w:t>
      </w:r>
      <w:r w:rsidR="00C15BC7" w:rsidRPr="003A62D5">
        <w:rPr>
          <w:rFonts w:eastAsia="PMingLiU"/>
          <w:bCs/>
          <w:highlight w:val="yellow"/>
          <w:lang w:eastAsia="zh-HK"/>
        </w:rPr>
        <w:t>Click</w:t>
      </w:r>
      <w:r w:rsidR="00CD4ED5">
        <w:rPr>
          <w:rFonts w:eastAsia="PMingLiU"/>
          <w:bCs/>
          <w:highlight w:val="yellow"/>
          <w:lang w:eastAsia="zh-HK"/>
        </w:rPr>
        <w:t xml:space="preserve"> on</w:t>
      </w:r>
      <w:r w:rsidR="00C15BC7" w:rsidRPr="003A62D5">
        <w:rPr>
          <w:rFonts w:eastAsia="PMingLiU"/>
          <w:bCs/>
          <w:highlight w:val="yellow"/>
          <w:lang w:eastAsia="zh-HK"/>
        </w:rPr>
        <w:t xml:space="preserve"> </w:t>
      </w:r>
      <w:r w:rsidR="00C15BC7" w:rsidRPr="006B38D5">
        <w:rPr>
          <w:rFonts w:eastAsia="PMingLiU"/>
          <w:b/>
          <w:highlight w:val="yellow"/>
          <w:lang w:eastAsia="zh-HK"/>
        </w:rPr>
        <w:t>Tools &gt; Reject data using ICA &gt; Reject components by map</w:t>
      </w:r>
      <w:r w:rsidR="00C15BC7">
        <w:rPr>
          <w:rFonts w:eastAsia="PMingLiU" w:hint="eastAsia"/>
          <w:highlight w:val="yellow"/>
          <w:lang w:eastAsia="zh-HK"/>
        </w:rPr>
        <w:t>.</w:t>
      </w:r>
    </w:p>
    <w:p w14:paraId="768E9866" w14:textId="77777777" w:rsidR="00E22DE8" w:rsidRPr="00965BB0" w:rsidRDefault="00E22DE8" w:rsidP="000E00ED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</w:rPr>
      </w:pPr>
    </w:p>
    <w:p w14:paraId="723FEE19" w14:textId="12EB250A" w:rsidR="002001AF" w:rsidRPr="00965BB0" w:rsidRDefault="00F05FF4" w:rsidP="00965BB0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965BB0">
        <w:rPr>
          <w:highlight w:val="yellow"/>
        </w:rPr>
        <w:t>Reconstruct the data using the remaining ICs.</w:t>
      </w:r>
      <w:r w:rsidR="00C15BC7">
        <w:rPr>
          <w:rFonts w:eastAsia="PMingLiU" w:hint="eastAsia"/>
          <w:highlight w:val="yellow"/>
          <w:lang w:eastAsia="zh-HK"/>
        </w:rPr>
        <w:t xml:space="preserve"> </w:t>
      </w:r>
      <w:r w:rsidR="00C15BC7" w:rsidRPr="003A62D5">
        <w:rPr>
          <w:rFonts w:eastAsia="PMingLiU"/>
          <w:bCs/>
          <w:highlight w:val="yellow"/>
          <w:lang w:eastAsia="zh-HK"/>
        </w:rPr>
        <w:t>Click</w:t>
      </w:r>
      <w:r w:rsidR="00CD4ED5">
        <w:rPr>
          <w:rFonts w:eastAsia="PMingLiU"/>
          <w:bCs/>
          <w:highlight w:val="yellow"/>
          <w:lang w:eastAsia="zh-HK"/>
        </w:rPr>
        <w:t xml:space="preserve"> on</w:t>
      </w:r>
      <w:r w:rsidR="00C15BC7" w:rsidRPr="003A62D5">
        <w:rPr>
          <w:rFonts w:eastAsia="PMingLiU"/>
          <w:bCs/>
          <w:highlight w:val="yellow"/>
          <w:lang w:eastAsia="zh-HK"/>
        </w:rPr>
        <w:t xml:space="preserve"> </w:t>
      </w:r>
      <w:r w:rsidR="00C15BC7" w:rsidRPr="006B38D5">
        <w:rPr>
          <w:rFonts w:eastAsia="PMingLiU"/>
          <w:b/>
          <w:highlight w:val="yellow"/>
          <w:lang w:eastAsia="zh-HK"/>
        </w:rPr>
        <w:t>Tools &gt; Remove components</w:t>
      </w:r>
      <w:r w:rsidR="00C15BC7">
        <w:rPr>
          <w:rFonts w:eastAsia="PMingLiU" w:hint="eastAsia"/>
          <w:highlight w:val="yellow"/>
          <w:lang w:eastAsia="zh-HK"/>
        </w:rPr>
        <w:t>.</w:t>
      </w:r>
    </w:p>
    <w:p w14:paraId="2D63211F" w14:textId="77777777" w:rsidR="00E22DE8" w:rsidRPr="00965BB0" w:rsidRDefault="00E22DE8" w:rsidP="000E00ED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</w:rPr>
      </w:pPr>
    </w:p>
    <w:p w14:paraId="199E2674" w14:textId="06176178" w:rsidR="002001AF" w:rsidRPr="00965BB0" w:rsidRDefault="00F05FF4" w:rsidP="00965BB0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965BB0">
        <w:rPr>
          <w:highlight w:val="yellow"/>
        </w:rPr>
        <w:t>Filter the data with a 30</w:t>
      </w:r>
      <w:r w:rsidR="00CD4ED5">
        <w:rPr>
          <w:highlight w:val="yellow"/>
        </w:rPr>
        <w:t xml:space="preserve"> </w:t>
      </w:r>
      <w:r w:rsidRPr="00965BB0">
        <w:rPr>
          <w:highlight w:val="yellow"/>
        </w:rPr>
        <w:t>Hz low-pass filter.</w:t>
      </w:r>
      <w:r w:rsidR="007B4D16">
        <w:rPr>
          <w:rFonts w:eastAsia="PMingLiU" w:hint="eastAsia"/>
          <w:highlight w:val="yellow"/>
          <w:lang w:eastAsia="zh-HK"/>
        </w:rPr>
        <w:t xml:space="preserve"> </w:t>
      </w:r>
      <w:r w:rsidR="007B4D16" w:rsidRPr="003A62D5">
        <w:rPr>
          <w:rFonts w:eastAsia="PMingLiU"/>
          <w:bCs/>
          <w:highlight w:val="yellow"/>
          <w:lang w:eastAsia="zh-HK"/>
        </w:rPr>
        <w:t>Click</w:t>
      </w:r>
      <w:r w:rsidR="00CD4ED5">
        <w:rPr>
          <w:rFonts w:eastAsia="PMingLiU"/>
          <w:bCs/>
          <w:highlight w:val="yellow"/>
          <w:lang w:eastAsia="zh-HK"/>
        </w:rPr>
        <w:t xml:space="preserve"> on</w:t>
      </w:r>
      <w:r w:rsidR="007B4D16" w:rsidRPr="003A62D5">
        <w:rPr>
          <w:rFonts w:eastAsia="PMingLiU"/>
          <w:bCs/>
          <w:highlight w:val="yellow"/>
          <w:lang w:eastAsia="zh-HK"/>
        </w:rPr>
        <w:t xml:space="preserve"> </w:t>
      </w:r>
      <w:r w:rsidR="007B4D16" w:rsidRPr="006B38D5">
        <w:rPr>
          <w:rFonts w:eastAsia="PMingLiU"/>
          <w:b/>
          <w:highlight w:val="yellow"/>
          <w:lang w:eastAsia="zh-HK"/>
        </w:rPr>
        <w:t>Tools &gt; Filter the data &gt; Basic FIR filter (new, default)</w:t>
      </w:r>
      <w:r w:rsidR="007B4D16">
        <w:rPr>
          <w:rFonts w:eastAsia="PMingLiU" w:hint="eastAsia"/>
          <w:highlight w:val="yellow"/>
          <w:lang w:eastAsia="zh-HK"/>
        </w:rPr>
        <w:t>.</w:t>
      </w:r>
    </w:p>
    <w:p w14:paraId="29B25B70" w14:textId="77777777" w:rsidR="00E22DE8" w:rsidRPr="00965BB0" w:rsidRDefault="00E22DE8" w:rsidP="000E00ED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</w:rPr>
      </w:pPr>
    </w:p>
    <w:p w14:paraId="6335DCDF" w14:textId="35717DED" w:rsidR="002001AF" w:rsidRPr="00965BB0" w:rsidRDefault="00F05FF4" w:rsidP="00965BB0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965BB0">
        <w:rPr>
          <w:highlight w:val="yellow"/>
        </w:rPr>
        <w:t>Obtain ERP data by extracting and averaging time-locked epochs for each condition</w:t>
      </w:r>
      <w:r w:rsidR="00D74083" w:rsidRPr="00965BB0">
        <w:rPr>
          <w:highlight w:val="yellow"/>
        </w:rPr>
        <w:t xml:space="preserve"> with </w:t>
      </w:r>
      <w:r w:rsidR="0077355D">
        <w:rPr>
          <w:highlight w:val="yellow"/>
        </w:rPr>
        <w:t xml:space="preserve">a </w:t>
      </w:r>
      <w:r w:rsidR="00D74083" w:rsidRPr="00965BB0">
        <w:rPr>
          <w:highlight w:val="yellow"/>
        </w:rPr>
        <w:t xml:space="preserve">time window of -200 </w:t>
      </w:r>
      <w:r w:rsidR="00672028" w:rsidRPr="00965BB0">
        <w:rPr>
          <w:highlight w:val="yellow"/>
        </w:rPr>
        <w:t>to</w:t>
      </w:r>
      <w:r w:rsidR="00D74083" w:rsidRPr="00965BB0">
        <w:rPr>
          <w:highlight w:val="yellow"/>
        </w:rPr>
        <w:t xml:space="preserve"> 0 </w:t>
      </w:r>
      <w:proofErr w:type="spellStart"/>
      <w:r w:rsidR="00D74083" w:rsidRPr="00965BB0">
        <w:rPr>
          <w:highlight w:val="yellow"/>
        </w:rPr>
        <w:t>ms</w:t>
      </w:r>
      <w:proofErr w:type="spellEnd"/>
      <w:r w:rsidR="00D74083" w:rsidRPr="00965BB0">
        <w:rPr>
          <w:highlight w:val="yellow"/>
        </w:rPr>
        <w:t xml:space="preserve"> as the baseline</w:t>
      </w:r>
      <w:r w:rsidR="00672028" w:rsidRPr="00965BB0">
        <w:rPr>
          <w:highlight w:val="yellow"/>
        </w:rPr>
        <w:t xml:space="preserve"> and 0 to 800 </w:t>
      </w:r>
      <w:proofErr w:type="spellStart"/>
      <w:r w:rsidR="00672028" w:rsidRPr="00965BB0">
        <w:rPr>
          <w:highlight w:val="yellow"/>
        </w:rPr>
        <w:t>ms</w:t>
      </w:r>
      <w:proofErr w:type="spellEnd"/>
      <w:r w:rsidR="00672028" w:rsidRPr="00965BB0">
        <w:rPr>
          <w:highlight w:val="yellow"/>
        </w:rPr>
        <w:t xml:space="preserve"> as the ERP</w:t>
      </w:r>
      <w:r w:rsidRPr="00965BB0">
        <w:rPr>
          <w:highlight w:val="yellow"/>
        </w:rPr>
        <w:t>.</w:t>
      </w:r>
      <w:r w:rsidR="00C15BC7">
        <w:rPr>
          <w:rFonts w:eastAsia="PMingLiU" w:hint="eastAsia"/>
          <w:highlight w:val="yellow"/>
          <w:lang w:eastAsia="zh-HK"/>
        </w:rPr>
        <w:t xml:space="preserve"> </w:t>
      </w:r>
      <w:r w:rsidR="00C15BC7" w:rsidRPr="003A62D5">
        <w:rPr>
          <w:rFonts w:eastAsia="PMingLiU"/>
          <w:bCs/>
          <w:highlight w:val="yellow"/>
          <w:lang w:eastAsia="zh-HK"/>
        </w:rPr>
        <w:t>Click</w:t>
      </w:r>
      <w:r w:rsidR="00CD4ED5">
        <w:rPr>
          <w:rFonts w:eastAsia="PMingLiU"/>
          <w:bCs/>
          <w:highlight w:val="yellow"/>
          <w:lang w:eastAsia="zh-HK"/>
        </w:rPr>
        <w:t xml:space="preserve"> on</w:t>
      </w:r>
      <w:r w:rsidR="00C15BC7" w:rsidRPr="003A62D5">
        <w:rPr>
          <w:rFonts w:eastAsia="PMingLiU"/>
          <w:bCs/>
          <w:highlight w:val="yellow"/>
          <w:lang w:eastAsia="zh-HK"/>
        </w:rPr>
        <w:t xml:space="preserve"> </w:t>
      </w:r>
      <w:r w:rsidR="00C15BC7" w:rsidRPr="006B38D5">
        <w:rPr>
          <w:rFonts w:eastAsia="PMingLiU"/>
          <w:b/>
          <w:highlight w:val="yellow"/>
          <w:lang w:eastAsia="zh-HK"/>
        </w:rPr>
        <w:t>Tools &gt; Extract epochs</w:t>
      </w:r>
      <w:r w:rsidR="00C15BC7">
        <w:rPr>
          <w:rFonts w:eastAsia="PMingLiU" w:hint="eastAsia"/>
          <w:highlight w:val="yellow"/>
          <w:lang w:eastAsia="zh-HK"/>
        </w:rPr>
        <w:t>.</w:t>
      </w:r>
    </w:p>
    <w:p w14:paraId="59646503" w14:textId="77777777" w:rsidR="00E22DE8" w:rsidRPr="00965BB0" w:rsidRDefault="00E22DE8" w:rsidP="0077355D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</w:rPr>
      </w:pPr>
    </w:p>
    <w:p w14:paraId="246741B6" w14:textId="55EB6BAF" w:rsidR="002001AF" w:rsidRPr="00965BB0" w:rsidRDefault="00F05FF4" w:rsidP="00965BB0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965BB0">
        <w:rPr>
          <w:highlight w:val="yellow"/>
        </w:rPr>
        <w:lastRenderedPageBreak/>
        <w:t>Re-reference</w:t>
      </w:r>
      <w:r w:rsidR="00D74083" w:rsidRPr="00965BB0">
        <w:rPr>
          <w:highlight w:val="yellow"/>
        </w:rPr>
        <w:t xml:space="preserve"> t</w:t>
      </w:r>
      <w:r w:rsidRPr="00965BB0">
        <w:rPr>
          <w:highlight w:val="yellow"/>
        </w:rPr>
        <w:t>he ERP data with the average of the left and right mastoid channels.</w:t>
      </w:r>
      <w:r w:rsidR="007B4D16">
        <w:rPr>
          <w:rFonts w:eastAsia="PMingLiU" w:hint="eastAsia"/>
          <w:highlight w:val="yellow"/>
          <w:lang w:eastAsia="zh-HK"/>
        </w:rPr>
        <w:t xml:space="preserve"> </w:t>
      </w:r>
      <w:r w:rsidR="007B4D16" w:rsidRPr="003A62D5">
        <w:rPr>
          <w:rFonts w:eastAsia="PMingLiU"/>
          <w:bCs/>
          <w:highlight w:val="yellow"/>
          <w:lang w:eastAsia="zh-HK"/>
        </w:rPr>
        <w:t>Click</w:t>
      </w:r>
      <w:r w:rsidR="00CD4ED5">
        <w:rPr>
          <w:rFonts w:eastAsia="PMingLiU"/>
          <w:bCs/>
          <w:highlight w:val="yellow"/>
          <w:lang w:eastAsia="zh-HK"/>
        </w:rPr>
        <w:t xml:space="preserve"> on</w:t>
      </w:r>
      <w:r w:rsidR="007B4D16" w:rsidRPr="003A62D5">
        <w:rPr>
          <w:rFonts w:eastAsia="PMingLiU"/>
          <w:bCs/>
          <w:highlight w:val="yellow"/>
          <w:lang w:eastAsia="zh-HK"/>
        </w:rPr>
        <w:t xml:space="preserve"> </w:t>
      </w:r>
      <w:r w:rsidR="007B4D16" w:rsidRPr="006B38D5">
        <w:rPr>
          <w:rFonts w:eastAsia="PMingLiU"/>
          <w:b/>
          <w:highlight w:val="yellow"/>
          <w:lang w:eastAsia="zh-HK"/>
        </w:rPr>
        <w:t>Tools &gt; Re-reference</w:t>
      </w:r>
      <w:r w:rsidR="007B4D16">
        <w:rPr>
          <w:rFonts w:eastAsia="PMingLiU" w:hint="eastAsia"/>
          <w:highlight w:val="yellow"/>
          <w:lang w:eastAsia="zh-HK"/>
        </w:rPr>
        <w:t>.</w:t>
      </w:r>
    </w:p>
    <w:p w14:paraId="3787BED4" w14:textId="77777777" w:rsidR="00E22DE8" w:rsidRPr="00965BB0" w:rsidRDefault="00E22DE8" w:rsidP="002400EF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</w:rPr>
      </w:pPr>
    </w:p>
    <w:p w14:paraId="2850AFC5" w14:textId="360107B9" w:rsidR="007C2CD0" w:rsidRPr="00965BB0" w:rsidRDefault="00F05FF4" w:rsidP="00965BB0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965BB0">
        <w:rPr>
          <w:highlight w:val="yellow"/>
        </w:rPr>
        <w:t xml:space="preserve">Repeat the above steps for </w:t>
      </w:r>
      <w:r w:rsidR="00F70405" w:rsidRPr="00965BB0">
        <w:rPr>
          <w:highlight w:val="yellow"/>
        </w:rPr>
        <w:t xml:space="preserve">the </w:t>
      </w:r>
      <w:r w:rsidRPr="00965BB0">
        <w:rPr>
          <w:highlight w:val="yellow"/>
        </w:rPr>
        <w:t>datasets from all participants and compare the difference</w:t>
      </w:r>
      <w:r w:rsidR="00F70405" w:rsidRPr="00965BB0">
        <w:rPr>
          <w:highlight w:val="yellow"/>
        </w:rPr>
        <w:t>s</w:t>
      </w:r>
      <w:r w:rsidRPr="00965BB0">
        <w:rPr>
          <w:highlight w:val="yellow"/>
        </w:rPr>
        <w:t xml:space="preserve"> between conditions using </w:t>
      </w:r>
      <w:r w:rsidR="00F70405" w:rsidRPr="00965BB0">
        <w:rPr>
          <w:highlight w:val="yellow"/>
        </w:rPr>
        <w:t xml:space="preserve">the </w:t>
      </w:r>
      <w:r w:rsidRPr="006B38D5">
        <w:rPr>
          <w:i/>
          <w:iCs/>
          <w:highlight w:val="yellow"/>
        </w:rPr>
        <w:t>t</w:t>
      </w:r>
      <w:r w:rsidRPr="00965BB0">
        <w:rPr>
          <w:highlight w:val="yellow"/>
        </w:rPr>
        <w:t>-test or repeated</w:t>
      </w:r>
      <w:r w:rsidR="0065361E">
        <w:rPr>
          <w:highlight w:val="yellow"/>
        </w:rPr>
        <w:t>-</w:t>
      </w:r>
      <w:r w:rsidRPr="00965BB0">
        <w:rPr>
          <w:highlight w:val="yellow"/>
        </w:rPr>
        <w:t>measures ANOVA</w:t>
      </w:r>
      <w:r w:rsidR="00B76C6B">
        <w:rPr>
          <w:rFonts w:eastAsia="PMingLiU" w:hint="eastAsia"/>
          <w:highlight w:val="yellow"/>
          <w:lang w:eastAsia="zh-HK"/>
        </w:rPr>
        <w:t xml:space="preserve"> in a statistical analysis software</w:t>
      </w:r>
      <w:r w:rsidR="00041FEE">
        <w:rPr>
          <w:rFonts w:eastAsia="PMingLiU"/>
          <w:highlight w:val="yellow"/>
          <w:lang w:eastAsia="zh-HK"/>
        </w:rPr>
        <w:t xml:space="preserve"> </w:t>
      </w:r>
      <w:r w:rsidR="008C3668" w:rsidRPr="008C3668">
        <w:t xml:space="preserve">(see </w:t>
      </w:r>
      <w:r w:rsidR="008C3668" w:rsidRPr="008C3668">
        <w:rPr>
          <w:b/>
          <w:bCs/>
        </w:rPr>
        <w:t>Table of Materials</w:t>
      </w:r>
      <w:r w:rsidR="008C3668" w:rsidRPr="008C3668">
        <w:t>)</w:t>
      </w:r>
      <w:r w:rsidRPr="00965BB0">
        <w:rPr>
          <w:highlight w:val="yellow"/>
        </w:rPr>
        <w:t>.</w:t>
      </w:r>
    </w:p>
    <w:p w14:paraId="340808DA" w14:textId="77777777" w:rsidR="00A0555E" w:rsidRPr="00965BB0" w:rsidRDefault="00A0555E" w:rsidP="0065361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</w:rPr>
      </w:pPr>
    </w:p>
    <w:p w14:paraId="51BBC02F" w14:textId="4A02F56F" w:rsidR="00BA6546" w:rsidRDefault="00BA6546" w:rsidP="00965BB0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965BB0">
        <w:rPr>
          <w:highlight w:val="yellow"/>
        </w:rPr>
        <w:t>Define time windows for N1 and LPP based on established theories</w:t>
      </w:r>
      <w:r w:rsidR="00EC7228" w:rsidRPr="002F3D39">
        <w:rPr>
          <w:highlight w:val="yellow"/>
          <w:vertAlign w:val="superscript"/>
        </w:rPr>
        <w:fldChar w:fldCharType="begin">
          <w:fldData xml:space="preserve">PEVuZE5vdGU+PENpdGU+PEF1dGhvcj5JdG88L0F1dGhvcj48WWVhcj4xOTk4PC9ZZWFyPjxSZWNO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</w:fldData>
        </w:fldChar>
      </w:r>
      <w:r w:rsidR="000778A7">
        <w:rPr>
          <w:highlight w:val="yellow"/>
          <w:vertAlign w:val="superscript"/>
        </w:rPr>
        <w:instrText xml:space="preserve"> ADDIN EN.CITE </w:instrText>
      </w:r>
      <w:r w:rsidR="000778A7">
        <w:rPr>
          <w:highlight w:val="yellow"/>
          <w:vertAlign w:val="superscript"/>
        </w:rPr>
        <w:fldChar w:fldCharType="begin">
          <w:fldData xml:space="preserve">PEVuZE5vdGU+PENpdGU+PEF1dGhvcj5JdG88L0F1dGhvcj48WWVhcj4xOTk4PC9ZZWFyPjxSZWNO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</w:fldData>
        </w:fldChar>
      </w:r>
      <w:r w:rsidR="000778A7">
        <w:rPr>
          <w:highlight w:val="yellow"/>
          <w:vertAlign w:val="superscript"/>
        </w:rPr>
        <w:instrText xml:space="preserve"> ADDIN EN.CITE.DATA </w:instrText>
      </w:r>
      <w:r w:rsidR="000778A7">
        <w:rPr>
          <w:highlight w:val="yellow"/>
          <w:vertAlign w:val="superscript"/>
        </w:rPr>
      </w:r>
      <w:r w:rsidR="000778A7">
        <w:rPr>
          <w:highlight w:val="yellow"/>
          <w:vertAlign w:val="superscript"/>
        </w:rPr>
        <w:fldChar w:fldCharType="end"/>
      </w:r>
      <w:r w:rsidR="00EC7228" w:rsidRPr="002F3D39">
        <w:rPr>
          <w:highlight w:val="yellow"/>
          <w:vertAlign w:val="superscript"/>
        </w:rPr>
      </w:r>
      <w:r w:rsidR="00EC7228" w:rsidRPr="002F3D39">
        <w:rPr>
          <w:highlight w:val="yellow"/>
          <w:vertAlign w:val="superscript"/>
        </w:rPr>
        <w:fldChar w:fldCharType="separate"/>
      </w:r>
      <w:r w:rsidR="000778A7">
        <w:rPr>
          <w:noProof/>
          <w:highlight w:val="yellow"/>
          <w:vertAlign w:val="superscript"/>
        </w:rPr>
        <w:t>8,17</w:t>
      </w:r>
      <w:r w:rsidR="00EC7228" w:rsidRPr="002F3D39">
        <w:rPr>
          <w:highlight w:val="yellow"/>
          <w:vertAlign w:val="superscript"/>
        </w:rPr>
        <w:fldChar w:fldCharType="end"/>
      </w:r>
      <w:r w:rsidRPr="00965BB0">
        <w:rPr>
          <w:highlight w:val="yellow"/>
        </w:rPr>
        <w:t xml:space="preserve"> and the current data</w:t>
      </w:r>
      <w:r w:rsidR="00EC7228" w:rsidRPr="002F3D39">
        <w:rPr>
          <w:highlight w:val="yellow"/>
          <w:vertAlign w:val="superscript"/>
        </w:rPr>
        <w:fldChar w:fldCharType="begin">
          <w:fldData xml:space="preserve">PEVuZE5vdGU+PENpdGU+PEF1dGhvcj5HYW88L0F1dGhvcj48WWVhcj4yMDE3PC9ZZWFyPjxSZWNO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</w:fldData>
        </w:fldChar>
      </w:r>
      <w:r w:rsidR="000778A7">
        <w:rPr>
          <w:highlight w:val="yellow"/>
          <w:vertAlign w:val="superscript"/>
        </w:rPr>
        <w:instrText xml:space="preserve"> ADDIN EN.CITE </w:instrText>
      </w:r>
      <w:r w:rsidR="000778A7">
        <w:rPr>
          <w:highlight w:val="yellow"/>
          <w:vertAlign w:val="superscript"/>
        </w:rPr>
        <w:fldChar w:fldCharType="begin">
          <w:fldData xml:space="preserve">PEVuZE5vdGU+PENpdGU+PEF1dGhvcj5HYW88L0F1dGhvcj48WWVhcj4yMDE3PC9ZZWFyPjxSZWNO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</w:fldData>
        </w:fldChar>
      </w:r>
      <w:r w:rsidR="000778A7">
        <w:rPr>
          <w:highlight w:val="yellow"/>
          <w:vertAlign w:val="superscript"/>
        </w:rPr>
        <w:instrText xml:space="preserve"> ADDIN EN.CITE.DATA </w:instrText>
      </w:r>
      <w:r w:rsidR="000778A7">
        <w:rPr>
          <w:highlight w:val="yellow"/>
          <w:vertAlign w:val="superscript"/>
        </w:rPr>
      </w:r>
      <w:r w:rsidR="000778A7">
        <w:rPr>
          <w:highlight w:val="yellow"/>
          <w:vertAlign w:val="superscript"/>
        </w:rPr>
        <w:fldChar w:fldCharType="end"/>
      </w:r>
      <w:r w:rsidR="00EC7228" w:rsidRPr="002F3D39">
        <w:rPr>
          <w:highlight w:val="yellow"/>
          <w:vertAlign w:val="superscript"/>
        </w:rPr>
      </w:r>
      <w:r w:rsidR="00EC7228" w:rsidRPr="002F3D39">
        <w:rPr>
          <w:highlight w:val="yellow"/>
          <w:vertAlign w:val="superscript"/>
        </w:rPr>
        <w:fldChar w:fldCharType="separate"/>
      </w:r>
      <w:r w:rsidR="00EC7228" w:rsidRPr="002F3D39">
        <w:rPr>
          <w:noProof/>
          <w:highlight w:val="yellow"/>
          <w:vertAlign w:val="superscript"/>
        </w:rPr>
        <w:t>3</w:t>
      </w:r>
      <w:r w:rsidR="00EC7228" w:rsidRPr="002F3D39">
        <w:rPr>
          <w:highlight w:val="yellow"/>
          <w:vertAlign w:val="superscript"/>
        </w:rPr>
        <w:fldChar w:fldCharType="end"/>
      </w:r>
      <w:r w:rsidRPr="00965BB0">
        <w:rPr>
          <w:highlight w:val="yellow"/>
        </w:rPr>
        <w:t>.</w:t>
      </w:r>
    </w:p>
    <w:p w14:paraId="270B2C19" w14:textId="77777777" w:rsidR="002F3D39" w:rsidRPr="00965BB0" w:rsidRDefault="002F3D39" w:rsidP="002F3D39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</w:rPr>
      </w:pPr>
    </w:p>
    <w:p w14:paraId="50CF392B" w14:textId="17C31173" w:rsidR="00BA6546" w:rsidRPr="002F3D39" w:rsidRDefault="00674B3B" w:rsidP="002F3D39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</w:pPr>
      <w:r w:rsidRPr="002F3D39">
        <w:t>NOTE:</w:t>
      </w:r>
      <w:r w:rsidR="00BA6546" w:rsidRPr="002F3D39">
        <w:t xml:space="preserve"> </w:t>
      </w:r>
      <w:r w:rsidR="002F3D39" w:rsidRPr="002F3D39">
        <w:t>In this work,</w:t>
      </w:r>
      <w:r w:rsidR="00BA6546" w:rsidRPr="002F3D39">
        <w:t xml:space="preserve"> N1 </w:t>
      </w:r>
      <w:r w:rsidR="002F3D39" w:rsidRPr="002F3D39">
        <w:t xml:space="preserve">was defined </w:t>
      </w:r>
      <w:r w:rsidR="00BA6546" w:rsidRPr="002F3D39">
        <w:t>as 100</w:t>
      </w:r>
      <w:r w:rsidR="00CD4ED5">
        <w:t>–</w:t>
      </w:r>
      <w:r w:rsidR="00BA6546" w:rsidRPr="002F3D39">
        <w:t xml:space="preserve">150 </w:t>
      </w:r>
      <w:proofErr w:type="spellStart"/>
      <w:r w:rsidR="00BA6546" w:rsidRPr="002F3D39">
        <w:t>ms</w:t>
      </w:r>
      <w:proofErr w:type="spellEnd"/>
      <w:r w:rsidR="00BA6546" w:rsidRPr="002F3D39">
        <w:t>, while LPP as 300</w:t>
      </w:r>
      <w:r w:rsidR="00CD4ED5">
        <w:t>–</w:t>
      </w:r>
      <w:r w:rsidR="00BA6546" w:rsidRPr="002F3D39">
        <w:t xml:space="preserve">600 </w:t>
      </w:r>
      <w:proofErr w:type="spellStart"/>
      <w:r w:rsidR="00BA6546" w:rsidRPr="002F3D39">
        <w:t>ms</w:t>
      </w:r>
      <w:proofErr w:type="spellEnd"/>
      <w:r w:rsidR="00BA6546" w:rsidRPr="002F3D39">
        <w:t xml:space="preserve"> from stimulus onset</w:t>
      </w:r>
      <w:r w:rsidR="009D5668" w:rsidRPr="002F3D39">
        <w:t>;</w:t>
      </w:r>
      <w:r w:rsidRPr="002F3D39">
        <w:t xml:space="preserve"> </w:t>
      </w:r>
      <w:r w:rsidR="00BA6546" w:rsidRPr="002F3D39">
        <w:t xml:space="preserve">LPP is most prominent in </w:t>
      </w:r>
      <w:r w:rsidR="009D5668" w:rsidRPr="002F3D39">
        <w:t xml:space="preserve">the </w:t>
      </w:r>
      <w:r w:rsidR="00BA6546" w:rsidRPr="002F3D39">
        <w:t>central-parietal</w:t>
      </w:r>
      <w:r w:rsidR="009D5668" w:rsidRPr="002F3D39">
        <w:t xml:space="preserve"> region</w:t>
      </w:r>
      <w:r w:rsidR="005402C2">
        <w:t xml:space="preserve"> </w:t>
      </w:r>
      <w:r w:rsidR="005402C2" w:rsidRPr="006A02D0">
        <w:rPr>
          <w:bCs/>
        </w:rPr>
        <w:t>(</w:t>
      </w:r>
      <w:r w:rsidR="005402C2" w:rsidRPr="006A02D0">
        <w:rPr>
          <w:b/>
        </w:rPr>
        <w:t>Figure 2</w:t>
      </w:r>
      <w:r w:rsidR="005402C2" w:rsidRPr="006A02D0">
        <w:rPr>
          <w:bCs/>
        </w:rPr>
        <w:t>)</w:t>
      </w:r>
      <w:r w:rsidRPr="002F3D39">
        <w:t>.</w:t>
      </w:r>
    </w:p>
    <w:p w14:paraId="38D1051B" w14:textId="77777777" w:rsidR="00BA6546" w:rsidRPr="00965BB0" w:rsidRDefault="00BA6546" w:rsidP="002F3D39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</w:rPr>
      </w:pPr>
    </w:p>
    <w:p w14:paraId="45BDB885" w14:textId="31813056" w:rsidR="00BA6546" w:rsidRPr="00965BB0" w:rsidRDefault="00BA6546" w:rsidP="00965BB0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965BB0">
        <w:rPr>
          <w:highlight w:val="yellow"/>
        </w:rPr>
        <w:t xml:space="preserve">Find the </w:t>
      </w:r>
      <w:r w:rsidR="008521B6">
        <w:rPr>
          <w:highlight w:val="yellow"/>
        </w:rPr>
        <w:t xml:space="preserve">neutral </w:t>
      </w:r>
      <w:r w:rsidR="008521B6" w:rsidRPr="003A62D5">
        <w:rPr>
          <w:highlight w:val="yellow"/>
        </w:rPr>
        <w:t>vs</w:t>
      </w:r>
      <w:r w:rsidR="008521B6">
        <w:rPr>
          <w:highlight w:val="yellow"/>
        </w:rPr>
        <w:t>. negative picture differenc</w:t>
      </w:r>
      <w:r w:rsidRPr="00965BB0">
        <w:rPr>
          <w:highlight w:val="yellow"/>
        </w:rPr>
        <w:t xml:space="preserve">e at </w:t>
      </w:r>
      <w:r w:rsidR="002026F8">
        <w:rPr>
          <w:highlight w:val="yellow"/>
        </w:rPr>
        <w:t xml:space="preserve">the </w:t>
      </w:r>
      <w:r w:rsidRPr="00965BB0">
        <w:rPr>
          <w:highlight w:val="yellow"/>
        </w:rPr>
        <w:t xml:space="preserve">N1 component using paired </w:t>
      </w:r>
      <w:r w:rsidRPr="006B38D5">
        <w:rPr>
          <w:i/>
          <w:iCs/>
          <w:highlight w:val="yellow"/>
        </w:rPr>
        <w:t>t</w:t>
      </w:r>
      <w:r w:rsidRPr="00965BB0">
        <w:rPr>
          <w:highlight w:val="yellow"/>
        </w:rPr>
        <w:t xml:space="preserve">-test among three conditions </w:t>
      </w:r>
      <w:r w:rsidR="003D2F2A">
        <w:rPr>
          <w:highlight w:val="yellow"/>
        </w:rPr>
        <w:t>(</w:t>
      </w:r>
      <w:r w:rsidR="003D2F2A" w:rsidRPr="003D2F2A">
        <w:rPr>
          <w:b/>
          <w:bCs/>
          <w:highlight w:val="yellow"/>
        </w:rPr>
        <w:t>F</w:t>
      </w:r>
      <w:r w:rsidRPr="003D2F2A">
        <w:rPr>
          <w:b/>
          <w:bCs/>
          <w:highlight w:val="yellow"/>
        </w:rPr>
        <w:t>igure 3</w:t>
      </w:r>
      <w:r w:rsidRPr="00965BB0">
        <w:rPr>
          <w:highlight w:val="yellow"/>
        </w:rPr>
        <w:t>).</w:t>
      </w:r>
    </w:p>
    <w:p w14:paraId="1E451525" w14:textId="77777777" w:rsidR="00BA6546" w:rsidRPr="00965BB0" w:rsidRDefault="00BA6546" w:rsidP="003D2F2A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</w:rPr>
      </w:pPr>
    </w:p>
    <w:p w14:paraId="1A5CACBF" w14:textId="3B910B48" w:rsidR="00BA6546" w:rsidRPr="00965BB0" w:rsidRDefault="00BA6546" w:rsidP="00965BB0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965BB0">
        <w:rPr>
          <w:highlight w:val="yellow"/>
        </w:rPr>
        <w:t xml:space="preserve">Find the </w:t>
      </w:r>
      <w:r w:rsidR="002026F8">
        <w:rPr>
          <w:highlight w:val="yellow"/>
        </w:rPr>
        <w:t xml:space="preserve">neutral </w:t>
      </w:r>
      <w:r w:rsidR="002026F8" w:rsidRPr="003A62D5">
        <w:rPr>
          <w:highlight w:val="yellow"/>
        </w:rPr>
        <w:t>vs</w:t>
      </w:r>
      <w:r w:rsidR="002026F8">
        <w:rPr>
          <w:highlight w:val="yellow"/>
        </w:rPr>
        <w:t>. negative picture differenc</w:t>
      </w:r>
      <w:r w:rsidRPr="00965BB0">
        <w:rPr>
          <w:highlight w:val="yellow"/>
        </w:rPr>
        <w:t xml:space="preserve">e at </w:t>
      </w:r>
      <w:r w:rsidR="002026F8">
        <w:rPr>
          <w:highlight w:val="yellow"/>
        </w:rPr>
        <w:t xml:space="preserve">the </w:t>
      </w:r>
      <w:r w:rsidRPr="00965BB0">
        <w:rPr>
          <w:highlight w:val="yellow"/>
        </w:rPr>
        <w:t xml:space="preserve">LPP component using paired </w:t>
      </w:r>
      <w:r w:rsidRPr="006B38D5">
        <w:rPr>
          <w:i/>
          <w:iCs/>
          <w:highlight w:val="yellow"/>
        </w:rPr>
        <w:t>t</w:t>
      </w:r>
      <w:r w:rsidRPr="00965BB0">
        <w:rPr>
          <w:highlight w:val="yellow"/>
        </w:rPr>
        <w:t>-test among three conditions (</w:t>
      </w:r>
      <w:r w:rsidR="00A31BD1" w:rsidRPr="003D2F2A">
        <w:rPr>
          <w:b/>
          <w:bCs/>
          <w:highlight w:val="yellow"/>
        </w:rPr>
        <w:t xml:space="preserve">Figure </w:t>
      </w:r>
      <w:r w:rsidR="005402C2">
        <w:rPr>
          <w:b/>
          <w:bCs/>
          <w:highlight w:val="yellow"/>
        </w:rPr>
        <w:t>4</w:t>
      </w:r>
      <w:r w:rsidRPr="00965BB0">
        <w:rPr>
          <w:highlight w:val="yellow"/>
        </w:rPr>
        <w:t>).</w:t>
      </w:r>
    </w:p>
    <w:p w14:paraId="705BDA79" w14:textId="77777777" w:rsidR="00BA6546" w:rsidRPr="00965BB0" w:rsidRDefault="00BA6546" w:rsidP="002026F8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</w:rPr>
      </w:pPr>
    </w:p>
    <w:p w14:paraId="0E045ED6" w14:textId="442818A0" w:rsidR="00BA6546" w:rsidRDefault="00A0555E" w:rsidP="00965BB0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965BB0">
        <w:rPr>
          <w:highlight w:val="yellow"/>
        </w:rPr>
        <w:t>Perform region of interest (</w:t>
      </w:r>
      <w:r w:rsidR="00BA6546" w:rsidRPr="00965BB0">
        <w:rPr>
          <w:highlight w:val="yellow"/>
        </w:rPr>
        <w:t>ROI</w:t>
      </w:r>
      <w:r w:rsidRPr="00965BB0">
        <w:rPr>
          <w:highlight w:val="yellow"/>
        </w:rPr>
        <w:t>)</w:t>
      </w:r>
      <w:r w:rsidR="00BA6546" w:rsidRPr="00965BB0">
        <w:rPr>
          <w:highlight w:val="yellow"/>
        </w:rPr>
        <w:t xml:space="preserve"> analysis on N1 and LPP component</w:t>
      </w:r>
      <w:r w:rsidR="009D5668" w:rsidRPr="00965BB0">
        <w:rPr>
          <w:highlight w:val="yellow"/>
        </w:rPr>
        <w:t>s</w:t>
      </w:r>
      <w:r w:rsidR="000E72FB">
        <w:rPr>
          <w:rFonts w:eastAsia="PMingLiU" w:hint="eastAsia"/>
          <w:highlight w:val="yellow"/>
          <w:lang w:eastAsia="zh-HK"/>
        </w:rPr>
        <w:t xml:space="preserve"> by averaging relevant channels to represent a region</w:t>
      </w:r>
      <w:r w:rsidR="00BA6546" w:rsidRPr="00965BB0">
        <w:rPr>
          <w:highlight w:val="yellow"/>
        </w:rPr>
        <w:t>.</w:t>
      </w:r>
    </w:p>
    <w:p w14:paraId="3C108FAE" w14:textId="77777777" w:rsidR="00CB7368" w:rsidRPr="00965BB0" w:rsidRDefault="00CB7368" w:rsidP="00CB7368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</w:rPr>
      </w:pPr>
    </w:p>
    <w:p w14:paraId="42283E85" w14:textId="540A6462" w:rsidR="00BA6546" w:rsidRPr="00CB7368" w:rsidRDefault="00A0555E" w:rsidP="00CB7368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</w:pPr>
      <w:r w:rsidRPr="00CB7368">
        <w:t>NOTE:</w:t>
      </w:r>
      <w:r w:rsidR="00BA6546" w:rsidRPr="00CB7368">
        <w:t xml:space="preserve"> To select ROI, the epochs of all three conditions w</w:t>
      </w:r>
      <w:r w:rsidR="009D5668" w:rsidRPr="00CB7368">
        <w:t>ere</w:t>
      </w:r>
      <w:r w:rsidR="00BA6546" w:rsidRPr="00CB7368">
        <w:t xml:space="preserve"> averaged to calculate those channels where the neutral and negative pictures had </w:t>
      </w:r>
      <w:r w:rsidR="00AC4B60">
        <w:t>a difference that w</w:t>
      </w:r>
      <w:r w:rsidR="00BA6546" w:rsidRPr="00CB7368">
        <w:t>a</w:t>
      </w:r>
      <w:r w:rsidR="00AC4B60">
        <w:t>s</w:t>
      </w:r>
      <w:r w:rsidR="00BA6546" w:rsidRPr="00CB7368">
        <w:t xml:space="preserve"> significant in</w:t>
      </w:r>
      <w:r w:rsidR="004F6187" w:rsidRPr="00CB7368">
        <w:t xml:space="preserve"> the specific time window (e.g.</w:t>
      </w:r>
      <w:r w:rsidR="009D5668" w:rsidRPr="00CB7368">
        <w:t>,</w:t>
      </w:r>
      <w:r w:rsidR="00BA6546" w:rsidRPr="00CB7368">
        <w:t xml:space="preserve"> for N1 or LPP).</w:t>
      </w:r>
    </w:p>
    <w:p w14:paraId="1E6BFD33" w14:textId="77777777" w:rsidR="00BA6546" w:rsidRPr="00965BB0" w:rsidRDefault="00BA6546" w:rsidP="00CB7368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</w:rPr>
      </w:pPr>
    </w:p>
    <w:p w14:paraId="1CF35D38" w14:textId="75ED5F38" w:rsidR="00BA6546" w:rsidRDefault="00A0555E" w:rsidP="00965BB0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965BB0">
        <w:rPr>
          <w:highlight w:val="yellow"/>
        </w:rPr>
        <w:t>Compare the difference</w:t>
      </w:r>
      <w:r w:rsidR="00BA6546" w:rsidRPr="00965BB0">
        <w:rPr>
          <w:highlight w:val="yellow"/>
        </w:rPr>
        <w:t xml:space="preserve"> at N1 and LPP separately, using repeated measure</w:t>
      </w:r>
      <w:r w:rsidR="009D5668" w:rsidRPr="00965BB0">
        <w:rPr>
          <w:highlight w:val="yellow"/>
        </w:rPr>
        <w:t>s</w:t>
      </w:r>
      <w:r w:rsidR="004F6187" w:rsidRPr="00965BB0">
        <w:rPr>
          <w:highlight w:val="yellow"/>
        </w:rPr>
        <w:t xml:space="preserve"> ANOVA and post</w:t>
      </w:r>
      <w:r w:rsidR="00240EBE">
        <w:rPr>
          <w:highlight w:val="yellow"/>
        </w:rPr>
        <w:t xml:space="preserve"> </w:t>
      </w:r>
      <w:r w:rsidR="004F6187" w:rsidRPr="00965BB0">
        <w:rPr>
          <w:highlight w:val="yellow"/>
        </w:rPr>
        <w:t>hoc statistics</w:t>
      </w:r>
      <w:r w:rsidR="00254E2D">
        <w:rPr>
          <w:rFonts w:eastAsia="PMingLiU" w:hint="eastAsia"/>
          <w:highlight w:val="yellow"/>
          <w:lang w:eastAsia="zh-HK"/>
        </w:rPr>
        <w:t xml:space="preserve"> in statistical </w:t>
      </w:r>
      <w:r w:rsidR="005A7D3C">
        <w:rPr>
          <w:rFonts w:eastAsia="PMingLiU" w:hint="eastAsia"/>
          <w:highlight w:val="yellow"/>
          <w:lang w:eastAsia="zh-HK"/>
        </w:rPr>
        <w:t xml:space="preserve">analysis </w:t>
      </w:r>
      <w:r w:rsidR="00254E2D">
        <w:rPr>
          <w:rFonts w:eastAsia="PMingLiU" w:hint="eastAsia"/>
          <w:highlight w:val="yellow"/>
          <w:lang w:eastAsia="zh-HK"/>
        </w:rPr>
        <w:t>software</w:t>
      </w:r>
      <w:r w:rsidR="004F6187" w:rsidRPr="00965BB0">
        <w:rPr>
          <w:highlight w:val="yellow"/>
        </w:rPr>
        <w:t>.</w:t>
      </w:r>
    </w:p>
    <w:p w14:paraId="46A17B48" w14:textId="77777777" w:rsidR="00E83005" w:rsidRPr="00965BB0" w:rsidRDefault="00E83005" w:rsidP="00E8300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</w:rPr>
      </w:pPr>
    </w:p>
    <w:p w14:paraId="3F4BEC35" w14:textId="585E9D89" w:rsidR="00BA6546" w:rsidRPr="00E83005" w:rsidRDefault="00E83005" w:rsidP="00E8300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</w:pPr>
      <w:r w:rsidRPr="00E83005">
        <w:t>NOTE</w:t>
      </w:r>
      <w:r w:rsidR="00BA6546" w:rsidRPr="00E83005">
        <w:t>:</w:t>
      </w:r>
      <w:r w:rsidR="00AC4B60">
        <w:t xml:space="preserve"> Use</w:t>
      </w:r>
      <w:r w:rsidR="002D2BDE">
        <w:t xml:space="preserve"> P</w:t>
      </w:r>
      <w:r w:rsidR="00BA6546" w:rsidRPr="00E83005">
        <w:t>ost</w:t>
      </w:r>
      <w:r w:rsidR="00240EBE">
        <w:t xml:space="preserve"> </w:t>
      </w:r>
      <w:r w:rsidR="00BA6546" w:rsidRPr="00E83005">
        <w:t xml:space="preserve">hoc analysis (Bonferroni correction) </w:t>
      </w:r>
      <w:r w:rsidR="00AC4B60">
        <w:t>and</w:t>
      </w:r>
      <w:r w:rsidR="00BA6546" w:rsidRPr="00E83005">
        <w:t xml:space="preserve"> determine significant differences between </w:t>
      </w:r>
      <w:r w:rsidR="002D2BDE">
        <w:t xml:space="preserve">the </w:t>
      </w:r>
      <w:r w:rsidR="00BA6546" w:rsidRPr="00E83005">
        <w:t>two conditions separately</w:t>
      </w:r>
      <w:r w:rsidR="002D2BDE" w:rsidRPr="002D2BDE">
        <w:t xml:space="preserve"> </w:t>
      </w:r>
      <w:r w:rsidR="002D2BDE">
        <w:t>i</w:t>
      </w:r>
      <w:r w:rsidR="002D2BDE" w:rsidRPr="00E83005">
        <w:t>f the model was significant</w:t>
      </w:r>
      <w:r w:rsidR="00BA6546" w:rsidRPr="00E83005">
        <w:t xml:space="preserve">. </w:t>
      </w:r>
      <w:r w:rsidR="009D5668" w:rsidRPr="00E83005">
        <w:t>The s</w:t>
      </w:r>
      <w:r w:rsidR="00BA6546" w:rsidRPr="00E83005">
        <w:t xml:space="preserve">ignificance </w:t>
      </w:r>
      <w:r w:rsidR="00AC4B60">
        <w:t>threshold</w:t>
      </w:r>
      <w:r w:rsidR="00BA6546" w:rsidRPr="00E83005">
        <w:t xml:space="preserve"> was set at </w:t>
      </w:r>
      <w:r w:rsidR="00BA6546" w:rsidRPr="006B38D5">
        <w:rPr>
          <w:i/>
          <w:iCs/>
        </w:rPr>
        <w:t>p</w:t>
      </w:r>
      <w:r w:rsidR="00676DBC" w:rsidRPr="003A62D5">
        <w:t xml:space="preserve"> </w:t>
      </w:r>
      <w:r w:rsidR="00BA6546" w:rsidRPr="00E83005">
        <w:t>&lt;</w:t>
      </w:r>
      <w:r w:rsidR="00676DBC">
        <w:t xml:space="preserve"> </w:t>
      </w:r>
      <w:r w:rsidR="00BA6546" w:rsidRPr="00E83005">
        <w:t>0.05.</w:t>
      </w:r>
    </w:p>
    <w:p w14:paraId="3A73EB70" w14:textId="77777777" w:rsidR="008D3068" w:rsidRPr="00D02A76" w:rsidRDefault="008D3068" w:rsidP="00D02A76">
      <w:pPr>
        <w:rPr>
          <w:highlight w:val="yellow"/>
          <w:shd w:val="pct15" w:color="auto" w:fill="FFFFFF"/>
          <w:lang w:eastAsia="zh-CN"/>
        </w:rPr>
      </w:pPr>
    </w:p>
    <w:p w14:paraId="0C1BFD7C" w14:textId="0348C0D5" w:rsidR="008D3068" w:rsidRPr="009C1030" w:rsidRDefault="00F05FF4" w:rsidP="009C1030">
      <w:pPr>
        <w:pStyle w:val="ListParagraph"/>
        <w:numPr>
          <w:ilvl w:val="0"/>
          <w:numId w:val="17"/>
        </w:numPr>
        <w:ind w:left="0" w:firstLine="0"/>
        <w:rPr>
          <w:b/>
          <w:bCs/>
          <w:highlight w:val="yellow"/>
        </w:rPr>
      </w:pPr>
      <w:r w:rsidRPr="009C1030">
        <w:rPr>
          <w:b/>
          <w:bCs/>
          <w:highlight w:val="yellow"/>
        </w:rPr>
        <w:t xml:space="preserve">ERP </w:t>
      </w:r>
      <w:r w:rsidR="009C1030">
        <w:rPr>
          <w:b/>
          <w:bCs/>
          <w:highlight w:val="yellow"/>
        </w:rPr>
        <w:t>s</w:t>
      </w:r>
      <w:r w:rsidRPr="009C1030">
        <w:rPr>
          <w:b/>
          <w:bCs/>
          <w:highlight w:val="yellow"/>
        </w:rPr>
        <w:t xml:space="preserve">ource </w:t>
      </w:r>
      <w:r w:rsidR="009C1030">
        <w:rPr>
          <w:b/>
          <w:bCs/>
          <w:highlight w:val="yellow"/>
        </w:rPr>
        <w:t>a</w:t>
      </w:r>
      <w:r w:rsidRPr="009C1030">
        <w:rPr>
          <w:b/>
          <w:bCs/>
          <w:highlight w:val="yellow"/>
        </w:rPr>
        <w:t>nalysis</w:t>
      </w:r>
    </w:p>
    <w:p w14:paraId="28D830B3" w14:textId="77777777" w:rsidR="008D3068" w:rsidRPr="00D02A76" w:rsidRDefault="008D3068" w:rsidP="00D02A76">
      <w:pPr>
        <w:rPr>
          <w:highlight w:val="yellow"/>
          <w:shd w:val="pct15" w:color="auto" w:fill="FFFFFF"/>
          <w:lang w:eastAsia="zh-CN"/>
        </w:rPr>
      </w:pPr>
    </w:p>
    <w:p w14:paraId="08D114C7" w14:textId="5DA7DE0E" w:rsidR="008D3068" w:rsidRPr="009C1030" w:rsidRDefault="00EB29C6" w:rsidP="009C1030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>
        <w:rPr>
          <w:highlight w:val="yellow"/>
        </w:rPr>
        <w:t>Perform the</w:t>
      </w:r>
      <w:r w:rsidR="00F05FF4" w:rsidRPr="009C1030">
        <w:rPr>
          <w:highlight w:val="yellow"/>
        </w:rPr>
        <w:t xml:space="preserve"> ERP source analysis</w:t>
      </w:r>
      <w:r w:rsidR="00F05FF4" w:rsidRPr="00DF3AAB">
        <w:rPr>
          <w:highlight w:val="yellow"/>
          <w:vertAlign w:val="superscript"/>
        </w:rPr>
        <w:fldChar w:fldCharType="begin"/>
      </w:r>
      <w:r w:rsidR="000778A7">
        <w:rPr>
          <w:highlight w:val="yellow"/>
          <w:vertAlign w:val="superscript"/>
        </w:rPr>
        <w:instrText xml:space="preserve"> ADDIN EN.CITE &lt;EndNote&gt;&lt;Cite&gt;&lt;Author&gt;Grech&lt;/Author&gt;&lt;Year&gt;2008&lt;/Year&gt;&lt;RecNum&gt;5&lt;/RecNum&gt;&lt;DisplayText&gt;&lt;style face="superscript"&gt;18&lt;/style&gt;&lt;/DisplayText&gt;&lt;record&gt;&lt;rec-number&gt;5&lt;/rec-number&gt;&lt;foreign-keys&gt;&lt;key app="EN" db-id="09dwerpww0aff6e0sd9x02d2vf25pvs09xvv" timestamp="1398667163"&gt;5&lt;/key&gt;&lt;/foreign-keys&gt;&lt;ref-type name="Journal Article"&gt;17&lt;/ref-type&gt;&lt;contributors&gt;&lt;authors&gt;&lt;author&gt;Roberta Grech&lt;/author&gt;&lt;author&gt;Tracey Cassar&lt;/author&gt;&lt;author&gt;Joseph Muscat&lt;/author&gt;&lt;author&gt;Kenneth P Camilleri&lt;/author&gt;&lt;author&gt;Simon G Fabri&lt;/author&gt;&lt;author&gt;Michalis Zervakis&lt;/author&gt;&lt;author&gt;Petros Xanthopoulos&lt;/author&gt;&lt;author&gt;Vangelis Sakkalis&lt;/author&gt;&lt;author&gt;Bart Vanrumste&lt;/author&gt;&lt;/authors&gt;&lt;/contributors&gt;&lt;titles&gt;&lt;title&gt;Review on solving the inverse problem in EEG source analysis&lt;/title&gt;&lt;secondary-title&gt;Journal of NeuroEngineering and Rehabilitation&lt;/secondary-title&gt;&lt;/titles&gt;&lt;periodical&gt;&lt;full-title&gt;Journal of NeuroEngineering and Rehabilitation&lt;/full-title&gt;&lt;/periodical&gt;&lt;volume&gt;5&lt;/volume&gt;&lt;dates&gt;&lt;year&gt;2008&lt;/year&gt;&lt;/dates&gt;&lt;urls&gt;&lt;/urls&gt;&lt;/record&gt;&lt;/Cite&gt;&lt;/EndNote&gt;</w:instrText>
      </w:r>
      <w:r w:rsidR="00F05FF4" w:rsidRPr="00DF3AAB">
        <w:rPr>
          <w:highlight w:val="yellow"/>
          <w:vertAlign w:val="superscript"/>
        </w:rPr>
        <w:fldChar w:fldCharType="separate"/>
      </w:r>
      <w:r w:rsidR="000778A7">
        <w:rPr>
          <w:noProof/>
          <w:highlight w:val="yellow"/>
          <w:vertAlign w:val="superscript"/>
        </w:rPr>
        <w:t>18</w:t>
      </w:r>
      <w:r w:rsidR="00F05FF4" w:rsidRPr="00DF3AAB">
        <w:rPr>
          <w:highlight w:val="yellow"/>
          <w:vertAlign w:val="superscript"/>
        </w:rPr>
        <w:fldChar w:fldCharType="end"/>
      </w:r>
      <w:r w:rsidR="00F05FF4" w:rsidRPr="009C1030">
        <w:rPr>
          <w:highlight w:val="yellow"/>
        </w:rPr>
        <w:t xml:space="preserve"> with the SPM</w:t>
      </w:r>
      <w:r w:rsidR="00F05FF4" w:rsidRPr="00DF3AAB">
        <w:rPr>
          <w:highlight w:val="yellow"/>
          <w:vertAlign w:val="superscript"/>
        </w:rPr>
        <w:fldChar w:fldCharType="begin"/>
      </w:r>
      <w:r w:rsidR="000778A7">
        <w:rPr>
          <w:highlight w:val="yellow"/>
          <w:vertAlign w:val="superscript"/>
        </w:rPr>
        <w:instrText xml:space="preserve"> ADDIN EN.CITE &lt;EndNote&gt;&lt;Cite&gt;&lt;Author&gt;Penny&lt;/Author&gt;&lt;Year&gt;2011&lt;/Year&gt;&lt;RecNum&gt;66&lt;/RecNum&gt;&lt;DisplayText&gt;&lt;style face="superscript"&gt;19&lt;/style&gt;&lt;/DisplayText&gt;&lt;record&gt;&lt;rec-number&gt;66&lt;/rec-number&gt;&lt;foreign-keys&gt;&lt;key app="EN" db-id="09dwerpww0aff6e0sd9x02d2vf25pvs09xvv" timestamp="1430813596"&gt;66&lt;/key&gt;&lt;/foreign-keys&gt;&lt;ref-type name="Book"&gt;6&lt;/ref-type&gt;&lt;contributors&gt;&lt;authors&gt;&lt;author&gt;Penny, William D&lt;/author&gt;&lt;author&gt;Friston, Karl J&lt;/author&gt;&lt;author&gt;Ashburner, John T&lt;/author&gt;&lt;author&gt;Kiebel, Stefan J&lt;/author&gt;&lt;author&gt;Nichols, Thomas E&lt;/author&gt;&lt;/authors&gt;&lt;/contributors&gt;&lt;titles&gt;&lt;title&gt;Statistical parametric mapping: the analysis of functional brain images: the analysis of functional brain images&lt;/title&gt;&lt;/titles&gt;&lt;dates&gt;&lt;year&gt;2011&lt;/year&gt;&lt;/dates&gt;&lt;publisher&gt;Academic press&lt;/publisher&gt;&lt;isbn&gt;0080466508&lt;/isbn&gt;&lt;urls&gt;&lt;/urls&gt;&lt;/record&gt;&lt;/Cite&gt;&lt;/EndNote&gt;</w:instrText>
      </w:r>
      <w:r w:rsidR="00F05FF4" w:rsidRPr="00DF3AAB">
        <w:rPr>
          <w:highlight w:val="yellow"/>
          <w:vertAlign w:val="superscript"/>
        </w:rPr>
        <w:fldChar w:fldCharType="separate"/>
      </w:r>
      <w:r w:rsidR="000778A7">
        <w:rPr>
          <w:noProof/>
          <w:highlight w:val="yellow"/>
          <w:vertAlign w:val="superscript"/>
        </w:rPr>
        <w:t>19</w:t>
      </w:r>
      <w:r w:rsidR="00F05FF4" w:rsidRPr="00DF3AAB">
        <w:rPr>
          <w:highlight w:val="yellow"/>
          <w:vertAlign w:val="superscript"/>
        </w:rPr>
        <w:fldChar w:fldCharType="end"/>
      </w:r>
      <w:r w:rsidR="00BB4B12" w:rsidRPr="009C1030">
        <w:rPr>
          <w:highlight w:val="yellow"/>
        </w:rPr>
        <w:t xml:space="preserve"> open</w:t>
      </w:r>
      <w:r w:rsidR="009D5668" w:rsidRPr="009C1030">
        <w:rPr>
          <w:highlight w:val="yellow"/>
        </w:rPr>
        <w:t>-</w:t>
      </w:r>
      <w:r w:rsidR="00BB4B12" w:rsidRPr="009C1030">
        <w:rPr>
          <w:highlight w:val="yellow"/>
        </w:rPr>
        <w:t>source software</w:t>
      </w:r>
      <w:r w:rsidR="00EE0DC9">
        <w:rPr>
          <w:highlight w:val="yellow"/>
        </w:rPr>
        <w:t xml:space="preserve"> </w:t>
      </w:r>
      <w:r w:rsidR="008C3668" w:rsidRPr="008C3668">
        <w:t xml:space="preserve">(see </w:t>
      </w:r>
      <w:r w:rsidR="008C3668" w:rsidRPr="008C3668">
        <w:rPr>
          <w:b/>
          <w:bCs/>
        </w:rPr>
        <w:t>Table of Materials</w:t>
      </w:r>
      <w:r w:rsidR="008C3668" w:rsidRPr="008C3668">
        <w:t>)</w:t>
      </w:r>
      <w:r w:rsidR="000D3928">
        <w:rPr>
          <w:highlight w:val="yellow"/>
        </w:rPr>
        <w:t xml:space="preserve"> following the steps below</w:t>
      </w:r>
      <w:r w:rsidR="00F05FF4" w:rsidRPr="009C1030">
        <w:rPr>
          <w:highlight w:val="yellow"/>
        </w:rPr>
        <w:t>.</w:t>
      </w:r>
    </w:p>
    <w:p w14:paraId="5FFF5B14" w14:textId="77777777" w:rsidR="00B84807" w:rsidRPr="009C1030" w:rsidRDefault="00B84807" w:rsidP="00CA4EDE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</w:rPr>
      </w:pPr>
    </w:p>
    <w:p w14:paraId="5816D049" w14:textId="4A0E1D8E" w:rsidR="008D3068" w:rsidRPr="009C1030" w:rsidRDefault="00F05FF4" w:rsidP="009C1030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9C1030">
        <w:rPr>
          <w:highlight w:val="yellow"/>
        </w:rPr>
        <w:t xml:space="preserve">Link the </w:t>
      </w:r>
      <w:r w:rsidR="00C414B6">
        <w:rPr>
          <w:highlight w:val="yellow"/>
        </w:rPr>
        <w:t>EEG cap sensor coordinate system</w:t>
      </w:r>
      <w:r w:rsidRPr="009C1030">
        <w:rPr>
          <w:highlight w:val="yellow"/>
        </w:rPr>
        <w:t xml:space="preserve"> to the coordinate system of a standard structural MRI image (</w:t>
      </w:r>
      <w:r w:rsidR="00F70405" w:rsidRPr="009C1030">
        <w:rPr>
          <w:highlight w:val="yellow"/>
        </w:rPr>
        <w:t>Montreal Neurological Institute (</w:t>
      </w:r>
      <w:r w:rsidRPr="009C1030">
        <w:rPr>
          <w:highlight w:val="yellow"/>
        </w:rPr>
        <w:t>MNI</w:t>
      </w:r>
      <w:r w:rsidR="00F70405" w:rsidRPr="009C1030">
        <w:rPr>
          <w:highlight w:val="yellow"/>
        </w:rPr>
        <w:t>)</w:t>
      </w:r>
      <w:r w:rsidRPr="009C1030">
        <w:rPr>
          <w:highlight w:val="yellow"/>
        </w:rPr>
        <w:t xml:space="preserve"> coordinates) by landmark-based co</w:t>
      </w:r>
      <w:r w:rsidR="00E24825" w:rsidRPr="009C1030">
        <w:rPr>
          <w:highlight w:val="yellow"/>
        </w:rPr>
        <w:t>-</w:t>
      </w:r>
      <w:r w:rsidRPr="009C1030">
        <w:rPr>
          <w:highlight w:val="yellow"/>
        </w:rPr>
        <w:t>registration.</w:t>
      </w:r>
      <w:r w:rsidR="00C15BC7">
        <w:rPr>
          <w:rFonts w:eastAsia="PMingLiU" w:hint="eastAsia"/>
          <w:highlight w:val="yellow"/>
          <w:lang w:eastAsia="zh-HK"/>
        </w:rPr>
        <w:t xml:space="preserve"> </w:t>
      </w:r>
      <w:r w:rsidR="00DF2DC2">
        <w:rPr>
          <w:rFonts w:eastAsia="PMingLiU" w:hint="eastAsia"/>
          <w:highlight w:val="yellow"/>
          <w:lang w:eastAsia="zh-HK"/>
        </w:rPr>
        <w:t xml:space="preserve">In SPM, </w:t>
      </w:r>
      <w:r w:rsidR="00DF2DC2" w:rsidRPr="003A62D5">
        <w:rPr>
          <w:rFonts w:eastAsia="PMingLiU"/>
          <w:bCs/>
          <w:highlight w:val="yellow"/>
          <w:lang w:eastAsia="zh-HK"/>
        </w:rPr>
        <w:t>c</w:t>
      </w:r>
      <w:r w:rsidR="00C15BC7" w:rsidRPr="003A62D5">
        <w:rPr>
          <w:rFonts w:eastAsia="PMingLiU"/>
          <w:bCs/>
          <w:highlight w:val="yellow"/>
          <w:lang w:eastAsia="zh-HK"/>
        </w:rPr>
        <w:t>lick</w:t>
      </w:r>
      <w:r w:rsidR="00676DBC">
        <w:rPr>
          <w:rFonts w:eastAsia="PMingLiU"/>
          <w:bCs/>
          <w:highlight w:val="yellow"/>
          <w:lang w:eastAsia="zh-HK"/>
        </w:rPr>
        <w:t xml:space="preserve"> on</w:t>
      </w:r>
      <w:r w:rsidR="00C15BC7" w:rsidRPr="003A62D5">
        <w:rPr>
          <w:rFonts w:eastAsia="PMingLiU"/>
          <w:bCs/>
          <w:highlight w:val="yellow"/>
          <w:lang w:eastAsia="zh-HK"/>
        </w:rPr>
        <w:t xml:space="preserve"> </w:t>
      </w:r>
      <w:r w:rsidR="00C15BC7" w:rsidRPr="006B38D5">
        <w:rPr>
          <w:rFonts w:eastAsia="PMingLiU"/>
          <w:b/>
          <w:highlight w:val="yellow"/>
          <w:lang w:eastAsia="zh-HK"/>
        </w:rPr>
        <w:t>Batch &gt; SPM &gt; M/EEG &gt; Source reconstruction &gt; Head model specification</w:t>
      </w:r>
      <w:r w:rsidR="00C15BC7">
        <w:rPr>
          <w:rFonts w:eastAsia="PMingLiU" w:hint="eastAsia"/>
          <w:highlight w:val="yellow"/>
          <w:lang w:eastAsia="zh-HK"/>
        </w:rPr>
        <w:t>.</w:t>
      </w:r>
    </w:p>
    <w:p w14:paraId="3D7F24CF" w14:textId="77777777" w:rsidR="00B84807" w:rsidRPr="009C1030" w:rsidRDefault="00B84807" w:rsidP="00C414B6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</w:rPr>
      </w:pPr>
    </w:p>
    <w:p w14:paraId="149EFBA1" w14:textId="0FC7B543" w:rsidR="00991B2A" w:rsidRDefault="00F05FF4" w:rsidP="009C1030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9C1030">
        <w:rPr>
          <w:highlight w:val="yellow"/>
        </w:rPr>
        <w:t xml:space="preserve">Perform forward computation to calculate the effect of each dipole on the cortical mesh </w:t>
      </w:r>
      <w:r w:rsidRPr="009C1030">
        <w:rPr>
          <w:highlight w:val="yellow"/>
        </w:rPr>
        <w:lastRenderedPageBreak/>
        <w:t xml:space="preserve">imposed on the EEG sensors. </w:t>
      </w:r>
      <w:r w:rsidR="00DF2DC2">
        <w:rPr>
          <w:rFonts w:eastAsia="PMingLiU" w:hint="eastAsia"/>
          <w:highlight w:val="yellow"/>
          <w:lang w:eastAsia="zh-HK"/>
        </w:rPr>
        <w:t xml:space="preserve">Under the same Batch Editor, </w:t>
      </w:r>
      <w:r w:rsidR="00DF2DC2" w:rsidRPr="003A62D5">
        <w:rPr>
          <w:rFonts w:eastAsia="PMingLiU"/>
          <w:bCs/>
          <w:highlight w:val="yellow"/>
          <w:lang w:eastAsia="zh-HK"/>
        </w:rPr>
        <w:t>click</w:t>
      </w:r>
      <w:r w:rsidR="00676DBC">
        <w:rPr>
          <w:rFonts w:eastAsia="PMingLiU"/>
          <w:bCs/>
          <w:highlight w:val="yellow"/>
          <w:lang w:eastAsia="zh-HK"/>
        </w:rPr>
        <w:t xml:space="preserve"> on</w:t>
      </w:r>
      <w:r w:rsidR="00DF2DC2" w:rsidRPr="003A62D5">
        <w:rPr>
          <w:rFonts w:eastAsia="PMingLiU"/>
          <w:bCs/>
          <w:highlight w:val="yellow"/>
          <w:lang w:eastAsia="zh-HK"/>
        </w:rPr>
        <w:t xml:space="preserve"> </w:t>
      </w:r>
      <w:r w:rsidR="00DF2DC2" w:rsidRPr="006B38D5">
        <w:rPr>
          <w:rFonts w:eastAsia="PMingLiU"/>
          <w:b/>
          <w:highlight w:val="yellow"/>
          <w:lang w:eastAsia="zh-HK"/>
        </w:rPr>
        <w:t>SPM &gt; M/EEG &gt; Source reconstruction &gt; Source inversion</w:t>
      </w:r>
      <w:r w:rsidR="00DF2DC2">
        <w:rPr>
          <w:rFonts w:eastAsia="PMingLiU" w:hint="eastAsia"/>
          <w:highlight w:val="yellow"/>
          <w:lang w:eastAsia="zh-HK"/>
        </w:rPr>
        <w:t>.</w:t>
      </w:r>
    </w:p>
    <w:p w14:paraId="4F76591C" w14:textId="77777777" w:rsidR="00991B2A" w:rsidRPr="00676DBC" w:rsidRDefault="00991B2A" w:rsidP="003A62D5">
      <w:pPr>
        <w:rPr>
          <w:highlight w:val="yellow"/>
        </w:rPr>
      </w:pPr>
    </w:p>
    <w:p w14:paraId="606B80A4" w14:textId="6C97B8FD" w:rsidR="00351388" w:rsidRPr="00351388" w:rsidRDefault="00991B2A" w:rsidP="00351388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</w:pPr>
      <w:r w:rsidRPr="00991B2A">
        <w:t xml:space="preserve">NOTE: </w:t>
      </w:r>
      <w:r w:rsidR="00F05FF4" w:rsidRPr="00991B2A">
        <w:t xml:space="preserve">These results were placed in a G matrix (n </w:t>
      </w:r>
      <w:r w:rsidR="00DC13D5">
        <w:t xml:space="preserve">x </w:t>
      </w:r>
      <w:r w:rsidR="00F05FF4" w:rsidRPr="00991B2A">
        <w:t>m), where n is the number of sensors (EEG space dimension) and m is the number of mesh vertices (source space dimension</w:t>
      </w:r>
      <w:r w:rsidR="00F05FF4" w:rsidRPr="00351388">
        <w:t>).</w:t>
      </w:r>
      <w:r w:rsidR="00351388" w:rsidRPr="00351388">
        <w:t xml:space="preserve"> </w:t>
      </w:r>
      <w:r w:rsidR="00F05FF4" w:rsidRPr="00351388">
        <w:t xml:space="preserve">The source model was X = GS, where X </w:t>
      </w:r>
      <w:r w:rsidR="00F70405" w:rsidRPr="00351388">
        <w:t xml:space="preserve">is </w:t>
      </w:r>
      <w:r w:rsidR="00F05FF4" w:rsidRPr="00351388">
        <w:t xml:space="preserve">an n </w:t>
      </w:r>
      <w:r w:rsidR="00DC13D5">
        <w:t>x</w:t>
      </w:r>
      <w:r w:rsidR="00F05FF4" w:rsidRPr="00351388">
        <w:t xml:space="preserve"> k matrix denoting the ERP data of each condition, k </w:t>
      </w:r>
      <w:r w:rsidR="00F70405" w:rsidRPr="00351388">
        <w:t xml:space="preserve">is </w:t>
      </w:r>
      <w:r w:rsidR="00F05FF4" w:rsidRPr="00351388">
        <w:t xml:space="preserve">the number of time points, and S </w:t>
      </w:r>
      <w:r w:rsidR="00F70405" w:rsidRPr="00351388">
        <w:t xml:space="preserve">is </w:t>
      </w:r>
      <w:r w:rsidR="00F05FF4" w:rsidRPr="00351388">
        <w:t xml:space="preserve">an m </w:t>
      </w:r>
      <w:r w:rsidR="00DC13D5">
        <w:t>x</w:t>
      </w:r>
      <w:r w:rsidR="00F05FF4" w:rsidRPr="00351388">
        <w:t xml:space="preserve"> k matrix </w:t>
      </w:r>
      <w:r w:rsidR="00DC13D5">
        <w:t>indica</w:t>
      </w:r>
      <w:r w:rsidR="00F05FF4" w:rsidRPr="00351388">
        <w:t>ting the ERP source.</w:t>
      </w:r>
    </w:p>
    <w:p w14:paraId="6519E0AC" w14:textId="77777777" w:rsidR="00351388" w:rsidRPr="009C1030" w:rsidRDefault="00351388" w:rsidP="00351388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</w:rPr>
      </w:pPr>
    </w:p>
    <w:p w14:paraId="048F5618" w14:textId="5145939B" w:rsidR="008D3068" w:rsidRDefault="002771FB" w:rsidP="009C1030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>
        <w:rPr>
          <w:highlight w:val="yellow"/>
        </w:rPr>
        <w:t>U</w:t>
      </w:r>
      <w:r w:rsidRPr="009C1030">
        <w:rPr>
          <w:highlight w:val="yellow"/>
        </w:rPr>
        <w:t>se the greedy search-based multiple sparse priors algorithm</w:t>
      </w:r>
      <w:r w:rsidRPr="002771FB">
        <w:rPr>
          <w:highlight w:val="yellow"/>
        </w:rPr>
        <w:t xml:space="preserve"> </w:t>
      </w:r>
      <w:r>
        <w:rPr>
          <w:highlight w:val="yellow"/>
        </w:rPr>
        <w:t>(s</w:t>
      </w:r>
      <w:r w:rsidRPr="009C1030">
        <w:rPr>
          <w:highlight w:val="yellow"/>
        </w:rPr>
        <w:t xml:space="preserve">ince S </w:t>
      </w:r>
      <w:r>
        <w:rPr>
          <w:highlight w:val="yellow"/>
        </w:rPr>
        <w:t>is</w:t>
      </w:r>
      <w:r w:rsidRPr="009C1030">
        <w:rPr>
          <w:highlight w:val="yellow"/>
        </w:rPr>
        <w:t xml:space="preserve"> unknown</w:t>
      </w:r>
      <w:r>
        <w:rPr>
          <w:highlight w:val="yellow"/>
        </w:rPr>
        <w:t>)</w:t>
      </w:r>
      <w:r w:rsidRPr="009C1030">
        <w:rPr>
          <w:highlight w:val="yellow"/>
        </w:rPr>
        <w:t xml:space="preserve"> </w:t>
      </w:r>
      <w:r>
        <w:rPr>
          <w:highlight w:val="yellow"/>
        </w:rPr>
        <w:t xml:space="preserve">in </w:t>
      </w:r>
      <w:r w:rsidR="00F05FF4" w:rsidRPr="009C1030">
        <w:rPr>
          <w:highlight w:val="yellow"/>
        </w:rPr>
        <w:t xml:space="preserve">the third step </w:t>
      </w:r>
      <w:r>
        <w:rPr>
          <w:highlight w:val="yellow"/>
        </w:rPr>
        <w:t>(a</w:t>
      </w:r>
      <w:r w:rsidRPr="009C1030">
        <w:rPr>
          <w:highlight w:val="yellow"/>
        </w:rPr>
        <w:t>mong the many algorithms available</w:t>
      </w:r>
      <w:r>
        <w:rPr>
          <w:highlight w:val="yellow"/>
        </w:rPr>
        <w:t>) to perform the</w:t>
      </w:r>
      <w:r w:rsidR="00F05FF4" w:rsidRPr="009C1030">
        <w:rPr>
          <w:highlight w:val="yellow"/>
        </w:rPr>
        <w:t xml:space="preserve"> inverse reconstruction</w:t>
      </w:r>
      <w:r w:rsidRPr="002771FB">
        <w:rPr>
          <w:highlight w:val="yellow"/>
        </w:rPr>
        <w:t xml:space="preserve"> </w:t>
      </w:r>
      <w:r w:rsidRPr="009C1030">
        <w:rPr>
          <w:highlight w:val="yellow"/>
        </w:rPr>
        <w:t>because it is more reliable than other methods</w:t>
      </w:r>
      <w:r w:rsidRPr="002771FB">
        <w:rPr>
          <w:highlight w:val="yellow"/>
          <w:vertAlign w:val="superscript"/>
        </w:rPr>
        <w:fldChar w:fldCharType="begin"/>
      </w:r>
      <w:r w:rsidR="000778A7">
        <w:rPr>
          <w:highlight w:val="yellow"/>
          <w:vertAlign w:val="superscript"/>
        </w:rPr>
        <w:instrText xml:space="preserve"> ADDIN EN.CITE &lt;EndNote&gt;&lt;Cite&gt;&lt;Author&gt;Friston&lt;/Author&gt;&lt;Year&gt;2008&lt;/Year&gt;&lt;RecNum&gt;68&lt;/RecNum&gt;&lt;DisplayText&gt;&lt;style face="superscript"&gt;20&lt;/style&gt;&lt;/DisplayText&gt;&lt;record&gt;&lt;rec-number&gt;68&lt;/rec-number&gt;&lt;foreign-keys&gt;&lt;key app="EN" db-id="09dwerpww0aff6e0sd9x02d2vf25pvs09xvv" timestamp="1430813786"&gt;68&lt;/key&gt;&lt;/foreign-keys&gt;&lt;ref-type name="Journal Article"&gt;17&lt;/ref-type&gt;&lt;contributors&gt;&lt;authors&gt;&lt;author&gt;Friston, Karl&lt;/author&gt;&lt;author&gt;Harrison, Lee&lt;/author&gt;&lt;author&gt;Daunizeau, Jean&lt;/author&gt;&lt;author&gt;Kiebel, Stefan&lt;/author&gt;&lt;author&gt;Phillips, Christophe&lt;/author&gt;&lt;author&gt;Trujillo-Barreto, Nelson&lt;/author&gt;&lt;author&gt;Henson, Richard&lt;/author&gt;&lt;author&gt;Flandin, Guillaume&lt;/author&gt;&lt;author&gt;Mattout, Jérémie&lt;/author&gt;&lt;/authors&gt;&lt;/contributors&gt;&lt;titles&gt;&lt;title&gt;Multiple sparse priors for the M/EEG inverse problem&lt;/title&gt;&lt;secondary-title&gt;NeuroImage&lt;/secondary-title&gt;&lt;/titles&gt;&lt;periodical&gt;&lt;full-title&gt;NeuroImage&lt;/full-title&gt;&lt;/periodical&gt;&lt;pages&gt;1104-1120&lt;/pages&gt;&lt;volume&gt;39&lt;/volume&gt;&lt;number&gt;3&lt;/number&gt;&lt;dates&gt;&lt;year&gt;2008&lt;/year&gt;&lt;/dates&gt;&lt;isbn&gt;1053-8119&lt;/isbn&gt;&lt;urls&gt;&lt;/urls&gt;&lt;/record&gt;&lt;/Cite&gt;&lt;/EndNote&gt;</w:instrText>
      </w:r>
      <w:r w:rsidRPr="002771FB">
        <w:rPr>
          <w:highlight w:val="yellow"/>
          <w:vertAlign w:val="superscript"/>
        </w:rPr>
        <w:fldChar w:fldCharType="separate"/>
      </w:r>
      <w:r w:rsidR="000778A7">
        <w:rPr>
          <w:noProof/>
          <w:highlight w:val="yellow"/>
          <w:vertAlign w:val="superscript"/>
        </w:rPr>
        <w:t>20</w:t>
      </w:r>
      <w:r w:rsidRPr="002771FB">
        <w:rPr>
          <w:highlight w:val="yellow"/>
          <w:vertAlign w:val="superscript"/>
        </w:rPr>
        <w:fldChar w:fldCharType="end"/>
      </w:r>
      <w:r w:rsidR="00F05FF4" w:rsidRPr="009C1030">
        <w:rPr>
          <w:highlight w:val="yellow"/>
        </w:rPr>
        <w:t>.</w:t>
      </w:r>
      <w:r w:rsidR="00DF2DC2">
        <w:rPr>
          <w:rFonts w:eastAsia="PMingLiU" w:hint="eastAsia"/>
          <w:highlight w:val="yellow"/>
          <w:lang w:eastAsia="zh-HK"/>
        </w:rPr>
        <w:t xml:space="preserve"> </w:t>
      </w:r>
      <w:r w:rsidR="00DF2DC2" w:rsidRPr="006B38D5">
        <w:rPr>
          <w:rFonts w:eastAsia="PMingLiU"/>
          <w:bCs/>
          <w:highlight w:val="yellow"/>
          <w:lang w:eastAsia="zh-HK"/>
        </w:rPr>
        <w:t>Choose</w:t>
      </w:r>
      <w:r w:rsidR="00DF2DC2" w:rsidRPr="003A62D5">
        <w:rPr>
          <w:rFonts w:eastAsia="PMingLiU"/>
          <w:bCs/>
          <w:highlight w:val="yellow"/>
          <w:lang w:eastAsia="zh-HK"/>
        </w:rPr>
        <w:t xml:space="preserve"> </w:t>
      </w:r>
      <w:r w:rsidR="00DF2DC2" w:rsidRPr="006B38D5">
        <w:rPr>
          <w:rFonts w:eastAsia="PMingLiU"/>
          <w:b/>
          <w:highlight w:val="yellow"/>
          <w:lang w:eastAsia="zh-HK"/>
        </w:rPr>
        <w:t>MSP (GS)</w:t>
      </w:r>
      <w:r w:rsidR="00DF2DC2" w:rsidRPr="003A62D5">
        <w:rPr>
          <w:rFonts w:eastAsia="PMingLiU"/>
          <w:bCs/>
          <w:highlight w:val="yellow"/>
          <w:lang w:eastAsia="zh-HK"/>
        </w:rPr>
        <w:t xml:space="preserve"> </w:t>
      </w:r>
      <w:r w:rsidR="00DF2DC2" w:rsidRPr="006B38D5">
        <w:rPr>
          <w:rFonts w:eastAsia="PMingLiU"/>
          <w:bCs/>
          <w:highlight w:val="yellow"/>
          <w:lang w:eastAsia="zh-HK"/>
        </w:rPr>
        <w:t>for the Inversion type in the</w:t>
      </w:r>
      <w:r w:rsidR="00DF2DC2" w:rsidRPr="003A62D5">
        <w:rPr>
          <w:rFonts w:eastAsia="PMingLiU"/>
          <w:bCs/>
          <w:highlight w:val="yellow"/>
          <w:lang w:eastAsia="zh-HK"/>
        </w:rPr>
        <w:t xml:space="preserve"> </w:t>
      </w:r>
      <w:r w:rsidR="00DF2DC2" w:rsidRPr="006B38D5">
        <w:rPr>
          <w:rFonts w:eastAsia="PMingLiU"/>
          <w:b/>
          <w:highlight w:val="yellow"/>
          <w:lang w:eastAsia="zh-HK"/>
        </w:rPr>
        <w:t xml:space="preserve">Source </w:t>
      </w:r>
      <w:r w:rsidR="00676DBC">
        <w:rPr>
          <w:rFonts w:eastAsia="PMingLiU"/>
          <w:b/>
          <w:highlight w:val="yellow"/>
          <w:lang w:eastAsia="zh-HK"/>
        </w:rPr>
        <w:t>I</w:t>
      </w:r>
      <w:r w:rsidR="00676DBC" w:rsidRPr="006B38D5">
        <w:rPr>
          <w:rFonts w:eastAsia="PMingLiU"/>
          <w:b/>
          <w:highlight w:val="yellow"/>
          <w:lang w:eastAsia="zh-HK"/>
        </w:rPr>
        <w:t>nversion</w:t>
      </w:r>
      <w:r w:rsidR="00676DBC" w:rsidRPr="003A62D5">
        <w:rPr>
          <w:rFonts w:eastAsia="PMingLiU"/>
          <w:bCs/>
          <w:highlight w:val="yellow"/>
          <w:lang w:eastAsia="zh-HK"/>
        </w:rPr>
        <w:t xml:space="preserve"> </w:t>
      </w:r>
      <w:r w:rsidR="00254E2D" w:rsidRPr="003A62D5">
        <w:rPr>
          <w:rFonts w:eastAsia="PMingLiU"/>
          <w:bCs/>
          <w:highlight w:val="yellow"/>
          <w:lang w:eastAsia="zh-HK"/>
        </w:rPr>
        <w:t>window</w:t>
      </w:r>
      <w:r w:rsidR="00DF2DC2">
        <w:rPr>
          <w:rFonts w:eastAsia="PMingLiU" w:hint="eastAsia"/>
          <w:highlight w:val="yellow"/>
          <w:lang w:eastAsia="zh-HK"/>
        </w:rPr>
        <w:t>.</w:t>
      </w:r>
    </w:p>
    <w:p w14:paraId="7A049889" w14:textId="77777777" w:rsidR="00EE3E73" w:rsidRPr="009C1030" w:rsidRDefault="00EE3E73" w:rsidP="00EE3E73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</w:rPr>
      </w:pPr>
    </w:p>
    <w:p w14:paraId="09E67CA3" w14:textId="753C8735" w:rsidR="0045275B" w:rsidRPr="009C1030" w:rsidRDefault="00587C2C" w:rsidP="009C1030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>
        <w:rPr>
          <w:highlight w:val="yellow"/>
        </w:rPr>
        <w:t>Determine t</w:t>
      </w:r>
      <w:r w:rsidR="00F05FF4" w:rsidRPr="009C1030">
        <w:rPr>
          <w:highlight w:val="yellow"/>
        </w:rPr>
        <w:t xml:space="preserve">he difference between conditions using general linear modeling </w:t>
      </w:r>
      <w:r w:rsidR="00F70405" w:rsidRPr="009C1030">
        <w:rPr>
          <w:highlight w:val="yellow"/>
        </w:rPr>
        <w:t xml:space="preserve">in </w:t>
      </w:r>
      <w:r w:rsidR="00F05FF4" w:rsidRPr="009C1030">
        <w:rPr>
          <w:highlight w:val="yellow"/>
        </w:rPr>
        <w:t>SPM</w:t>
      </w:r>
      <w:r w:rsidR="0098729F">
        <w:rPr>
          <w:highlight w:val="yellow"/>
        </w:rPr>
        <w:t>.</w:t>
      </w:r>
      <w:r w:rsidR="00100B2A">
        <w:rPr>
          <w:highlight w:val="yellow"/>
        </w:rPr>
        <w:t xml:space="preserve"> </w:t>
      </w:r>
      <w:r>
        <w:rPr>
          <w:highlight w:val="yellow"/>
        </w:rPr>
        <w:t>Set t</w:t>
      </w:r>
      <w:r w:rsidR="00F05FF4" w:rsidRPr="009C1030">
        <w:rPr>
          <w:highlight w:val="yellow"/>
        </w:rPr>
        <w:t xml:space="preserve">he significance level </w:t>
      </w:r>
      <w:r w:rsidR="00F70405" w:rsidRPr="009C1030">
        <w:rPr>
          <w:highlight w:val="yellow"/>
        </w:rPr>
        <w:t xml:space="preserve">to </w:t>
      </w:r>
      <w:r w:rsidR="00F05FF4" w:rsidRPr="006B38D5">
        <w:rPr>
          <w:i/>
          <w:iCs/>
          <w:highlight w:val="yellow"/>
        </w:rPr>
        <w:t>p</w:t>
      </w:r>
      <w:r w:rsidR="00676DBC" w:rsidRPr="003A62D5">
        <w:rPr>
          <w:highlight w:val="yellow"/>
        </w:rPr>
        <w:t xml:space="preserve"> </w:t>
      </w:r>
      <w:r w:rsidR="00F05FF4" w:rsidRPr="009C1030">
        <w:rPr>
          <w:highlight w:val="yellow"/>
        </w:rPr>
        <w:t>&lt;</w:t>
      </w:r>
      <w:r w:rsidR="00676DBC">
        <w:rPr>
          <w:highlight w:val="yellow"/>
        </w:rPr>
        <w:t xml:space="preserve"> </w:t>
      </w:r>
      <w:r w:rsidR="00F05FF4" w:rsidRPr="009C1030">
        <w:rPr>
          <w:highlight w:val="yellow"/>
        </w:rPr>
        <w:t>0.05.</w:t>
      </w:r>
      <w:r w:rsidR="000E2201">
        <w:rPr>
          <w:highlight w:val="yellow"/>
        </w:rPr>
        <w:t xml:space="preserve"> Under </w:t>
      </w:r>
      <w:r w:rsidR="000E2201" w:rsidRPr="003A62D5">
        <w:rPr>
          <w:b/>
          <w:bCs/>
          <w:highlight w:val="yellow"/>
        </w:rPr>
        <w:t>Batch Editor</w:t>
      </w:r>
      <w:r w:rsidR="000E2201">
        <w:rPr>
          <w:highlight w:val="yellow"/>
        </w:rPr>
        <w:t xml:space="preserve">, </w:t>
      </w:r>
      <w:r w:rsidR="000E2201" w:rsidRPr="003A62D5">
        <w:rPr>
          <w:bCs/>
          <w:highlight w:val="yellow"/>
        </w:rPr>
        <w:t>click</w:t>
      </w:r>
      <w:r w:rsidR="00676DBC">
        <w:rPr>
          <w:bCs/>
          <w:highlight w:val="yellow"/>
        </w:rPr>
        <w:t xml:space="preserve"> on</w:t>
      </w:r>
      <w:r w:rsidR="000E2201" w:rsidRPr="003A62D5">
        <w:rPr>
          <w:bCs/>
          <w:highlight w:val="yellow"/>
        </w:rPr>
        <w:t xml:space="preserve"> </w:t>
      </w:r>
      <w:r w:rsidR="000E2201" w:rsidRPr="006B38D5">
        <w:rPr>
          <w:b/>
          <w:highlight w:val="yellow"/>
        </w:rPr>
        <w:t>SPM &gt; Stats &gt; Factorial design specification</w:t>
      </w:r>
      <w:r w:rsidR="000E2201">
        <w:rPr>
          <w:highlight w:val="yellow"/>
        </w:rPr>
        <w:t>.</w:t>
      </w:r>
    </w:p>
    <w:p w14:paraId="6A48293E" w14:textId="77777777" w:rsidR="007C2CD0" w:rsidRPr="00D02A76" w:rsidRDefault="007C2CD0" w:rsidP="00D02A76">
      <w:pPr>
        <w:rPr>
          <w:rFonts w:eastAsia="SimSun"/>
          <w:highlight w:val="yellow"/>
          <w:lang w:eastAsia="zh-CN"/>
        </w:rPr>
      </w:pPr>
    </w:p>
    <w:p w14:paraId="0DE649E1" w14:textId="78C7003B" w:rsidR="008D3068" w:rsidRDefault="00F05FF4" w:rsidP="007E290A">
      <w:pPr>
        <w:pStyle w:val="ListParagraph"/>
        <w:numPr>
          <w:ilvl w:val="0"/>
          <w:numId w:val="17"/>
        </w:numPr>
        <w:ind w:left="0" w:firstLine="0"/>
        <w:rPr>
          <w:b/>
          <w:bCs/>
          <w:highlight w:val="yellow"/>
        </w:rPr>
      </w:pPr>
      <w:r w:rsidRPr="007E290A">
        <w:rPr>
          <w:b/>
          <w:bCs/>
          <w:highlight w:val="yellow"/>
        </w:rPr>
        <w:t xml:space="preserve">ECG </w:t>
      </w:r>
      <w:r w:rsidR="007E290A">
        <w:rPr>
          <w:b/>
          <w:bCs/>
          <w:highlight w:val="yellow"/>
        </w:rPr>
        <w:t>d</w:t>
      </w:r>
      <w:r w:rsidRPr="007E290A">
        <w:rPr>
          <w:b/>
          <w:bCs/>
          <w:highlight w:val="yellow"/>
        </w:rPr>
        <w:t xml:space="preserve">ata and </w:t>
      </w:r>
      <w:r w:rsidR="007E290A">
        <w:rPr>
          <w:b/>
          <w:bCs/>
          <w:highlight w:val="yellow"/>
        </w:rPr>
        <w:t>b</w:t>
      </w:r>
      <w:r w:rsidRPr="007E290A">
        <w:rPr>
          <w:b/>
          <w:bCs/>
          <w:highlight w:val="yellow"/>
        </w:rPr>
        <w:t xml:space="preserve">ehavioral </w:t>
      </w:r>
      <w:r w:rsidR="007E290A">
        <w:rPr>
          <w:b/>
          <w:bCs/>
          <w:highlight w:val="yellow"/>
        </w:rPr>
        <w:t>a</w:t>
      </w:r>
      <w:r w:rsidRPr="007E290A">
        <w:rPr>
          <w:b/>
          <w:bCs/>
          <w:highlight w:val="yellow"/>
        </w:rPr>
        <w:t xml:space="preserve">ssessment </w:t>
      </w:r>
      <w:r w:rsidR="007E290A">
        <w:rPr>
          <w:b/>
          <w:bCs/>
          <w:highlight w:val="yellow"/>
        </w:rPr>
        <w:t>a</w:t>
      </w:r>
      <w:r w:rsidRPr="007E290A">
        <w:rPr>
          <w:b/>
          <w:bCs/>
          <w:highlight w:val="yellow"/>
        </w:rPr>
        <w:t>nalysis</w:t>
      </w:r>
    </w:p>
    <w:p w14:paraId="70A49177" w14:textId="77777777" w:rsidR="007E290A" w:rsidRPr="007E290A" w:rsidRDefault="007E290A" w:rsidP="007E290A">
      <w:pPr>
        <w:pStyle w:val="ListParagraph"/>
        <w:ind w:left="0"/>
        <w:rPr>
          <w:b/>
          <w:bCs/>
          <w:highlight w:val="yellow"/>
        </w:rPr>
      </w:pPr>
    </w:p>
    <w:p w14:paraId="36307C03" w14:textId="3BE4A3DC" w:rsidR="002336F2" w:rsidRPr="006B38D5" w:rsidRDefault="00E24825" w:rsidP="002336F2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E0308A">
        <w:rPr>
          <w:highlight w:val="yellow"/>
        </w:rPr>
        <w:t>Use physiological and data processing software</w:t>
      </w:r>
      <w:r w:rsidR="00F05FF4" w:rsidRPr="00E0308A">
        <w:rPr>
          <w:highlight w:val="yellow"/>
        </w:rPr>
        <w:t xml:space="preserve"> to process and analyze the </w:t>
      </w:r>
      <w:r w:rsidR="009A4148" w:rsidRPr="00E0308A">
        <w:rPr>
          <w:highlight w:val="yellow"/>
        </w:rPr>
        <w:t>ECG data</w:t>
      </w:r>
      <w:r w:rsidR="00DF2DC2" w:rsidRPr="00E0308A">
        <w:rPr>
          <w:rFonts w:eastAsia="PMingLiU" w:hint="eastAsia"/>
          <w:highlight w:val="yellow"/>
          <w:lang w:eastAsia="zh-HK"/>
        </w:rPr>
        <w:t xml:space="preserve"> </w:t>
      </w:r>
      <w:r w:rsidR="00DF2DC2" w:rsidRPr="00E0308A">
        <w:rPr>
          <w:highlight w:val="yellow"/>
        </w:rPr>
        <w:t xml:space="preserve">(see </w:t>
      </w:r>
      <w:r w:rsidR="00DF2DC2" w:rsidRPr="00E0308A">
        <w:rPr>
          <w:b/>
          <w:bCs/>
          <w:highlight w:val="yellow"/>
        </w:rPr>
        <w:t>Table of Materials</w:t>
      </w:r>
      <w:r w:rsidR="00DF2DC2" w:rsidRPr="00E0308A">
        <w:rPr>
          <w:highlight w:val="yellow"/>
        </w:rPr>
        <w:t>)</w:t>
      </w:r>
      <w:r w:rsidR="009A4148" w:rsidRPr="00E0308A">
        <w:rPr>
          <w:highlight w:val="yellow"/>
        </w:rPr>
        <w:t xml:space="preserve">. </w:t>
      </w:r>
      <w:r w:rsidR="002336F2" w:rsidRPr="00E0308A">
        <w:rPr>
          <w:highlight w:val="yellow"/>
        </w:rPr>
        <w:t>Calculate t</w:t>
      </w:r>
      <w:r w:rsidR="009A4148" w:rsidRPr="00E0308A">
        <w:rPr>
          <w:highlight w:val="yellow"/>
        </w:rPr>
        <w:t>he mean scores for each condition.</w:t>
      </w:r>
      <w:r w:rsidR="00DF2DC2" w:rsidRPr="00E0308A">
        <w:rPr>
          <w:rFonts w:eastAsia="PMingLiU" w:hint="eastAsia"/>
          <w:highlight w:val="yellow"/>
          <w:lang w:eastAsia="zh-HK"/>
        </w:rPr>
        <w:t xml:space="preserve"> </w:t>
      </w:r>
      <w:r w:rsidR="00A01803" w:rsidRPr="00E0308A">
        <w:rPr>
          <w:rFonts w:eastAsia="PMingLiU" w:hint="eastAsia"/>
          <w:highlight w:val="yellow"/>
          <w:lang w:eastAsia="zh-HK"/>
        </w:rPr>
        <w:t xml:space="preserve">In EEGLAB, </w:t>
      </w:r>
      <w:r w:rsidR="005A7D3C" w:rsidRPr="003A62D5">
        <w:rPr>
          <w:rFonts w:eastAsia="PMingLiU"/>
          <w:bCs/>
          <w:highlight w:val="yellow"/>
          <w:lang w:eastAsia="zh-HK"/>
        </w:rPr>
        <w:t>c</w:t>
      </w:r>
      <w:r w:rsidR="00DF2DC2" w:rsidRPr="003A62D5">
        <w:rPr>
          <w:rFonts w:eastAsia="PMingLiU"/>
          <w:bCs/>
          <w:highlight w:val="yellow"/>
          <w:lang w:eastAsia="zh-HK"/>
        </w:rPr>
        <w:t>lick</w:t>
      </w:r>
      <w:r w:rsidR="00676DBC">
        <w:rPr>
          <w:rFonts w:eastAsia="PMingLiU"/>
          <w:bCs/>
          <w:highlight w:val="yellow"/>
          <w:lang w:eastAsia="zh-HK"/>
        </w:rPr>
        <w:t xml:space="preserve"> on</w:t>
      </w:r>
      <w:r w:rsidR="00DF2DC2" w:rsidRPr="003A62D5">
        <w:rPr>
          <w:rFonts w:eastAsia="PMingLiU"/>
          <w:bCs/>
          <w:highlight w:val="yellow"/>
          <w:lang w:eastAsia="zh-HK"/>
        </w:rPr>
        <w:t xml:space="preserve"> </w:t>
      </w:r>
      <w:r w:rsidR="00DF2DC2" w:rsidRPr="006B38D5">
        <w:rPr>
          <w:rFonts w:eastAsia="PMingLiU"/>
          <w:b/>
          <w:highlight w:val="yellow"/>
          <w:lang w:eastAsia="zh-HK"/>
        </w:rPr>
        <w:t>Tools &gt; FMRIB Tools &gt; Detect QRS events</w:t>
      </w:r>
      <w:r w:rsidR="00E0308A" w:rsidRPr="00E0308A">
        <w:rPr>
          <w:highlight w:val="yellow"/>
          <w:lang w:eastAsia="zh-CN"/>
        </w:rPr>
        <w:fldChar w:fldCharType="begin"/>
      </w:r>
      <w:r w:rsidR="000778A7">
        <w:rPr>
          <w:highlight w:val="yellow"/>
          <w:lang w:eastAsia="zh-CN"/>
        </w:rPr>
        <w:instrText xml:space="preserve"> ADDIN EN.CITE &lt;EndNote&gt;&lt;Cite&gt;&lt;Author&gt;Niazy&lt;/Author&gt;&lt;Year&gt;2005&lt;/Year&gt;&lt;RecNum&gt;722&lt;/RecNum&gt;&lt;DisplayText&gt;&lt;style face="superscript"&gt;21&lt;/style&gt;&lt;/DisplayText&gt;&lt;record&gt;&lt;rec-number&gt;722&lt;/rec-number&gt;&lt;foreign-keys&gt;&lt;key app="EN" db-id="w00xtvsd1rrdtjer2w8pz9pxrx0t9dw2zfse" timestamp="1632378538"&gt;722&lt;/key&gt;&lt;/foreign-keys&gt;&lt;ref-type name="Journal Article"&gt;17&lt;/ref-type&gt;&lt;contributors&gt;&lt;authors&gt;&lt;author&gt;Niazy, R. K.&lt;/author&gt;&lt;author&gt;Beckmann, C. F.&lt;/author&gt;&lt;author&gt;Iannetti, G. D.&lt;/author&gt;&lt;author&gt;Brady, J. M.&lt;/author&gt;&lt;author&gt;Smith, S. M.&lt;/author&gt;&lt;/authors&gt;&lt;/contributors&gt;&lt;auth-address&gt;Univ Oxford, John Radcliffe Hosp, FMRIB, Oxford OX3 9DU, England&amp;#xD;Univ Oxford, Dept Engn Sci, Oxford, England&amp;#xD;Univ Oxford, Dept Human Anat &amp;amp; Genet, Oxford, England&lt;/auth-address&gt;&lt;titles&gt;&lt;title&gt;Removal of FMRI environment artifacts from EEG data using optimal basis sets&lt;/title&gt;&lt;secondary-title&gt;Neuroimage&lt;/secondary-title&gt;&lt;alt-title&gt;Neuroimage&lt;/alt-title&gt;&lt;/titles&gt;&lt;periodical&gt;&lt;full-title&gt;Neuroimage&lt;/full-title&gt;&lt;abbr-1&gt;Neuroimage&lt;/abbr-1&gt;&lt;/periodical&gt;&lt;alt-periodical&gt;&lt;full-title&gt;Neuroimage&lt;/full-title&gt;&lt;abbr-1&gt;Neuroimage&lt;/abbr-1&gt;&lt;/alt-periodical&gt;&lt;pages&gt;720-737&lt;/pages&gt;&lt;volume&gt;28&lt;/volume&gt;&lt;number&gt;3&lt;/number&gt;&lt;keywords&gt;&lt;keyword&gt;simultaneous eeg/fmri&lt;/keyword&gt;&lt;keyword&gt;gradient artifacts&lt;/keyword&gt;&lt;keyword&gt;ballistocardiographic artifacts&lt;/keyword&gt;&lt;keyword&gt;principal component analysis (pca)&lt;/keyword&gt;&lt;keyword&gt;functional mri&lt;/keyword&gt;&lt;keyword&gt;alpha-rhythm&lt;/keyword&gt;&lt;keyword&gt;electroencephalogram&lt;/keyword&gt;&lt;keyword&gt;acquisition&lt;/keyword&gt;&lt;keyword&gt;activation&lt;/keyword&gt;&lt;keyword&gt;reduction&lt;/keyword&gt;&lt;keyword&gt;epilepsy&lt;/keyword&gt;&lt;keyword&gt;quality&lt;/keyword&gt;&lt;keyword&gt;spikes&lt;/keyword&gt;&lt;/keywords&gt;&lt;dates&gt;&lt;year&gt;2005&lt;/year&gt;&lt;pub-dates&gt;&lt;date&gt;Nov 15&lt;/date&gt;&lt;/pub-dates&gt;&lt;/dates&gt;&lt;isbn&gt;1053-8119&lt;/isbn&gt;&lt;accession-num&gt;WOS:000233257000019&lt;/accession-num&gt;&lt;urls&gt;&lt;related-urls&gt;&lt;url&gt;&amp;lt;Go to ISI&amp;gt;://WOS:000233257000019&lt;/url&gt;&lt;/related-urls&gt;&lt;/urls&gt;&lt;electronic-resource-num&gt;10.1016/j.neuroimage.2005.06.067&lt;/electronic-resource-num&gt;&lt;language&gt;English&lt;/language&gt;&lt;/record&gt;&lt;/Cite&gt;&lt;/EndNote&gt;</w:instrText>
      </w:r>
      <w:r w:rsidR="00E0308A" w:rsidRPr="00E0308A">
        <w:rPr>
          <w:highlight w:val="yellow"/>
          <w:lang w:eastAsia="zh-CN"/>
        </w:rPr>
        <w:fldChar w:fldCharType="separate"/>
      </w:r>
      <w:r w:rsidR="000778A7" w:rsidRPr="000778A7">
        <w:rPr>
          <w:noProof/>
          <w:highlight w:val="yellow"/>
          <w:vertAlign w:val="superscript"/>
          <w:lang w:eastAsia="zh-CN"/>
        </w:rPr>
        <w:t>21</w:t>
      </w:r>
      <w:r w:rsidR="00E0308A" w:rsidRPr="00E0308A">
        <w:rPr>
          <w:highlight w:val="yellow"/>
          <w:lang w:eastAsia="zh-CN"/>
        </w:rPr>
        <w:fldChar w:fldCharType="end"/>
      </w:r>
      <w:r w:rsidR="00E0308A">
        <w:rPr>
          <w:rFonts w:hint="eastAsia"/>
          <w:highlight w:val="yellow"/>
          <w:lang w:eastAsia="zh-CN"/>
        </w:rPr>
        <w:t>.</w:t>
      </w:r>
    </w:p>
    <w:p w14:paraId="19C8DB89" w14:textId="77777777" w:rsidR="004A2A78" w:rsidRPr="00E0308A" w:rsidRDefault="004A2A78" w:rsidP="006B38D5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</w:rPr>
      </w:pPr>
    </w:p>
    <w:p w14:paraId="56ACF9CE" w14:textId="3AAA0B7C" w:rsidR="0045275B" w:rsidRPr="002336F2" w:rsidRDefault="002336F2" w:rsidP="002336F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</w:pPr>
      <w:r w:rsidRPr="002336F2">
        <w:t xml:space="preserve">NOTE: </w:t>
      </w:r>
      <w:r w:rsidR="00F05FF4" w:rsidRPr="002336F2">
        <w:t>Similar to</w:t>
      </w:r>
      <w:r w:rsidR="009A4148" w:rsidRPr="002336F2">
        <w:t xml:space="preserve"> the ERP amplitude analysis, </w:t>
      </w:r>
      <w:r w:rsidR="00E24825" w:rsidRPr="002336F2">
        <w:t xml:space="preserve">statistical software </w:t>
      </w:r>
      <w:r w:rsidR="009A4148" w:rsidRPr="002336F2">
        <w:t xml:space="preserve">was used to further analyze the data </w:t>
      </w:r>
      <w:r w:rsidR="0091177F" w:rsidRPr="002336F2">
        <w:t xml:space="preserve">with </w:t>
      </w:r>
      <w:r w:rsidR="009A4148" w:rsidRPr="002336F2">
        <w:t>repeated</w:t>
      </w:r>
      <w:r w:rsidR="00F05FF4" w:rsidRPr="002336F2">
        <w:t xml:space="preserve"> </w:t>
      </w:r>
      <w:r w:rsidR="009A4148" w:rsidRPr="002336F2">
        <w:t>ANOVA. Post</w:t>
      </w:r>
      <w:r w:rsidRPr="002336F2">
        <w:t xml:space="preserve"> </w:t>
      </w:r>
      <w:r w:rsidR="009A4148" w:rsidRPr="002336F2">
        <w:t xml:space="preserve">hoc analysis was </w:t>
      </w:r>
      <w:r w:rsidR="0091177F" w:rsidRPr="002336F2">
        <w:t xml:space="preserve">performed </w:t>
      </w:r>
      <w:r w:rsidR="009A4148" w:rsidRPr="002336F2">
        <w:t xml:space="preserve">to determine the significant differences between the two conditions separately if the model was significant. The significance level was set </w:t>
      </w:r>
      <w:r w:rsidR="0091177F" w:rsidRPr="002336F2">
        <w:t xml:space="preserve">to </w:t>
      </w:r>
      <w:r w:rsidR="009A4148" w:rsidRPr="006B38D5">
        <w:rPr>
          <w:i/>
          <w:iCs/>
        </w:rPr>
        <w:t>p</w:t>
      </w:r>
      <w:r w:rsidR="00676DBC" w:rsidRPr="003A62D5">
        <w:t xml:space="preserve"> </w:t>
      </w:r>
      <w:r w:rsidR="009A4148" w:rsidRPr="002336F2">
        <w:t>&lt;</w:t>
      </w:r>
      <w:r w:rsidR="00676DBC">
        <w:t xml:space="preserve"> </w:t>
      </w:r>
      <w:r w:rsidR="009A4148" w:rsidRPr="002336F2">
        <w:t>0.05.</w:t>
      </w:r>
    </w:p>
    <w:p w14:paraId="44F82F19" w14:textId="77777777" w:rsidR="008E7D5F" w:rsidRPr="007E290A" w:rsidRDefault="008E7D5F" w:rsidP="002336F2">
      <w:pPr>
        <w:pStyle w:val="ListParagraph"/>
        <w:pBdr>
          <w:top w:val="nil"/>
          <w:left w:val="nil"/>
          <w:bottom w:val="nil"/>
          <w:right w:val="nil"/>
          <w:between w:val="nil"/>
        </w:pBdr>
        <w:ind w:left="0"/>
        <w:rPr>
          <w:highlight w:val="yellow"/>
        </w:rPr>
      </w:pPr>
    </w:p>
    <w:p w14:paraId="0033B511" w14:textId="4D6EFF06" w:rsidR="008E7D5F" w:rsidRPr="007E290A" w:rsidRDefault="009A4148" w:rsidP="007E290A">
      <w:pPr>
        <w:pStyle w:val="ListParagraph"/>
        <w:numPr>
          <w:ilvl w:val="1"/>
          <w:numId w:val="17"/>
        </w:numPr>
        <w:pBdr>
          <w:top w:val="nil"/>
          <w:left w:val="nil"/>
          <w:bottom w:val="nil"/>
          <w:right w:val="nil"/>
          <w:between w:val="nil"/>
        </w:pBdr>
        <w:ind w:left="0" w:firstLine="0"/>
        <w:rPr>
          <w:highlight w:val="yellow"/>
        </w:rPr>
      </w:pPr>
      <w:r w:rsidRPr="00D02A76">
        <w:rPr>
          <w:highlight w:val="yellow"/>
        </w:rPr>
        <w:t xml:space="preserve">Ask the participants to rate </w:t>
      </w:r>
      <w:r w:rsidR="0091177F" w:rsidRPr="00D02A76">
        <w:rPr>
          <w:highlight w:val="yellow"/>
        </w:rPr>
        <w:t>their belief in the efficacy of chanting the subject</w:t>
      </w:r>
      <w:r w:rsidR="00833493">
        <w:rPr>
          <w:highlight w:val="yellow"/>
        </w:rPr>
        <w:t>'</w:t>
      </w:r>
      <w:r w:rsidR="0091177F" w:rsidRPr="00D02A76">
        <w:rPr>
          <w:highlight w:val="yellow"/>
        </w:rPr>
        <w:t xml:space="preserve">s name </w:t>
      </w:r>
      <w:r w:rsidRPr="00D02A76">
        <w:rPr>
          <w:highlight w:val="yellow"/>
        </w:rPr>
        <w:t>(Amitabha</w:t>
      </w:r>
      <w:r w:rsidR="005547DA">
        <w:rPr>
          <w:highlight w:val="yellow"/>
        </w:rPr>
        <w:t xml:space="preserve"> Buddha</w:t>
      </w:r>
      <w:r w:rsidRPr="00D02A76">
        <w:rPr>
          <w:highlight w:val="yellow"/>
        </w:rPr>
        <w:t>, Santa Claus, etc.</w:t>
      </w:r>
      <w:r w:rsidR="00F05FF4" w:rsidRPr="00D02A76">
        <w:rPr>
          <w:highlight w:val="yellow"/>
        </w:rPr>
        <w:t>)</w:t>
      </w:r>
      <w:r w:rsidR="0091177F" w:rsidRPr="00D02A76">
        <w:rPr>
          <w:highlight w:val="yellow"/>
        </w:rPr>
        <w:t xml:space="preserve"> on a 1</w:t>
      </w:r>
      <w:r w:rsidR="00676DBC">
        <w:rPr>
          <w:highlight w:val="yellow"/>
        </w:rPr>
        <w:t>–</w:t>
      </w:r>
      <w:r w:rsidR="0091177F" w:rsidRPr="00D02A76">
        <w:rPr>
          <w:highlight w:val="yellow"/>
        </w:rPr>
        <w:t>9 scale</w:t>
      </w:r>
      <w:r w:rsidRPr="00D02A76">
        <w:rPr>
          <w:highlight w:val="yellow"/>
        </w:rPr>
        <w:t xml:space="preserve">, where 1 is considered weakest and 9 </w:t>
      </w:r>
      <w:r w:rsidR="00B03DD9">
        <w:rPr>
          <w:highlight w:val="yellow"/>
        </w:rPr>
        <w:t xml:space="preserve">the </w:t>
      </w:r>
      <w:r w:rsidRPr="00D02A76">
        <w:rPr>
          <w:highlight w:val="yellow"/>
        </w:rPr>
        <w:t>strongest.</w:t>
      </w:r>
    </w:p>
    <w:bookmarkEnd w:id="0"/>
    <w:p w14:paraId="12F63BD6" w14:textId="77777777" w:rsidR="008D3068" w:rsidRPr="00D02A76" w:rsidRDefault="008D3068" w:rsidP="00D02A76">
      <w:pPr>
        <w:rPr>
          <w:b/>
          <w:lang w:eastAsia="zh-CN"/>
        </w:rPr>
      </w:pPr>
    </w:p>
    <w:p w14:paraId="0B623E56" w14:textId="77777777" w:rsidR="006E4797" w:rsidRPr="009E5819" w:rsidRDefault="00F05FF4" w:rsidP="009E5819">
      <w:pPr>
        <w:rPr>
          <w:b/>
          <w:bCs/>
        </w:rPr>
      </w:pPr>
      <w:r w:rsidRPr="009E5819">
        <w:rPr>
          <w:b/>
          <w:bCs/>
        </w:rPr>
        <w:t>REPRESENTATIVE RESULTS:</w:t>
      </w:r>
    </w:p>
    <w:p w14:paraId="52FE288E" w14:textId="77777777" w:rsidR="00B63AB5" w:rsidRPr="00D02A76" w:rsidRDefault="00B63AB5" w:rsidP="00D02A76">
      <w:pPr>
        <w:rPr>
          <w:rFonts w:eastAsia="SimSun"/>
          <w:lang w:eastAsia="zh-CN"/>
        </w:rPr>
      </w:pPr>
    </w:p>
    <w:p w14:paraId="7B66BC14" w14:textId="77777777" w:rsidR="00B63AB5" w:rsidRPr="00D02A76" w:rsidRDefault="00F05FF4" w:rsidP="00D02A76">
      <w:pPr>
        <w:rPr>
          <w:b/>
          <w:lang w:eastAsia="zh-CN"/>
        </w:rPr>
      </w:pPr>
      <w:r w:rsidRPr="00D02A76">
        <w:rPr>
          <w:b/>
          <w:lang w:eastAsia="zh-CN"/>
        </w:rPr>
        <w:t>Behavioral results</w:t>
      </w:r>
    </w:p>
    <w:p w14:paraId="2F4A4C12" w14:textId="68796925" w:rsidR="007C2CD0" w:rsidRPr="00D02A76" w:rsidRDefault="00F05FF4" w:rsidP="00D02A76">
      <w:pPr>
        <w:rPr>
          <w:rFonts w:eastAsia="SimSun"/>
          <w:lang w:eastAsia="zh-CN"/>
        </w:rPr>
      </w:pPr>
      <w:r w:rsidRPr="00D02A76">
        <w:t>The results</w:t>
      </w:r>
      <w:r w:rsidRPr="00D02A76">
        <w:rPr>
          <w:rFonts w:eastAsia="SimSun"/>
          <w:lang w:eastAsia="zh-CN"/>
        </w:rPr>
        <w:t xml:space="preserve"> </w:t>
      </w:r>
      <w:r w:rsidR="0091177F" w:rsidRPr="00D02A76">
        <w:rPr>
          <w:rFonts w:eastAsia="SimSun"/>
          <w:lang w:eastAsia="zh-CN"/>
        </w:rPr>
        <w:t>for participants</w:t>
      </w:r>
      <w:r w:rsidR="00833493">
        <w:rPr>
          <w:rFonts w:eastAsia="SimSun"/>
          <w:lang w:eastAsia="zh-CN"/>
        </w:rPr>
        <w:t>'</w:t>
      </w:r>
      <w:r w:rsidR="0091177F" w:rsidRPr="00D02A76">
        <w:rPr>
          <w:rFonts w:eastAsia="SimSun"/>
          <w:lang w:eastAsia="zh-CN"/>
        </w:rPr>
        <w:t xml:space="preserve"> </w:t>
      </w:r>
      <w:r w:rsidRPr="00D02A76">
        <w:rPr>
          <w:rFonts w:eastAsia="SimSun"/>
          <w:lang w:eastAsia="zh-CN"/>
        </w:rPr>
        <w:t xml:space="preserve">belief </w:t>
      </w:r>
      <w:r w:rsidR="0091177F" w:rsidRPr="00D02A76">
        <w:rPr>
          <w:rFonts w:eastAsia="SimSun"/>
          <w:lang w:eastAsia="zh-CN"/>
        </w:rPr>
        <w:t xml:space="preserve">of chanting revealed </w:t>
      </w:r>
      <w:r w:rsidRPr="00D02A76">
        <w:t>an average score of 8.16</w:t>
      </w:r>
      <w:r w:rsidR="00676DBC">
        <w:t xml:space="preserve"> </w:t>
      </w:r>
      <w:r w:rsidRPr="00D02A76">
        <w:t>±</w:t>
      </w:r>
      <w:r w:rsidR="00676DBC">
        <w:t xml:space="preserve"> </w:t>
      </w:r>
      <w:r w:rsidRPr="00D02A76">
        <w:t xml:space="preserve">0.96 for </w:t>
      </w:r>
      <w:r w:rsidR="00932F51">
        <w:t>"</w:t>
      </w:r>
      <w:r w:rsidRPr="00D02A76">
        <w:t>Amitabha</w:t>
      </w:r>
      <w:r w:rsidRPr="00D02A76">
        <w:rPr>
          <w:rFonts w:eastAsia="SimSun"/>
          <w:lang w:eastAsia="zh-CN"/>
        </w:rPr>
        <w:t xml:space="preserve"> Buddha</w:t>
      </w:r>
      <w:r w:rsidR="00932F51">
        <w:rPr>
          <w:rFonts w:eastAsia="SimSun"/>
          <w:lang w:eastAsia="zh-CN"/>
        </w:rPr>
        <w:t>"</w:t>
      </w:r>
      <w:r w:rsidRPr="00D02A76">
        <w:t>, 3.26</w:t>
      </w:r>
      <w:r w:rsidR="00676DBC">
        <w:t xml:space="preserve"> </w:t>
      </w:r>
      <w:r w:rsidRPr="00D02A76">
        <w:t>±</w:t>
      </w:r>
      <w:r w:rsidR="00676DBC">
        <w:t xml:space="preserve"> </w:t>
      </w:r>
      <w:r w:rsidRPr="00D02A76">
        <w:t xml:space="preserve">2.56 for </w:t>
      </w:r>
      <w:r w:rsidR="00932F51">
        <w:t>"</w:t>
      </w:r>
      <w:r w:rsidRPr="00D02A76">
        <w:t>Santa Claus</w:t>
      </w:r>
      <w:r w:rsidR="00932F51">
        <w:t>"</w:t>
      </w:r>
      <w:r w:rsidRPr="00D02A76">
        <w:t>, and 1.95</w:t>
      </w:r>
      <w:r w:rsidR="00676DBC">
        <w:t xml:space="preserve"> </w:t>
      </w:r>
      <w:r w:rsidRPr="00D02A76">
        <w:t>±</w:t>
      </w:r>
      <w:r w:rsidR="00676DBC">
        <w:t xml:space="preserve"> </w:t>
      </w:r>
      <w:r w:rsidRPr="00D02A76">
        <w:t xml:space="preserve">2.09 for the </w:t>
      </w:r>
      <w:r w:rsidRPr="00D02A76">
        <w:rPr>
          <w:rFonts w:eastAsia="SimSun"/>
          <w:lang w:eastAsia="zh-CN"/>
        </w:rPr>
        <w:t xml:space="preserve">blank </w:t>
      </w:r>
      <w:r w:rsidRPr="00D02A76">
        <w:t>control condition</w:t>
      </w:r>
      <w:r w:rsidR="001C5526">
        <w:rPr>
          <w:rFonts w:hint="eastAsia"/>
          <w:lang w:eastAsia="zh-CN"/>
        </w:rPr>
        <w:t xml:space="preserve"> (</w:t>
      </w:r>
      <w:r w:rsidR="008551D1" w:rsidRPr="006B38D5">
        <w:rPr>
          <w:b/>
          <w:bCs/>
          <w:lang w:eastAsia="zh-CN"/>
        </w:rPr>
        <w:t>S</w:t>
      </w:r>
      <w:r w:rsidR="001C5526" w:rsidRPr="006B38D5">
        <w:rPr>
          <w:rFonts w:hint="eastAsia"/>
          <w:b/>
          <w:bCs/>
          <w:lang w:eastAsia="zh-CN"/>
        </w:rPr>
        <w:t>upplementary Table 1</w:t>
      </w:r>
      <w:r w:rsidR="001C5526">
        <w:rPr>
          <w:rFonts w:hint="eastAsia"/>
          <w:lang w:eastAsia="zh-CN"/>
        </w:rPr>
        <w:t>)</w:t>
      </w:r>
      <w:r w:rsidR="001C5526" w:rsidRPr="00D02A76">
        <w:t>.</w:t>
      </w:r>
    </w:p>
    <w:p w14:paraId="50550B4E" w14:textId="77777777" w:rsidR="00B63AB5" w:rsidRPr="00D02A76" w:rsidRDefault="00B63AB5" w:rsidP="00D02A76">
      <w:pPr>
        <w:rPr>
          <w:rFonts w:eastAsia="SimSun"/>
          <w:lang w:eastAsia="zh-CN"/>
        </w:rPr>
      </w:pPr>
    </w:p>
    <w:p w14:paraId="2FDB79E2" w14:textId="1265E480" w:rsidR="003372CC" w:rsidRPr="00D02A76" w:rsidRDefault="003372CC" w:rsidP="00D02A76">
      <w:pPr>
        <w:rPr>
          <w:b/>
          <w:lang w:eastAsia="zh-CN"/>
        </w:rPr>
      </w:pPr>
      <w:r w:rsidRPr="00D02A76">
        <w:rPr>
          <w:b/>
          <w:lang w:eastAsia="zh-CN"/>
        </w:rPr>
        <w:t>ERP results</w:t>
      </w:r>
    </w:p>
    <w:p w14:paraId="7708FAD5" w14:textId="3E1771D9" w:rsidR="003372CC" w:rsidRPr="00D02A76" w:rsidRDefault="004B699C" w:rsidP="00D02A76">
      <w:pPr>
        <w:rPr>
          <w:lang w:eastAsia="zh-CN"/>
        </w:rPr>
      </w:pPr>
      <w:r>
        <w:t>The r</w:t>
      </w:r>
      <w:r w:rsidR="003372CC" w:rsidRPr="00D02A76">
        <w:t xml:space="preserve">epresentative channel of </w:t>
      </w:r>
      <w:proofErr w:type="spellStart"/>
      <w:r w:rsidR="003372CC" w:rsidRPr="00D02A76">
        <w:t>Pz</w:t>
      </w:r>
      <w:proofErr w:type="spellEnd"/>
      <w:r w:rsidR="003372CC" w:rsidRPr="00D02A76">
        <w:t xml:space="preserve"> (parietal lobe) demonstrated </w:t>
      </w:r>
      <w:r>
        <w:t xml:space="preserve">that the </w:t>
      </w:r>
      <w:r w:rsidR="003372CC" w:rsidRPr="00D02A76">
        <w:t xml:space="preserve">chanting conditions had different effects on the early (N1) and late (LPP) processing of </w:t>
      </w:r>
      <w:r w:rsidR="003372CC" w:rsidRPr="00D02A76">
        <w:rPr>
          <w:lang w:eastAsia="zh-CN"/>
        </w:rPr>
        <w:t xml:space="preserve">neutral and </w:t>
      </w:r>
      <w:r w:rsidR="003372CC" w:rsidRPr="00D02A76">
        <w:t xml:space="preserve">negative pictures. </w:t>
      </w:r>
      <w:r w:rsidR="003372CC" w:rsidRPr="00D02A76">
        <w:rPr>
          <w:lang w:eastAsia="zh-CN"/>
        </w:rPr>
        <w:t>It showed the time window of N1 and LPP, respectively</w:t>
      </w:r>
      <w:r>
        <w:rPr>
          <w:lang w:eastAsia="zh-CN"/>
        </w:rPr>
        <w:t xml:space="preserve"> (</w:t>
      </w:r>
      <w:r w:rsidRPr="004B699C">
        <w:rPr>
          <w:b/>
          <w:bCs/>
          <w:lang w:eastAsia="zh-CN"/>
        </w:rPr>
        <w:t>F</w:t>
      </w:r>
      <w:r w:rsidR="003372CC" w:rsidRPr="004B699C">
        <w:rPr>
          <w:b/>
          <w:bCs/>
          <w:lang w:eastAsia="zh-CN"/>
        </w:rPr>
        <w:t>igure 2</w:t>
      </w:r>
      <w:r>
        <w:rPr>
          <w:lang w:eastAsia="zh-CN"/>
        </w:rPr>
        <w:t>)</w:t>
      </w:r>
      <w:r w:rsidR="003372CC" w:rsidRPr="00D02A76">
        <w:rPr>
          <w:lang w:eastAsia="zh-CN"/>
        </w:rPr>
        <w:t>.</w:t>
      </w:r>
    </w:p>
    <w:p w14:paraId="7C90515D" w14:textId="77777777" w:rsidR="00110430" w:rsidRDefault="00110430" w:rsidP="001B29C4">
      <w:pPr>
        <w:rPr>
          <w:b/>
          <w:bCs/>
        </w:rPr>
      </w:pPr>
    </w:p>
    <w:p w14:paraId="699F9516" w14:textId="49592940" w:rsidR="0045275B" w:rsidRPr="001B29C4" w:rsidRDefault="00F05FF4" w:rsidP="001B29C4">
      <w:pPr>
        <w:rPr>
          <w:b/>
          <w:bCs/>
        </w:rPr>
      </w:pPr>
      <w:r w:rsidRPr="001B29C4">
        <w:rPr>
          <w:b/>
          <w:bCs/>
        </w:rPr>
        <w:lastRenderedPageBreak/>
        <w:t>Early perceptual stage</w:t>
      </w:r>
    </w:p>
    <w:p w14:paraId="2A276075" w14:textId="24776561" w:rsidR="00C93C83" w:rsidRPr="00D02A76" w:rsidRDefault="00F05FF4" w:rsidP="00D02A76">
      <w:pPr>
        <w:rPr>
          <w:lang w:eastAsia="zh-CN"/>
        </w:rPr>
      </w:pPr>
      <w:r w:rsidRPr="00D02A76">
        <w:rPr>
          <w:rFonts w:eastAsia="SimSun"/>
          <w:lang w:eastAsia="zh-CN"/>
        </w:rPr>
        <w:t>The</w:t>
      </w:r>
      <w:r w:rsidRPr="00D02A76">
        <w:rPr>
          <w:rFonts w:eastAsia="SimSun"/>
          <w:b/>
          <w:lang w:eastAsia="zh-CN"/>
        </w:rPr>
        <w:t xml:space="preserve"> </w:t>
      </w:r>
      <w:r w:rsidRPr="00D02A76">
        <w:t xml:space="preserve">ERP results showed </w:t>
      </w:r>
      <w:r w:rsidR="0091177F" w:rsidRPr="00D02A76">
        <w:t xml:space="preserve">an </w:t>
      </w:r>
      <w:r w:rsidRPr="00D02A76">
        <w:t xml:space="preserve">increased N1 while </w:t>
      </w:r>
      <w:r w:rsidR="00C2548E" w:rsidRPr="00D02A76">
        <w:t xml:space="preserve">viewing the </w:t>
      </w:r>
      <w:r w:rsidR="0076470A" w:rsidRPr="00D02A76">
        <w:rPr>
          <w:lang w:eastAsia="zh-CN"/>
        </w:rPr>
        <w:t>fear</w:t>
      </w:r>
      <w:r w:rsidRPr="00D02A76">
        <w:t>ful pictures in three chanting conditions</w:t>
      </w:r>
      <w:r w:rsidR="0045275B" w:rsidRPr="00D02A76">
        <w:rPr>
          <w:lang w:eastAsia="zh-CN"/>
        </w:rPr>
        <w:t xml:space="preserve"> </w:t>
      </w:r>
      <w:r w:rsidR="0091177F" w:rsidRPr="00D02A76">
        <w:rPr>
          <w:lang w:eastAsia="zh-CN"/>
        </w:rPr>
        <w:t>(</w:t>
      </w:r>
      <w:r w:rsidRPr="001B29C4">
        <w:rPr>
          <w:b/>
          <w:bCs/>
        </w:rPr>
        <w:t xml:space="preserve">Figure </w:t>
      </w:r>
      <w:r w:rsidR="003372CC" w:rsidRPr="001B29C4">
        <w:rPr>
          <w:b/>
          <w:bCs/>
          <w:lang w:eastAsia="zh-CN"/>
        </w:rPr>
        <w:t>3</w:t>
      </w:r>
      <w:r w:rsidR="00B84807" w:rsidRPr="00D02A76">
        <w:rPr>
          <w:lang w:eastAsia="zh-CN"/>
        </w:rPr>
        <w:t>)</w:t>
      </w:r>
      <w:r w:rsidRPr="00D02A76">
        <w:t>.</w:t>
      </w:r>
      <w:r w:rsidR="00CB0878" w:rsidRPr="00D02A76">
        <w:rPr>
          <w:lang w:eastAsia="zh-CN"/>
        </w:rPr>
        <w:t xml:space="preserve"> It showed that negative images induced stronger central brain activities than neutral images, and the increase</w:t>
      </w:r>
      <w:r w:rsidR="001B29C4">
        <w:rPr>
          <w:lang w:eastAsia="zh-CN"/>
        </w:rPr>
        <w:t>s</w:t>
      </w:r>
      <w:r w:rsidR="00CB0878" w:rsidRPr="00D02A76">
        <w:rPr>
          <w:lang w:eastAsia="zh-CN"/>
        </w:rPr>
        <w:t xml:space="preserve"> are comparable in three conditions.</w:t>
      </w:r>
    </w:p>
    <w:p w14:paraId="2997B7DF" w14:textId="77777777" w:rsidR="00C93C83" w:rsidRPr="00D02A76" w:rsidRDefault="00C93C83" w:rsidP="00D02A76"/>
    <w:p w14:paraId="0BAA073E" w14:textId="77777777" w:rsidR="0045275B" w:rsidRPr="00321135" w:rsidRDefault="00F05FF4" w:rsidP="00321135">
      <w:pPr>
        <w:rPr>
          <w:b/>
          <w:bCs/>
        </w:rPr>
      </w:pPr>
      <w:r w:rsidRPr="00321135">
        <w:rPr>
          <w:b/>
          <w:bCs/>
        </w:rPr>
        <w:t>Late emotional/cognitive stage</w:t>
      </w:r>
    </w:p>
    <w:p w14:paraId="14E48D46" w14:textId="13790206" w:rsidR="00C93C83" w:rsidRPr="00D02A76" w:rsidRDefault="0091177F" w:rsidP="00D02A76">
      <w:pPr>
        <w:rPr>
          <w:lang w:eastAsia="zh-CN"/>
        </w:rPr>
      </w:pPr>
      <w:r w:rsidRPr="00D02A76">
        <w:rPr>
          <w:lang w:eastAsia="zh-CN"/>
        </w:rPr>
        <w:t xml:space="preserve">The </w:t>
      </w:r>
      <w:r w:rsidR="00F05FF4" w:rsidRPr="00D02A76">
        <w:rPr>
          <w:lang w:eastAsia="zh-CN"/>
        </w:rPr>
        <w:t xml:space="preserve">ERP demonstrated </w:t>
      </w:r>
      <w:r w:rsidRPr="00D02A76">
        <w:rPr>
          <w:lang w:eastAsia="zh-CN"/>
        </w:rPr>
        <w:t xml:space="preserve">an </w:t>
      </w:r>
      <w:r w:rsidR="00F05FF4" w:rsidRPr="00D02A76">
        <w:t xml:space="preserve">increased LPP in </w:t>
      </w:r>
      <w:r w:rsidR="00C2548E" w:rsidRPr="00D02A76">
        <w:t xml:space="preserve">the </w:t>
      </w:r>
      <w:r w:rsidR="00F05FF4" w:rsidRPr="00D02A76">
        <w:rPr>
          <w:rFonts w:eastAsia="SimSun"/>
        </w:rPr>
        <w:t>nonreligious</w:t>
      </w:r>
      <w:r w:rsidR="00F05FF4" w:rsidRPr="00D02A76">
        <w:t xml:space="preserve"> chanting and no-chanting conditions</w:t>
      </w:r>
      <w:r w:rsidR="00CB0878" w:rsidRPr="00D02A76">
        <w:rPr>
          <w:lang w:eastAsia="zh-CN"/>
        </w:rPr>
        <w:t>. However, the LPP induced by fearful pictures is barely visible when the participant</w:t>
      </w:r>
      <w:r w:rsidR="009D5668" w:rsidRPr="00D02A76">
        <w:rPr>
          <w:lang w:eastAsia="zh-CN"/>
        </w:rPr>
        <w:t xml:space="preserve"> </w:t>
      </w:r>
      <w:r w:rsidR="00932F51">
        <w:rPr>
          <w:lang w:eastAsia="zh-CN"/>
        </w:rPr>
        <w:t>chants Amitabha Buddha's name (</w:t>
      </w:r>
      <w:r w:rsidR="00932F51" w:rsidRPr="00932F51">
        <w:rPr>
          <w:b/>
          <w:bCs/>
          <w:lang w:eastAsia="zh-CN"/>
        </w:rPr>
        <w:t>Figure 4</w:t>
      </w:r>
      <w:r w:rsidR="00932F51">
        <w:rPr>
          <w:lang w:eastAsia="zh-CN"/>
        </w:rPr>
        <w:t>)</w:t>
      </w:r>
      <w:r w:rsidR="00CB0878" w:rsidRPr="00D02A76">
        <w:rPr>
          <w:lang w:eastAsia="zh-CN"/>
        </w:rPr>
        <w:t>.</w:t>
      </w:r>
    </w:p>
    <w:p w14:paraId="1F0C6F4D" w14:textId="77777777" w:rsidR="00C93C83" w:rsidRPr="00D02A76" w:rsidRDefault="00C93C83" w:rsidP="00D02A76"/>
    <w:p w14:paraId="3200A0A5" w14:textId="77777777" w:rsidR="00B63AB5" w:rsidRPr="00594981" w:rsidRDefault="00F05FF4" w:rsidP="00594981">
      <w:pPr>
        <w:rPr>
          <w:b/>
          <w:bCs/>
        </w:rPr>
      </w:pPr>
      <w:r w:rsidRPr="00594981">
        <w:rPr>
          <w:b/>
          <w:bCs/>
        </w:rPr>
        <w:t>Region of interest (ROI) analysis</w:t>
      </w:r>
    </w:p>
    <w:p w14:paraId="5D1FB713" w14:textId="5106FBCA" w:rsidR="00B63AB5" w:rsidRPr="00D02A76" w:rsidRDefault="0091177F" w:rsidP="00D02A76">
      <w:pPr>
        <w:rPr>
          <w:rFonts w:eastAsia="SimSun"/>
          <w:lang w:eastAsia="zh-CN"/>
        </w:rPr>
      </w:pPr>
      <w:r w:rsidRPr="00D02A76">
        <w:rPr>
          <w:rFonts w:eastAsia="SimSun"/>
          <w:lang w:eastAsia="zh-CN"/>
        </w:rPr>
        <w:t xml:space="preserve">The </w:t>
      </w:r>
      <w:r w:rsidR="00F05FF4" w:rsidRPr="00D02A76">
        <w:rPr>
          <w:rFonts w:eastAsia="SimSun"/>
          <w:lang w:eastAsia="zh-CN"/>
        </w:rPr>
        <w:t xml:space="preserve">three conditions </w:t>
      </w:r>
      <w:r w:rsidRPr="00D02A76">
        <w:rPr>
          <w:rFonts w:eastAsia="SimSun"/>
          <w:lang w:eastAsia="zh-CN"/>
        </w:rPr>
        <w:t xml:space="preserve">were combined </w:t>
      </w:r>
      <w:r w:rsidR="00F05FF4" w:rsidRPr="00D02A76">
        <w:rPr>
          <w:rFonts w:eastAsia="SimSun"/>
          <w:lang w:eastAsia="zh-CN"/>
        </w:rPr>
        <w:t xml:space="preserve">to estimate the </w:t>
      </w:r>
      <w:r w:rsidRPr="00D02A76">
        <w:rPr>
          <w:rFonts w:eastAsia="SimSun"/>
          <w:lang w:eastAsia="zh-CN"/>
        </w:rPr>
        <w:t xml:space="preserve">regions that were </w:t>
      </w:r>
      <w:r w:rsidR="00F05FF4" w:rsidRPr="00D02A76">
        <w:rPr>
          <w:rFonts w:eastAsia="SimSun"/>
          <w:lang w:eastAsia="zh-CN"/>
        </w:rPr>
        <w:t xml:space="preserve">generally activated </w:t>
      </w:r>
      <w:r w:rsidR="00CC086A" w:rsidRPr="00D02A76">
        <w:rPr>
          <w:rFonts w:eastAsia="SimSun"/>
          <w:lang w:eastAsia="zh-CN"/>
        </w:rPr>
        <w:t>at</w:t>
      </w:r>
      <w:r w:rsidR="00F05FF4" w:rsidRPr="00D02A76">
        <w:rPr>
          <w:rFonts w:eastAsia="SimSun"/>
          <w:lang w:eastAsia="zh-CN"/>
        </w:rPr>
        <w:t xml:space="preserve"> N1 and LPP components. Repeated ANOVA was performed </w:t>
      </w:r>
      <w:r w:rsidRPr="00D02A76">
        <w:rPr>
          <w:rFonts w:eastAsia="SimSun"/>
          <w:lang w:eastAsia="zh-CN"/>
        </w:rPr>
        <w:t xml:space="preserve">with </w:t>
      </w:r>
      <w:r w:rsidR="00E24825" w:rsidRPr="00D02A76">
        <w:rPr>
          <w:rFonts w:eastAsia="PMingLiU"/>
          <w:lang w:eastAsia="zh-HK"/>
        </w:rPr>
        <w:t>statistical software</w:t>
      </w:r>
      <w:r w:rsidR="00E24825" w:rsidRPr="00D02A76">
        <w:rPr>
          <w:rFonts w:eastAsia="SimSun"/>
          <w:lang w:eastAsia="zh-CN"/>
        </w:rPr>
        <w:t xml:space="preserve"> </w:t>
      </w:r>
      <w:r w:rsidR="00F05FF4" w:rsidRPr="00D02A76">
        <w:rPr>
          <w:rFonts w:eastAsia="SimSun"/>
          <w:lang w:eastAsia="zh-CN"/>
        </w:rPr>
        <w:t xml:space="preserve">to calculate the difference in </w:t>
      </w:r>
      <w:r w:rsidRPr="00D02A76">
        <w:rPr>
          <w:rFonts w:eastAsia="SimSun"/>
          <w:lang w:eastAsia="zh-CN"/>
        </w:rPr>
        <w:t xml:space="preserve">the </w:t>
      </w:r>
      <w:r w:rsidR="00F05FF4" w:rsidRPr="00D02A76">
        <w:rPr>
          <w:rFonts w:eastAsia="SimSun"/>
          <w:lang w:eastAsia="zh-CN"/>
        </w:rPr>
        <w:t xml:space="preserve">N1 and LPP </w:t>
      </w:r>
      <w:r w:rsidRPr="00D02A76">
        <w:rPr>
          <w:rFonts w:eastAsia="SimSun"/>
          <w:lang w:eastAsia="zh-CN"/>
        </w:rPr>
        <w:t xml:space="preserve">components </w:t>
      </w:r>
      <w:r w:rsidR="00F05FF4" w:rsidRPr="00D02A76">
        <w:rPr>
          <w:rFonts w:eastAsia="SimSun"/>
          <w:lang w:eastAsia="zh-CN"/>
        </w:rPr>
        <w:t xml:space="preserve">between </w:t>
      </w:r>
      <w:r w:rsidRPr="00D02A76">
        <w:rPr>
          <w:rFonts w:eastAsia="SimSun"/>
          <w:lang w:eastAsia="zh-CN"/>
        </w:rPr>
        <w:t xml:space="preserve">the </w:t>
      </w:r>
      <w:r w:rsidR="00F05FF4" w:rsidRPr="00D02A76">
        <w:rPr>
          <w:rFonts w:eastAsia="SimSun"/>
          <w:lang w:eastAsia="zh-CN"/>
        </w:rPr>
        <w:t>chanting conditions (</w:t>
      </w:r>
      <w:r w:rsidR="00F05FF4" w:rsidRPr="00C30F0E">
        <w:rPr>
          <w:rFonts w:eastAsia="SimSun"/>
          <w:b/>
          <w:bCs/>
          <w:lang w:eastAsia="zh-CN"/>
        </w:rPr>
        <w:t xml:space="preserve">Figure </w:t>
      </w:r>
      <w:r w:rsidR="003372CC" w:rsidRPr="00C30F0E">
        <w:rPr>
          <w:rFonts w:eastAsia="SimSun"/>
          <w:b/>
          <w:bCs/>
          <w:lang w:eastAsia="zh-CN"/>
        </w:rPr>
        <w:t>5</w:t>
      </w:r>
      <w:r w:rsidR="00F05FF4" w:rsidRPr="00D02A76">
        <w:rPr>
          <w:rFonts w:eastAsia="SimSun"/>
          <w:lang w:eastAsia="zh-CN"/>
        </w:rPr>
        <w:t>).</w:t>
      </w:r>
    </w:p>
    <w:p w14:paraId="24BF4BA4" w14:textId="77777777" w:rsidR="00B63AB5" w:rsidRPr="00D02A76" w:rsidRDefault="00B63AB5" w:rsidP="00D02A76"/>
    <w:p w14:paraId="18B65D6E" w14:textId="19B4007B" w:rsidR="00B63AB5" w:rsidRPr="00D02A76" w:rsidRDefault="00F05FF4" w:rsidP="00D02A76">
      <w:pPr>
        <w:autoSpaceDE w:val="0"/>
        <w:autoSpaceDN w:val="0"/>
        <w:adjustRightInd w:val="0"/>
        <w:rPr>
          <w:rFonts w:eastAsia="SimSun"/>
          <w:lang w:eastAsia="zh-CN"/>
        </w:rPr>
      </w:pPr>
      <w:r w:rsidRPr="00D02A76">
        <w:rPr>
          <w:rFonts w:eastAsia="SimSun"/>
          <w:lang w:eastAsia="zh-CN"/>
        </w:rPr>
        <w:t xml:space="preserve">The left three columns show the difference in </w:t>
      </w:r>
      <w:r w:rsidR="0091177F" w:rsidRPr="00D02A76">
        <w:rPr>
          <w:rFonts w:eastAsia="SimSun"/>
          <w:lang w:eastAsia="zh-CN"/>
        </w:rPr>
        <w:t xml:space="preserve">the </w:t>
      </w:r>
      <w:r w:rsidRPr="00D02A76">
        <w:rPr>
          <w:rFonts w:eastAsia="SimSun"/>
          <w:lang w:eastAsia="zh-CN"/>
        </w:rPr>
        <w:t xml:space="preserve">N1 </w:t>
      </w:r>
      <w:r w:rsidR="0091177F" w:rsidRPr="00D02A76">
        <w:rPr>
          <w:rFonts w:eastAsia="SimSun"/>
          <w:lang w:eastAsia="zh-CN"/>
        </w:rPr>
        <w:t>component for the</w:t>
      </w:r>
      <w:r w:rsidRPr="00D02A76">
        <w:rPr>
          <w:rFonts w:eastAsia="SimSun"/>
          <w:lang w:eastAsia="zh-CN"/>
        </w:rPr>
        <w:t xml:space="preserve"> three chanting conditions: the silent viewing condition, the nonreligious chanting condition</w:t>
      </w:r>
      <w:r w:rsidR="009D5668" w:rsidRPr="00D02A76">
        <w:rPr>
          <w:rFonts w:eastAsia="SimSun"/>
          <w:lang w:eastAsia="zh-CN"/>
        </w:rPr>
        <w:t>,</w:t>
      </w:r>
      <w:r w:rsidRPr="00D02A76">
        <w:rPr>
          <w:rFonts w:eastAsia="SimSun"/>
          <w:lang w:eastAsia="zh-CN"/>
        </w:rPr>
        <w:t xml:space="preserve"> and the religious chanting condition. </w:t>
      </w:r>
      <w:r w:rsidR="0091177F" w:rsidRPr="00D02A76">
        <w:rPr>
          <w:rFonts w:eastAsia="SimSun"/>
          <w:lang w:eastAsia="zh-CN"/>
        </w:rPr>
        <w:t xml:space="preserve">The </w:t>
      </w:r>
      <w:r w:rsidRPr="00D02A76">
        <w:rPr>
          <w:rFonts w:eastAsia="SimSun"/>
          <w:lang w:eastAsia="zh-CN"/>
        </w:rPr>
        <w:t xml:space="preserve">differences in </w:t>
      </w:r>
      <w:r w:rsidR="0091177F" w:rsidRPr="00D02A76">
        <w:rPr>
          <w:rFonts w:eastAsia="SimSun"/>
          <w:lang w:eastAsia="zh-CN"/>
        </w:rPr>
        <w:t xml:space="preserve">the </w:t>
      </w:r>
      <w:r w:rsidRPr="00D02A76">
        <w:rPr>
          <w:rFonts w:eastAsia="SimSun"/>
          <w:lang w:eastAsia="zh-CN"/>
        </w:rPr>
        <w:t xml:space="preserve">N1 </w:t>
      </w:r>
      <w:r w:rsidR="0091177F" w:rsidRPr="00D02A76">
        <w:rPr>
          <w:rFonts w:eastAsia="SimSun"/>
          <w:lang w:eastAsia="zh-CN"/>
        </w:rPr>
        <w:t>component were</w:t>
      </w:r>
      <w:r w:rsidRPr="00D02A76">
        <w:rPr>
          <w:rFonts w:eastAsia="SimSun"/>
          <w:lang w:eastAsia="zh-CN"/>
        </w:rPr>
        <w:t xml:space="preserve"> similar across the three conditions.</w:t>
      </w:r>
      <w:r w:rsidR="00676DBC">
        <w:rPr>
          <w:rFonts w:eastAsia="SimSun"/>
          <w:lang w:eastAsia="zh-CN"/>
        </w:rPr>
        <w:t xml:space="preserve"> </w:t>
      </w:r>
      <w:r w:rsidRPr="00D02A76">
        <w:rPr>
          <w:rFonts w:eastAsia="SimSun"/>
          <w:lang w:eastAsia="zh-CN"/>
        </w:rPr>
        <w:t xml:space="preserve">The right three columns show the difference in </w:t>
      </w:r>
      <w:r w:rsidR="0091177F" w:rsidRPr="00D02A76">
        <w:rPr>
          <w:rFonts w:eastAsia="SimSun"/>
          <w:lang w:eastAsia="zh-CN"/>
        </w:rPr>
        <w:t xml:space="preserve">the </w:t>
      </w:r>
      <w:r w:rsidRPr="00D02A76">
        <w:rPr>
          <w:rFonts w:eastAsia="SimSun"/>
          <w:lang w:eastAsia="zh-CN"/>
        </w:rPr>
        <w:t xml:space="preserve">LPP </w:t>
      </w:r>
      <w:r w:rsidR="0091177F" w:rsidRPr="00D02A76">
        <w:rPr>
          <w:rFonts w:eastAsia="SimSun"/>
          <w:lang w:eastAsia="zh-CN"/>
        </w:rPr>
        <w:t>component for</w:t>
      </w:r>
      <w:r w:rsidRPr="00D02A76">
        <w:rPr>
          <w:rFonts w:eastAsia="SimSun"/>
          <w:lang w:eastAsia="zh-CN"/>
        </w:rPr>
        <w:t xml:space="preserve"> the three chanting conditions. This demonstrates that the difference in </w:t>
      </w:r>
      <w:r w:rsidR="0091177F" w:rsidRPr="00D02A76">
        <w:rPr>
          <w:rFonts w:eastAsia="SimSun"/>
          <w:lang w:eastAsia="zh-CN"/>
        </w:rPr>
        <w:t xml:space="preserve">the </w:t>
      </w:r>
      <w:r w:rsidRPr="00D02A76">
        <w:rPr>
          <w:rFonts w:eastAsia="SimSun"/>
          <w:lang w:eastAsia="zh-CN"/>
        </w:rPr>
        <w:t xml:space="preserve">LPP </w:t>
      </w:r>
      <w:r w:rsidR="0091177F" w:rsidRPr="00D02A76">
        <w:rPr>
          <w:rFonts w:eastAsia="SimSun"/>
          <w:lang w:eastAsia="zh-CN"/>
        </w:rPr>
        <w:t xml:space="preserve">component </w:t>
      </w:r>
      <w:r w:rsidRPr="00D02A76">
        <w:rPr>
          <w:rFonts w:eastAsia="SimSun"/>
          <w:lang w:eastAsia="zh-CN"/>
        </w:rPr>
        <w:t xml:space="preserve">is much smaller in the religious chanting condition than in the nonreligious chanting condition and </w:t>
      </w:r>
      <w:r w:rsidR="0091177F" w:rsidRPr="00D02A76">
        <w:rPr>
          <w:rFonts w:eastAsia="SimSun"/>
          <w:lang w:eastAsia="zh-CN"/>
        </w:rPr>
        <w:t xml:space="preserve">the </w:t>
      </w:r>
      <w:r w:rsidRPr="00D02A76">
        <w:rPr>
          <w:rFonts w:eastAsia="SimSun"/>
          <w:lang w:eastAsia="zh-CN"/>
        </w:rPr>
        <w:t>silent viewing condition.</w:t>
      </w:r>
    </w:p>
    <w:p w14:paraId="19DE2C24" w14:textId="77777777" w:rsidR="00C93C83" w:rsidRPr="00D02A76" w:rsidRDefault="00C93C83" w:rsidP="00D02A76"/>
    <w:p w14:paraId="7B502137" w14:textId="77777777" w:rsidR="00C93C83" w:rsidRPr="00110430" w:rsidRDefault="00F05FF4" w:rsidP="00110430">
      <w:pPr>
        <w:rPr>
          <w:b/>
          <w:bCs/>
        </w:rPr>
      </w:pPr>
      <w:r w:rsidRPr="00110430">
        <w:rPr>
          <w:b/>
          <w:bCs/>
        </w:rPr>
        <w:t>Source analysis</w:t>
      </w:r>
    </w:p>
    <w:p w14:paraId="386EB885" w14:textId="16D93E2E" w:rsidR="00DF39C8" w:rsidRPr="00D02A76" w:rsidRDefault="00F05FF4" w:rsidP="00DF39C8">
      <w:pPr>
        <w:rPr>
          <w:lang w:eastAsia="zh-CN"/>
        </w:rPr>
      </w:pPr>
      <w:r w:rsidRPr="00D02A76">
        <w:rPr>
          <w:lang w:eastAsia="zh-CN"/>
        </w:rPr>
        <w:t xml:space="preserve">Source analysis </w:t>
      </w:r>
      <w:r w:rsidRPr="00D02A76">
        <w:rPr>
          <w:rFonts w:eastAsia="SimSun"/>
          <w:lang w:eastAsia="zh-CN"/>
        </w:rPr>
        <w:t>was</w:t>
      </w:r>
      <w:r w:rsidRPr="00D02A76">
        <w:rPr>
          <w:lang w:eastAsia="zh-CN"/>
        </w:rPr>
        <w:t xml:space="preserve"> applied to </w:t>
      </w:r>
      <w:r w:rsidR="00C2548E" w:rsidRPr="00D02A76">
        <w:rPr>
          <w:lang w:eastAsia="zh-CN"/>
        </w:rPr>
        <w:t>extract</w:t>
      </w:r>
      <w:r w:rsidRPr="00D02A76">
        <w:rPr>
          <w:lang w:eastAsia="zh-CN"/>
        </w:rPr>
        <w:t xml:space="preserve"> the potential brain mapping based on the </w:t>
      </w:r>
      <w:r w:rsidRPr="00D02A76">
        <w:rPr>
          <w:rFonts w:eastAsia="SimSun"/>
          <w:lang w:eastAsia="zh-CN"/>
        </w:rPr>
        <w:t>LPP results</w:t>
      </w:r>
      <w:r w:rsidR="0091177F" w:rsidRPr="00D02A76">
        <w:rPr>
          <w:rFonts w:eastAsia="SimSun"/>
          <w:lang w:eastAsia="zh-CN"/>
        </w:rPr>
        <w:t xml:space="preserve"> (</w:t>
      </w:r>
      <w:r w:rsidR="0091177F" w:rsidRPr="00DF39C8">
        <w:rPr>
          <w:b/>
          <w:bCs/>
          <w:lang w:eastAsia="zh-CN"/>
        </w:rPr>
        <w:t>F</w:t>
      </w:r>
      <w:r w:rsidR="008C515C" w:rsidRPr="00DF39C8">
        <w:rPr>
          <w:b/>
          <w:bCs/>
          <w:lang w:eastAsia="zh-CN"/>
        </w:rPr>
        <w:t xml:space="preserve">igure </w:t>
      </w:r>
      <w:r w:rsidR="003372CC" w:rsidRPr="00DF39C8">
        <w:rPr>
          <w:rFonts w:eastAsia="SimSun"/>
          <w:b/>
          <w:bCs/>
          <w:lang w:eastAsia="zh-CN"/>
        </w:rPr>
        <w:t>6</w:t>
      </w:r>
      <w:r w:rsidR="0091177F" w:rsidRPr="00D02A76">
        <w:rPr>
          <w:rFonts w:eastAsia="SimSun"/>
          <w:lang w:eastAsia="zh-CN"/>
        </w:rPr>
        <w:t>)</w:t>
      </w:r>
      <w:r w:rsidR="008C515C" w:rsidRPr="00D02A76">
        <w:rPr>
          <w:lang w:eastAsia="zh-CN"/>
        </w:rPr>
        <w:t>.</w:t>
      </w:r>
      <w:r w:rsidR="00DF39C8" w:rsidRPr="00DF39C8">
        <w:rPr>
          <w:rFonts w:eastAsia="SimSun"/>
          <w:lang w:eastAsia="zh-CN"/>
        </w:rPr>
        <w:t xml:space="preserve"> </w:t>
      </w:r>
      <w:r w:rsidR="00DF39C8" w:rsidRPr="00D02A76">
        <w:rPr>
          <w:rFonts w:eastAsia="SimSun"/>
          <w:lang w:eastAsia="zh-CN"/>
        </w:rPr>
        <w:t xml:space="preserve">The results show </w:t>
      </w:r>
      <w:r w:rsidR="00DF39C8" w:rsidRPr="00D02A76">
        <w:rPr>
          <w:rFonts w:eastAsia="SimSun"/>
        </w:rPr>
        <w:t xml:space="preserve">that when </w:t>
      </w:r>
      <w:r w:rsidR="00DF39C8" w:rsidRPr="00D02A76">
        <w:rPr>
          <w:rFonts w:eastAsia="SimSun"/>
          <w:lang w:eastAsia="zh-CN"/>
        </w:rPr>
        <w:t>compared</w:t>
      </w:r>
      <w:r w:rsidR="00DF39C8" w:rsidRPr="00D02A76">
        <w:rPr>
          <w:rFonts w:eastAsia="SimSun"/>
        </w:rPr>
        <w:t xml:space="preserve"> with neutral pictures, negative pictures </w:t>
      </w:r>
      <w:r w:rsidR="00DF39C8" w:rsidRPr="00D02A76">
        <w:rPr>
          <w:rFonts w:eastAsia="SimSun"/>
          <w:lang w:eastAsia="zh-CN"/>
        </w:rPr>
        <w:t>induce</w:t>
      </w:r>
      <w:r w:rsidR="00DF39C8" w:rsidRPr="00D02A76">
        <w:rPr>
          <w:rFonts w:eastAsia="SimSun"/>
        </w:rPr>
        <w:t xml:space="preserve"> more parietal </w:t>
      </w:r>
      <w:r w:rsidR="00DF39C8" w:rsidRPr="00D02A76">
        <w:rPr>
          <w:rFonts w:eastAsia="SimSun"/>
          <w:lang w:eastAsia="zh-CN"/>
        </w:rPr>
        <w:t>activation</w:t>
      </w:r>
      <w:r w:rsidR="00DF39C8" w:rsidRPr="00D02A76">
        <w:rPr>
          <w:rFonts w:eastAsia="SimSun"/>
        </w:rPr>
        <w:t xml:space="preserve"> in the </w:t>
      </w:r>
      <w:r w:rsidR="00DF39C8" w:rsidRPr="00D02A76">
        <w:rPr>
          <w:rFonts w:eastAsia="SimSun"/>
          <w:lang w:eastAsia="zh-CN"/>
        </w:rPr>
        <w:t>nonreligious chanting condition and no chanting condition</w:t>
      </w:r>
      <w:r w:rsidR="00CF1E10">
        <w:rPr>
          <w:rFonts w:eastAsia="SimSun"/>
          <w:lang w:eastAsia="zh-CN"/>
        </w:rPr>
        <w:t>. In contrast,</w:t>
      </w:r>
      <w:r w:rsidR="00DF39C8" w:rsidRPr="00D02A76">
        <w:rPr>
          <w:rFonts w:eastAsia="SimSun"/>
          <w:lang w:eastAsia="zh-CN"/>
        </w:rPr>
        <w:t xml:space="preserve"> this negative picture-induced activation largely disappears in the religious chanting</w:t>
      </w:r>
      <w:r w:rsidR="00DF39C8" w:rsidRPr="00D02A76">
        <w:rPr>
          <w:rFonts w:eastAsia="SimSun"/>
        </w:rPr>
        <w:t xml:space="preserve"> condition</w:t>
      </w:r>
      <w:r w:rsidR="00DF39C8" w:rsidRPr="00D02A76">
        <w:rPr>
          <w:rFonts w:eastAsia="SimSun"/>
          <w:lang w:eastAsia="zh-CN"/>
        </w:rPr>
        <w:t>.</w:t>
      </w:r>
    </w:p>
    <w:p w14:paraId="49907BA7" w14:textId="77777777" w:rsidR="003636F2" w:rsidRPr="003636F2" w:rsidRDefault="003636F2" w:rsidP="003636F2"/>
    <w:p w14:paraId="132830F9" w14:textId="53B7B465" w:rsidR="00C93C83" w:rsidRPr="003636F2" w:rsidRDefault="00F05FF4" w:rsidP="003636F2">
      <w:pPr>
        <w:rPr>
          <w:b/>
          <w:bCs/>
        </w:rPr>
      </w:pPr>
      <w:r w:rsidRPr="003636F2">
        <w:rPr>
          <w:b/>
          <w:bCs/>
        </w:rPr>
        <w:t>Physiological results: heart rate</w:t>
      </w:r>
    </w:p>
    <w:p w14:paraId="07EB6B65" w14:textId="3AB7B0A0" w:rsidR="00C93C83" w:rsidRPr="00D02A76" w:rsidRDefault="00F05FF4" w:rsidP="00D02A76">
      <w:r w:rsidRPr="00D02A76">
        <w:rPr>
          <w:lang w:eastAsia="zh-CN"/>
        </w:rPr>
        <w:t xml:space="preserve">There </w:t>
      </w:r>
      <w:r w:rsidR="00C2548E" w:rsidRPr="00D02A76">
        <w:rPr>
          <w:lang w:eastAsia="zh-CN"/>
        </w:rPr>
        <w:t>wa</w:t>
      </w:r>
      <w:r w:rsidRPr="00D02A76">
        <w:rPr>
          <w:lang w:eastAsia="zh-CN"/>
        </w:rPr>
        <w:t>s</w:t>
      </w:r>
      <w:r w:rsidRPr="00D02A76">
        <w:t xml:space="preserve"> </w:t>
      </w:r>
      <w:r w:rsidR="00EB3AB0" w:rsidRPr="00D02A76">
        <w:t xml:space="preserve">a </w:t>
      </w:r>
      <w:r w:rsidRPr="00D02A76">
        <w:t xml:space="preserve">significant change </w:t>
      </w:r>
      <w:r w:rsidR="00593B14" w:rsidRPr="00D02A76">
        <w:t xml:space="preserve">in the heart rate (HR) </w:t>
      </w:r>
      <w:r w:rsidRPr="00D02A76">
        <w:t xml:space="preserve">between </w:t>
      </w:r>
      <w:r w:rsidR="00C2548E" w:rsidRPr="00D02A76">
        <w:t xml:space="preserve">the </w:t>
      </w:r>
      <w:r w:rsidRPr="00D02A76">
        <w:t xml:space="preserve">fearful </w:t>
      </w:r>
      <w:r w:rsidRPr="00D02A76">
        <w:rPr>
          <w:rFonts w:eastAsia="SimSun"/>
        </w:rPr>
        <w:t>and</w:t>
      </w:r>
      <w:r w:rsidRPr="00D02A76">
        <w:t xml:space="preserve"> neutral pictures in </w:t>
      </w:r>
      <w:r w:rsidR="00EB3AB0" w:rsidRPr="00D02A76">
        <w:t xml:space="preserve">the </w:t>
      </w:r>
      <w:r w:rsidRPr="00D02A76">
        <w:rPr>
          <w:rFonts w:eastAsia="SimSun"/>
        </w:rPr>
        <w:t>nonreligious</w:t>
      </w:r>
      <w:r w:rsidRPr="00D02A76">
        <w:t xml:space="preserve"> chanting condition</w:t>
      </w:r>
      <w:r w:rsidR="00CF1E10">
        <w:rPr>
          <w:rFonts w:eastAsia="SimSun"/>
        </w:rPr>
        <w:t>. A</w:t>
      </w:r>
      <w:r w:rsidRPr="00D02A76">
        <w:t xml:space="preserve"> similar trend </w:t>
      </w:r>
      <w:r w:rsidR="00C2548E" w:rsidRPr="00D02A76">
        <w:t xml:space="preserve">was found </w:t>
      </w:r>
      <w:r w:rsidRPr="00D02A76">
        <w:t xml:space="preserve">in </w:t>
      </w:r>
      <w:r w:rsidR="00EB3AB0" w:rsidRPr="00D02A76">
        <w:t xml:space="preserve">the </w:t>
      </w:r>
      <w:r w:rsidRPr="00D02A76">
        <w:t xml:space="preserve">no-chanting condition. </w:t>
      </w:r>
      <w:r w:rsidRPr="00D02A76">
        <w:rPr>
          <w:lang w:eastAsia="zh-CN"/>
        </w:rPr>
        <w:t xml:space="preserve">However, no such </w:t>
      </w:r>
      <w:r w:rsidR="00C2548E" w:rsidRPr="00D02A76">
        <w:rPr>
          <w:lang w:eastAsia="zh-CN"/>
        </w:rPr>
        <w:t xml:space="preserve">HR </w:t>
      </w:r>
      <w:r w:rsidRPr="00D02A76">
        <w:rPr>
          <w:lang w:eastAsia="zh-CN"/>
        </w:rPr>
        <w:t xml:space="preserve">difference </w:t>
      </w:r>
      <w:r w:rsidR="00C2548E" w:rsidRPr="00D02A76">
        <w:rPr>
          <w:lang w:eastAsia="zh-CN"/>
        </w:rPr>
        <w:t xml:space="preserve">was found </w:t>
      </w:r>
      <w:r w:rsidRPr="00D02A76">
        <w:rPr>
          <w:lang w:eastAsia="zh-CN"/>
        </w:rPr>
        <w:t xml:space="preserve">in </w:t>
      </w:r>
      <w:r w:rsidRPr="00D02A76">
        <w:rPr>
          <w:rFonts w:eastAsia="SimSun"/>
          <w:lang w:eastAsia="zh-CN"/>
        </w:rPr>
        <w:t xml:space="preserve">the </w:t>
      </w:r>
      <w:r w:rsidRPr="00D02A76">
        <w:rPr>
          <w:lang w:eastAsia="zh-CN"/>
        </w:rPr>
        <w:t>religious chanting condition</w:t>
      </w:r>
      <w:r w:rsidR="00CF1E10">
        <w:rPr>
          <w:lang w:eastAsia="zh-CN"/>
        </w:rPr>
        <w:t xml:space="preserve"> (</w:t>
      </w:r>
      <w:r w:rsidR="00CF1E10" w:rsidRPr="00CF1E10">
        <w:rPr>
          <w:b/>
          <w:bCs/>
          <w:lang w:eastAsia="zh-CN"/>
        </w:rPr>
        <w:t>F</w:t>
      </w:r>
      <w:r w:rsidR="003372CC" w:rsidRPr="00CF1E10">
        <w:rPr>
          <w:b/>
          <w:bCs/>
          <w:lang w:eastAsia="zh-CN"/>
        </w:rPr>
        <w:t>igure 7</w:t>
      </w:r>
      <w:r w:rsidR="00CF1E10">
        <w:rPr>
          <w:lang w:eastAsia="zh-CN"/>
        </w:rPr>
        <w:t>)</w:t>
      </w:r>
      <w:r w:rsidR="003372CC" w:rsidRPr="00D02A76">
        <w:rPr>
          <w:lang w:eastAsia="zh-CN"/>
        </w:rPr>
        <w:t>.</w:t>
      </w:r>
    </w:p>
    <w:p w14:paraId="6D83B83D" w14:textId="77777777" w:rsidR="00C93C83" w:rsidRPr="008D713C" w:rsidRDefault="00C93C83" w:rsidP="008D713C">
      <w:pPr>
        <w:rPr>
          <w:b/>
          <w:bCs/>
        </w:rPr>
      </w:pPr>
    </w:p>
    <w:p w14:paraId="3C2204E8" w14:textId="77777777" w:rsidR="00EF69D2" w:rsidRPr="008D713C" w:rsidRDefault="00F05FF4" w:rsidP="008D713C">
      <w:pPr>
        <w:rPr>
          <w:b/>
          <w:bCs/>
        </w:rPr>
      </w:pPr>
      <w:r w:rsidRPr="008D713C">
        <w:rPr>
          <w:b/>
          <w:bCs/>
        </w:rPr>
        <w:t>FIGURE AND TABLE LEGENDS:</w:t>
      </w:r>
    </w:p>
    <w:p w14:paraId="396501EA" w14:textId="77777777" w:rsidR="00CB0878" w:rsidRPr="008D713C" w:rsidRDefault="00CB0878" w:rsidP="008D713C"/>
    <w:p w14:paraId="6DAE761E" w14:textId="04D4F2BA" w:rsidR="00A51B83" w:rsidRPr="008674D0" w:rsidRDefault="00A51B83" w:rsidP="00A51B83">
      <w:pPr>
        <w:rPr>
          <w:lang w:eastAsia="zh-CN"/>
        </w:rPr>
      </w:pPr>
      <w:r w:rsidRPr="003F7294">
        <w:rPr>
          <w:b/>
          <w:bCs/>
          <w:iCs/>
        </w:rPr>
        <w:t xml:space="preserve">Figure </w:t>
      </w:r>
      <w:r>
        <w:rPr>
          <w:b/>
          <w:bCs/>
          <w:iCs/>
        </w:rPr>
        <w:t>1</w:t>
      </w:r>
      <w:r w:rsidRPr="003F7294">
        <w:rPr>
          <w:b/>
          <w:bCs/>
          <w:iCs/>
        </w:rPr>
        <w:t>:</w:t>
      </w:r>
      <w:r>
        <w:rPr>
          <w:iCs/>
        </w:rPr>
        <w:t xml:space="preserve"> </w:t>
      </w:r>
      <w:r w:rsidRPr="001E4E29">
        <w:rPr>
          <w:b/>
          <w:bCs/>
        </w:rPr>
        <w:t>The experimental procedure.</w:t>
      </w:r>
      <w:r w:rsidRPr="00D02A76">
        <w:t xml:space="preserve"> There were </w:t>
      </w:r>
      <w:r w:rsidR="00676DBC">
        <w:t>six</w:t>
      </w:r>
      <w:r w:rsidR="00676DBC" w:rsidRPr="00D02A76">
        <w:t xml:space="preserve"> </w:t>
      </w:r>
      <w:r w:rsidRPr="00D02A76">
        <w:rPr>
          <w:rFonts w:eastAsia="SimSun"/>
        </w:rPr>
        <w:t xml:space="preserve">pseudorandomized </w:t>
      </w:r>
      <w:r w:rsidRPr="00D02A76">
        <w:t>conditions</w:t>
      </w:r>
      <w:r w:rsidRPr="00D02A76">
        <w:rPr>
          <w:rFonts w:eastAsia="SimSun"/>
        </w:rPr>
        <w:t>,</w:t>
      </w:r>
      <w:r w:rsidRPr="00D02A76">
        <w:rPr>
          <w:lang w:eastAsia="zh-CN"/>
        </w:rPr>
        <w:t xml:space="preserve"> and each participant received a pseudorandomized sequence. E</w:t>
      </w:r>
      <w:r w:rsidRPr="00D02A76">
        <w:t xml:space="preserve">ach condition was repeated </w:t>
      </w:r>
      <w:r w:rsidR="00676DBC">
        <w:t>six</w:t>
      </w:r>
      <w:r w:rsidR="00676DBC" w:rsidRPr="00D02A76">
        <w:t xml:space="preserve"> </w:t>
      </w:r>
      <w:r w:rsidRPr="00D02A76">
        <w:t>times</w:t>
      </w:r>
      <w:r w:rsidRPr="00D02A76">
        <w:rPr>
          <w:lang w:eastAsia="zh-CN"/>
        </w:rPr>
        <w:t xml:space="preserve"> in two separate sessions</w:t>
      </w:r>
      <w:r w:rsidRPr="008674D0">
        <w:t>.</w:t>
      </w:r>
      <w:r w:rsidR="000778A7" w:rsidRPr="008674D0">
        <w:rPr>
          <w:rFonts w:hint="eastAsia"/>
          <w:lang w:eastAsia="zh-CN"/>
        </w:rPr>
        <w:t xml:space="preserve"> </w:t>
      </w:r>
      <w:r w:rsidR="000778A7" w:rsidRPr="006A02D0">
        <w:rPr>
          <w:lang w:eastAsia="zh-CN"/>
        </w:rPr>
        <w:t xml:space="preserve">This </w:t>
      </w:r>
      <w:r w:rsidR="00676DBC">
        <w:rPr>
          <w:lang w:eastAsia="zh-CN"/>
        </w:rPr>
        <w:t>f</w:t>
      </w:r>
      <w:r w:rsidR="00676DBC" w:rsidRPr="006A02D0">
        <w:rPr>
          <w:lang w:eastAsia="zh-CN"/>
        </w:rPr>
        <w:t xml:space="preserve">igure </w:t>
      </w:r>
      <w:r w:rsidR="000778A7" w:rsidRPr="006A02D0">
        <w:rPr>
          <w:lang w:eastAsia="zh-CN"/>
        </w:rPr>
        <w:t xml:space="preserve">has been adapted from </w:t>
      </w:r>
      <w:r w:rsidR="008674D0" w:rsidRPr="008674D0">
        <w:rPr>
          <w:lang w:eastAsia="zh-CN"/>
        </w:rPr>
        <w:t>R</w:t>
      </w:r>
      <w:r w:rsidR="000778A7" w:rsidRPr="006A02D0">
        <w:rPr>
          <w:lang w:eastAsia="zh-CN"/>
        </w:rPr>
        <w:t>eference</w:t>
      </w:r>
      <w:r w:rsidR="005A6B7B" w:rsidRPr="006A02D0">
        <w:rPr>
          <w:lang w:eastAsia="zh-CN"/>
        </w:rPr>
        <w:fldChar w:fldCharType="begin">
          <w:fldData xml:space="preserve">PEVuZE5vdGU+PENpdGU+PEF1dGhvcj5HYW88L0F1dGhvcj48WWVhcj4yMDE3PC9ZZWFyPjxSZWNO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</w:fldData>
        </w:fldChar>
      </w:r>
      <w:r w:rsidR="005A6B7B" w:rsidRPr="006A02D0">
        <w:rPr>
          <w:lang w:eastAsia="zh-CN"/>
        </w:rPr>
        <w:instrText xml:space="preserve"> ADDIN EN.CITE </w:instrText>
      </w:r>
      <w:r w:rsidR="005A6B7B" w:rsidRPr="006A02D0">
        <w:rPr>
          <w:lang w:eastAsia="zh-CN"/>
        </w:rPr>
        <w:fldChar w:fldCharType="begin">
          <w:fldData xml:space="preserve">PEVuZE5vdGU+PENpdGU+PEF1dGhvcj5HYW88L0F1dGhvcj48WWVhcj4yMDE3PC9ZZWFyPjxSZWNO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</w:fldData>
        </w:fldChar>
      </w:r>
      <w:r w:rsidR="005A6B7B" w:rsidRPr="006A02D0">
        <w:rPr>
          <w:lang w:eastAsia="zh-CN"/>
        </w:rPr>
        <w:instrText xml:space="preserve"> ADDIN EN.CITE.DATA </w:instrText>
      </w:r>
      <w:r w:rsidR="005A6B7B" w:rsidRPr="006A02D0">
        <w:rPr>
          <w:lang w:eastAsia="zh-CN"/>
        </w:rPr>
      </w:r>
      <w:r w:rsidR="005A6B7B" w:rsidRPr="006A02D0">
        <w:rPr>
          <w:lang w:eastAsia="zh-CN"/>
        </w:rPr>
        <w:fldChar w:fldCharType="end"/>
      </w:r>
      <w:r w:rsidR="005A6B7B" w:rsidRPr="006A02D0">
        <w:rPr>
          <w:lang w:eastAsia="zh-CN"/>
        </w:rPr>
      </w:r>
      <w:r w:rsidR="005A6B7B" w:rsidRPr="006A02D0">
        <w:rPr>
          <w:lang w:eastAsia="zh-CN"/>
        </w:rPr>
        <w:fldChar w:fldCharType="separate"/>
      </w:r>
      <w:r w:rsidR="005A6B7B" w:rsidRPr="006A02D0">
        <w:rPr>
          <w:noProof/>
          <w:vertAlign w:val="superscript"/>
          <w:lang w:eastAsia="zh-CN"/>
        </w:rPr>
        <w:t>3</w:t>
      </w:r>
      <w:r w:rsidR="005A6B7B" w:rsidRPr="006A02D0">
        <w:rPr>
          <w:lang w:eastAsia="zh-CN"/>
        </w:rPr>
        <w:fldChar w:fldCharType="end"/>
      </w:r>
      <w:r w:rsidR="005A6B7B" w:rsidRPr="006A02D0">
        <w:rPr>
          <w:lang w:eastAsia="zh-CN"/>
        </w:rPr>
        <w:t>.</w:t>
      </w:r>
    </w:p>
    <w:p w14:paraId="4C9698DB" w14:textId="77777777" w:rsidR="00A51B83" w:rsidRPr="00D02A76" w:rsidRDefault="00A51B83" w:rsidP="00A51B83">
      <w:pPr>
        <w:rPr>
          <w:lang w:eastAsia="zh-CN"/>
        </w:rPr>
      </w:pPr>
    </w:p>
    <w:p w14:paraId="31A43F8E" w14:textId="5FD5738E" w:rsidR="00536BFC" w:rsidRPr="0003389D" w:rsidRDefault="00536BFC" w:rsidP="00536BFC">
      <w:r w:rsidRPr="00536BFC">
        <w:rPr>
          <w:b/>
          <w:bCs/>
          <w:iCs/>
        </w:rPr>
        <w:t xml:space="preserve">Figure </w:t>
      </w:r>
      <w:r w:rsidR="00A51B83">
        <w:rPr>
          <w:b/>
          <w:bCs/>
          <w:iCs/>
        </w:rPr>
        <w:t>2</w:t>
      </w:r>
      <w:r w:rsidRPr="00536BFC">
        <w:rPr>
          <w:b/>
          <w:bCs/>
          <w:iCs/>
        </w:rPr>
        <w:t>:</w:t>
      </w:r>
      <w:r>
        <w:rPr>
          <w:iCs/>
        </w:rPr>
        <w:t xml:space="preserve"> </w:t>
      </w:r>
      <w:r w:rsidR="00AF203A" w:rsidRPr="00536BFC">
        <w:rPr>
          <w:b/>
          <w:bCs/>
        </w:rPr>
        <w:t>A representative channel (</w:t>
      </w:r>
      <w:proofErr w:type="spellStart"/>
      <w:r w:rsidR="00AF203A" w:rsidRPr="00536BFC">
        <w:rPr>
          <w:b/>
          <w:bCs/>
        </w:rPr>
        <w:t>Pz</w:t>
      </w:r>
      <w:proofErr w:type="spellEnd"/>
      <w:r w:rsidR="00AF203A" w:rsidRPr="00536BFC">
        <w:rPr>
          <w:b/>
          <w:bCs/>
        </w:rPr>
        <w:t>) showed different ERPs in six chanting conditions</w:t>
      </w:r>
      <w:r w:rsidRPr="00536BFC">
        <w:rPr>
          <w:b/>
          <w:bCs/>
        </w:rPr>
        <w:t>.</w:t>
      </w:r>
      <w:r>
        <w:t xml:space="preserve"> </w:t>
      </w:r>
      <w:r w:rsidRPr="0003389D">
        <w:t xml:space="preserve">The six conditions </w:t>
      </w:r>
      <w:r>
        <w:t>are</w:t>
      </w:r>
      <w:r w:rsidRPr="0003389D">
        <w:t xml:space="preserve"> </w:t>
      </w:r>
      <w:r w:rsidR="008458B5">
        <w:t xml:space="preserve">(1) </w:t>
      </w:r>
      <w:r w:rsidRPr="0003389D">
        <w:t xml:space="preserve">religious chanting while viewing fearful pictures (RC-Fear); </w:t>
      </w:r>
      <w:r w:rsidR="008458B5">
        <w:t xml:space="preserve">(2) </w:t>
      </w:r>
      <w:r w:rsidRPr="0003389D">
        <w:t>religious chanting while viewing neutral pictures (RC-</w:t>
      </w:r>
      <w:proofErr w:type="spellStart"/>
      <w:r w:rsidRPr="0003389D">
        <w:t>Neut</w:t>
      </w:r>
      <w:proofErr w:type="spellEnd"/>
      <w:r w:rsidRPr="0003389D">
        <w:t xml:space="preserve">); </w:t>
      </w:r>
      <w:r w:rsidR="008458B5">
        <w:t xml:space="preserve">(3) </w:t>
      </w:r>
      <w:r w:rsidRPr="0003389D">
        <w:t xml:space="preserve">no chanting while viewing </w:t>
      </w:r>
      <w:r>
        <w:t>scary</w:t>
      </w:r>
      <w:r w:rsidRPr="0003389D">
        <w:t xml:space="preserve"> pictures </w:t>
      </w:r>
      <w:r w:rsidRPr="0003389D">
        <w:lastRenderedPageBreak/>
        <w:t>(</w:t>
      </w:r>
      <w:proofErr w:type="spellStart"/>
      <w:r w:rsidRPr="0003389D">
        <w:t>NoC</w:t>
      </w:r>
      <w:proofErr w:type="spellEnd"/>
      <w:r w:rsidRPr="0003389D">
        <w:t xml:space="preserve">-Fear); </w:t>
      </w:r>
      <w:r w:rsidR="008458B5">
        <w:t xml:space="preserve">(4) </w:t>
      </w:r>
      <w:r w:rsidRPr="0003389D">
        <w:t>no chanting while viewing neutral pictures (</w:t>
      </w:r>
      <w:proofErr w:type="spellStart"/>
      <w:r w:rsidRPr="0003389D">
        <w:t>NoC-Neut</w:t>
      </w:r>
      <w:proofErr w:type="spellEnd"/>
      <w:r w:rsidRPr="0003389D">
        <w:t xml:space="preserve">); </w:t>
      </w:r>
      <w:r w:rsidR="008458B5">
        <w:t xml:space="preserve">(5) </w:t>
      </w:r>
      <w:r w:rsidRPr="0003389D">
        <w:t xml:space="preserve">nonreligious chanting while viewing fearful pictures (NRC-Fear); and </w:t>
      </w:r>
      <w:r w:rsidR="008458B5">
        <w:t xml:space="preserve">(6) </w:t>
      </w:r>
      <w:r w:rsidRPr="0003389D">
        <w:t>nonreligious chanting while viewing neutral pictures (NRC-</w:t>
      </w:r>
      <w:proofErr w:type="spellStart"/>
      <w:r w:rsidRPr="0003389D">
        <w:t>Neut</w:t>
      </w:r>
      <w:proofErr w:type="spellEnd"/>
      <w:r w:rsidRPr="0003389D">
        <w:t>).</w:t>
      </w:r>
      <w:r w:rsidR="001F64A0">
        <w:t xml:space="preserve"> </w:t>
      </w:r>
      <w:r w:rsidR="0098729F">
        <w:t>The c</w:t>
      </w:r>
      <w:r w:rsidR="001F64A0">
        <w:t xml:space="preserve">hannel </w:t>
      </w:r>
      <w:proofErr w:type="spellStart"/>
      <w:r w:rsidR="001F64A0">
        <w:t>Pz</w:t>
      </w:r>
      <w:proofErr w:type="spellEnd"/>
      <w:r w:rsidR="001F64A0">
        <w:t xml:space="preserve"> located in the mid-parietal area of the scalp.</w:t>
      </w:r>
    </w:p>
    <w:p w14:paraId="7069383C" w14:textId="77777777" w:rsidR="00EF69D2" w:rsidRPr="00D02A76" w:rsidRDefault="00EF69D2" w:rsidP="00D02A76">
      <w:pPr>
        <w:rPr>
          <w:lang w:eastAsia="zh-CN"/>
        </w:rPr>
      </w:pPr>
    </w:p>
    <w:p w14:paraId="0F9F4C56" w14:textId="6A45668A" w:rsidR="00EF69D2" w:rsidRPr="00D02A76" w:rsidRDefault="00594069" w:rsidP="00D02A76">
      <w:pPr>
        <w:autoSpaceDE w:val="0"/>
        <w:autoSpaceDN w:val="0"/>
        <w:adjustRightInd w:val="0"/>
        <w:rPr>
          <w:rFonts w:eastAsia="SimSun"/>
        </w:rPr>
      </w:pPr>
      <w:r w:rsidRPr="00594069">
        <w:rPr>
          <w:rFonts w:eastAsia="SimSun"/>
          <w:b/>
          <w:bCs/>
          <w:iCs/>
        </w:rPr>
        <w:t>Figure 3:</w:t>
      </w:r>
      <w:r w:rsidR="00F45046">
        <w:rPr>
          <w:rFonts w:eastAsia="SimSun"/>
          <w:iCs/>
        </w:rPr>
        <w:t xml:space="preserve"> </w:t>
      </w:r>
      <w:r w:rsidR="00F45046" w:rsidRPr="0098729F">
        <w:rPr>
          <w:rFonts w:eastAsia="SimSun"/>
          <w:b/>
          <w:bCs/>
          <w:iCs/>
        </w:rPr>
        <w:t xml:space="preserve">The ERP results </w:t>
      </w:r>
      <w:r w:rsidR="00A51B83" w:rsidRPr="006B38D5">
        <w:rPr>
          <w:rFonts w:eastAsia="SimSun"/>
          <w:b/>
          <w:bCs/>
          <w:iCs/>
        </w:rPr>
        <w:t xml:space="preserve">for demonstrating the N1 component </w:t>
      </w:r>
      <w:r w:rsidR="00F45046" w:rsidRPr="0098729F">
        <w:rPr>
          <w:rFonts w:eastAsia="SimSun"/>
          <w:b/>
          <w:bCs/>
          <w:iCs/>
        </w:rPr>
        <w:t>in the three chanting conditions.</w:t>
      </w:r>
      <w:r w:rsidRPr="0098729F">
        <w:rPr>
          <w:rFonts w:eastAsia="SimSun"/>
          <w:iCs/>
        </w:rPr>
        <w:t xml:space="preserve"> </w:t>
      </w:r>
      <w:r w:rsidR="0087678F" w:rsidRPr="0098729F">
        <w:rPr>
          <w:rFonts w:eastAsia="SimSun"/>
        </w:rPr>
        <w:t>Two-dimensional</w:t>
      </w:r>
      <w:r w:rsidR="0087678F" w:rsidRPr="00D02A76">
        <w:rPr>
          <w:rFonts w:eastAsia="SimSun"/>
        </w:rPr>
        <w:t xml:space="preserve"> maps of the N1 component </w:t>
      </w:r>
      <w:r w:rsidR="00593B14" w:rsidRPr="00D02A76">
        <w:rPr>
          <w:rFonts w:eastAsia="SimSun"/>
        </w:rPr>
        <w:t xml:space="preserve">for </w:t>
      </w:r>
      <w:r w:rsidR="0087678F" w:rsidRPr="00D02A76">
        <w:rPr>
          <w:rFonts w:eastAsia="SimSun"/>
        </w:rPr>
        <w:t>the three conditions for each picture type. In the last column, channels with significant differences (</w:t>
      </w:r>
      <w:r w:rsidR="0087678F" w:rsidRPr="006B38D5">
        <w:rPr>
          <w:rFonts w:eastAsia="SimSun"/>
          <w:i/>
          <w:iCs/>
        </w:rPr>
        <w:t>p</w:t>
      </w:r>
      <w:r w:rsidR="00676DBC" w:rsidRPr="003A62D5">
        <w:rPr>
          <w:rFonts w:eastAsia="SimSun"/>
        </w:rPr>
        <w:t xml:space="preserve"> </w:t>
      </w:r>
      <w:r w:rsidR="0087678F" w:rsidRPr="00D02A76">
        <w:rPr>
          <w:rFonts w:eastAsia="SimSun"/>
        </w:rPr>
        <w:t>&lt;</w:t>
      </w:r>
      <w:r w:rsidR="00676DBC">
        <w:rPr>
          <w:rFonts w:eastAsia="SimSun"/>
        </w:rPr>
        <w:t xml:space="preserve"> </w:t>
      </w:r>
      <w:r w:rsidR="0087678F" w:rsidRPr="00D02A76">
        <w:rPr>
          <w:rFonts w:eastAsia="SimSun"/>
        </w:rPr>
        <w:t>0.05) are shown with dots</w:t>
      </w:r>
      <w:r w:rsidR="00593B14" w:rsidRPr="00D02A76">
        <w:rPr>
          <w:rFonts w:eastAsia="SimSun"/>
        </w:rPr>
        <w:t>;</w:t>
      </w:r>
      <w:r w:rsidR="0087678F" w:rsidRPr="00D02A76">
        <w:rPr>
          <w:rFonts w:eastAsia="SimSun"/>
        </w:rPr>
        <w:t xml:space="preserve"> dots that are in darker color </w:t>
      </w:r>
      <w:r w:rsidR="00593B14" w:rsidRPr="00D02A76">
        <w:rPr>
          <w:rFonts w:eastAsia="SimSun"/>
        </w:rPr>
        <w:t xml:space="preserve">indicate </w:t>
      </w:r>
      <w:r w:rsidR="0087678F" w:rsidRPr="00D02A76">
        <w:rPr>
          <w:rFonts w:eastAsia="SimSun"/>
        </w:rPr>
        <w:t>greater significance (i.e., smaller p-values).</w:t>
      </w:r>
    </w:p>
    <w:p w14:paraId="6D404081" w14:textId="77777777" w:rsidR="00EF69D2" w:rsidRPr="00D02A76" w:rsidRDefault="00EF69D2" w:rsidP="00D02A76">
      <w:pPr>
        <w:autoSpaceDE w:val="0"/>
        <w:autoSpaceDN w:val="0"/>
        <w:adjustRightInd w:val="0"/>
        <w:rPr>
          <w:rFonts w:eastAsia="@SimSun-ExtB"/>
          <w:b/>
          <w:bCs/>
        </w:rPr>
      </w:pPr>
    </w:p>
    <w:p w14:paraId="54F776B8" w14:textId="319ED21D" w:rsidR="00EF69D2" w:rsidRPr="00D02A76" w:rsidRDefault="001077ED" w:rsidP="00D02A76">
      <w:pPr>
        <w:autoSpaceDE w:val="0"/>
        <w:autoSpaceDN w:val="0"/>
        <w:adjustRightInd w:val="0"/>
        <w:rPr>
          <w:rFonts w:eastAsia="SimSun"/>
          <w:lang w:eastAsia="zh-CN"/>
        </w:rPr>
      </w:pPr>
      <w:r w:rsidRPr="001077ED">
        <w:rPr>
          <w:rFonts w:eastAsia="SimSun"/>
          <w:b/>
          <w:bCs/>
          <w:iCs/>
        </w:rPr>
        <w:t>Figure 4:</w:t>
      </w:r>
      <w:r>
        <w:rPr>
          <w:rFonts w:eastAsia="SimSun"/>
          <w:iCs/>
        </w:rPr>
        <w:t xml:space="preserve"> </w:t>
      </w:r>
      <w:r w:rsidR="00926CB4" w:rsidRPr="0098729F">
        <w:rPr>
          <w:rFonts w:eastAsia="SimSun"/>
          <w:b/>
          <w:bCs/>
          <w:iCs/>
        </w:rPr>
        <w:t xml:space="preserve">The ERP results </w:t>
      </w:r>
      <w:r w:rsidR="00A51B83" w:rsidRPr="006B38D5">
        <w:rPr>
          <w:rFonts w:eastAsia="SimSun"/>
          <w:b/>
          <w:bCs/>
          <w:iCs/>
        </w:rPr>
        <w:t xml:space="preserve">for demonstrating the LPP component </w:t>
      </w:r>
      <w:r w:rsidR="00926CB4" w:rsidRPr="0098729F">
        <w:rPr>
          <w:rFonts w:eastAsia="SimSun"/>
          <w:b/>
          <w:bCs/>
          <w:iCs/>
        </w:rPr>
        <w:t>in the three chanting conditions</w:t>
      </w:r>
      <w:r w:rsidR="00926CB4" w:rsidRPr="00F45046">
        <w:rPr>
          <w:rFonts w:eastAsia="SimSun"/>
          <w:b/>
          <w:bCs/>
          <w:iCs/>
        </w:rPr>
        <w:t>.</w:t>
      </w:r>
      <w:r w:rsidR="00926CB4">
        <w:rPr>
          <w:rFonts w:eastAsia="SimSun"/>
          <w:iCs/>
        </w:rPr>
        <w:t xml:space="preserve"> </w:t>
      </w:r>
      <w:r w:rsidR="0087678F" w:rsidRPr="00D02A76">
        <w:rPr>
          <w:rFonts w:eastAsia="SimSun"/>
        </w:rPr>
        <w:t xml:space="preserve">Two-dimensional maps of the late positive potential </w:t>
      </w:r>
      <w:r w:rsidR="0087678F" w:rsidRPr="00D02A76">
        <w:rPr>
          <w:rFonts w:eastAsia="SimSun"/>
          <w:lang w:eastAsia="zh-CN"/>
        </w:rPr>
        <w:t>(LPP)</w:t>
      </w:r>
      <w:r w:rsidR="0087678F" w:rsidRPr="00D02A76">
        <w:rPr>
          <w:rFonts w:eastAsia="SimSun"/>
        </w:rPr>
        <w:t xml:space="preserve"> </w:t>
      </w:r>
      <w:r w:rsidR="00593B14" w:rsidRPr="00D02A76">
        <w:rPr>
          <w:rFonts w:eastAsia="SimSun"/>
        </w:rPr>
        <w:t>component</w:t>
      </w:r>
      <w:r w:rsidR="00593B14" w:rsidRPr="00D02A76">
        <w:rPr>
          <w:rFonts w:eastAsia="SimSun"/>
          <w:lang w:eastAsia="zh-CN"/>
        </w:rPr>
        <w:t xml:space="preserve"> </w:t>
      </w:r>
      <w:r w:rsidR="00593B14" w:rsidRPr="00D02A76">
        <w:rPr>
          <w:rFonts w:eastAsia="SimSun"/>
        </w:rPr>
        <w:t xml:space="preserve">for </w:t>
      </w:r>
      <w:r w:rsidR="0087678F" w:rsidRPr="00D02A76">
        <w:rPr>
          <w:rFonts w:eastAsia="SimSun"/>
        </w:rPr>
        <w:t>the three conditions for each picture type. In the last column, channels with significant differences (</w:t>
      </w:r>
      <w:r w:rsidR="0087678F" w:rsidRPr="006B38D5">
        <w:rPr>
          <w:rFonts w:eastAsia="SimSun"/>
          <w:i/>
          <w:iCs/>
        </w:rPr>
        <w:t>p</w:t>
      </w:r>
      <w:r w:rsidR="0087678F" w:rsidRPr="00D02A76">
        <w:rPr>
          <w:rFonts w:eastAsia="SimSun"/>
        </w:rPr>
        <w:t xml:space="preserve"> &lt; 0.05) are shown with dots</w:t>
      </w:r>
      <w:r w:rsidR="00593B14" w:rsidRPr="00D02A76">
        <w:rPr>
          <w:rFonts w:eastAsia="SimSun"/>
        </w:rPr>
        <w:t>;</w:t>
      </w:r>
      <w:r w:rsidR="0087678F" w:rsidRPr="00D02A76">
        <w:rPr>
          <w:rFonts w:eastAsia="SimSun"/>
        </w:rPr>
        <w:t xml:space="preserve"> dots that are in darker color </w:t>
      </w:r>
      <w:r w:rsidR="00593B14" w:rsidRPr="00D02A76">
        <w:rPr>
          <w:rFonts w:eastAsia="SimSun"/>
        </w:rPr>
        <w:t xml:space="preserve">indicate </w:t>
      </w:r>
      <w:r w:rsidR="0087678F" w:rsidRPr="00D02A76">
        <w:rPr>
          <w:rFonts w:eastAsia="SimSun"/>
        </w:rPr>
        <w:t>greater significance</w:t>
      </w:r>
      <w:r w:rsidR="00F05FF4" w:rsidRPr="00D02A76">
        <w:rPr>
          <w:rFonts w:eastAsia="SimSun"/>
        </w:rPr>
        <w:t xml:space="preserve"> </w:t>
      </w:r>
      <w:r w:rsidR="0087678F" w:rsidRPr="00D02A76">
        <w:rPr>
          <w:rFonts w:eastAsia="SimSun"/>
        </w:rPr>
        <w:t>(i.e., smaller p-values).</w:t>
      </w:r>
    </w:p>
    <w:p w14:paraId="34925360" w14:textId="77777777" w:rsidR="00290C2D" w:rsidRPr="00D02A76" w:rsidRDefault="00290C2D" w:rsidP="00D02A76">
      <w:pPr>
        <w:autoSpaceDE w:val="0"/>
        <w:autoSpaceDN w:val="0"/>
        <w:adjustRightInd w:val="0"/>
        <w:rPr>
          <w:rFonts w:eastAsia="SimSun"/>
          <w:lang w:eastAsia="zh-CN"/>
        </w:rPr>
      </w:pPr>
    </w:p>
    <w:p w14:paraId="6C955E3E" w14:textId="4827FBAC" w:rsidR="00290C2D" w:rsidRPr="00545CCC" w:rsidRDefault="0075001B" w:rsidP="00545CCC">
      <w:pPr>
        <w:rPr>
          <w:b/>
          <w:bCs/>
        </w:rPr>
      </w:pPr>
      <w:r w:rsidRPr="0075001B">
        <w:rPr>
          <w:rFonts w:eastAsia="SimSun"/>
          <w:b/>
          <w:bCs/>
          <w:lang w:eastAsia="zh-CN"/>
        </w:rPr>
        <w:t>Figure 5:</w:t>
      </w:r>
      <w:r>
        <w:rPr>
          <w:rFonts w:eastAsia="SimSun"/>
          <w:lang w:eastAsia="zh-CN"/>
        </w:rPr>
        <w:t xml:space="preserve"> </w:t>
      </w:r>
      <w:r w:rsidR="00545CCC" w:rsidRPr="00594981">
        <w:rPr>
          <w:b/>
          <w:bCs/>
        </w:rPr>
        <w:t>Region of interest (ROI) analysis</w:t>
      </w:r>
      <w:r w:rsidR="00545CCC">
        <w:rPr>
          <w:b/>
          <w:bCs/>
        </w:rPr>
        <w:t xml:space="preserve">. </w:t>
      </w:r>
      <w:r w:rsidR="00545CCC" w:rsidRPr="00545CCC">
        <w:t>The</w:t>
      </w:r>
      <w:r w:rsidR="00545CCC">
        <w:rPr>
          <w:b/>
          <w:bCs/>
        </w:rPr>
        <w:t xml:space="preserve"> </w:t>
      </w:r>
      <w:r w:rsidR="00F05FF4" w:rsidRPr="00D02A76">
        <w:rPr>
          <w:rFonts w:eastAsia="SimSun"/>
          <w:lang w:eastAsia="zh-CN"/>
        </w:rPr>
        <w:t xml:space="preserve">Region of interest (ROI) analysis on the difference between negative </w:t>
      </w:r>
      <w:r w:rsidR="00F05FF4" w:rsidRPr="003A62D5">
        <w:rPr>
          <w:rFonts w:eastAsia="SimSun"/>
          <w:lang w:eastAsia="zh-CN"/>
        </w:rPr>
        <w:t>v</w:t>
      </w:r>
      <w:r w:rsidR="007823A9" w:rsidRPr="003A62D5">
        <w:rPr>
          <w:rFonts w:eastAsia="SimSun"/>
          <w:lang w:eastAsia="zh-CN"/>
        </w:rPr>
        <w:t>s</w:t>
      </w:r>
      <w:r w:rsidR="007823A9">
        <w:rPr>
          <w:rFonts w:eastAsia="SimSun"/>
          <w:lang w:eastAsia="zh-CN"/>
        </w:rPr>
        <w:t>.</w:t>
      </w:r>
      <w:r w:rsidR="00F05FF4" w:rsidRPr="00D02A76">
        <w:rPr>
          <w:rFonts w:eastAsia="SimSun"/>
          <w:lang w:eastAsia="zh-CN"/>
        </w:rPr>
        <w:t xml:space="preserve"> neutral picture-induced brain respon</w:t>
      </w:r>
      <w:r w:rsidR="00B52627" w:rsidRPr="00D02A76">
        <w:rPr>
          <w:rFonts w:eastAsia="SimSun"/>
          <w:lang w:eastAsia="zh-CN"/>
        </w:rPr>
        <w:t>s</w:t>
      </w:r>
      <w:r w:rsidR="00F05FF4" w:rsidRPr="00D02A76">
        <w:rPr>
          <w:rFonts w:eastAsia="SimSun"/>
          <w:lang w:eastAsia="zh-CN"/>
        </w:rPr>
        <w:t>e</w:t>
      </w:r>
      <w:r w:rsidR="00593B14" w:rsidRPr="00D02A76">
        <w:rPr>
          <w:rFonts w:eastAsia="SimSun"/>
          <w:lang w:eastAsia="zh-CN"/>
        </w:rPr>
        <w:t>s</w:t>
      </w:r>
      <w:r w:rsidR="00F05FF4" w:rsidRPr="00D02A76">
        <w:rPr>
          <w:rFonts w:eastAsia="SimSun"/>
          <w:lang w:eastAsia="zh-CN"/>
        </w:rPr>
        <w:t xml:space="preserve"> </w:t>
      </w:r>
      <w:r w:rsidR="00593B14" w:rsidRPr="00D02A76">
        <w:rPr>
          <w:rFonts w:eastAsia="SimSun"/>
          <w:lang w:eastAsia="zh-CN"/>
        </w:rPr>
        <w:t xml:space="preserve">for the </w:t>
      </w:r>
      <w:r w:rsidR="00F05FF4" w:rsidRPr="00D02A76">
        <w:rPr>
          <w:rFonts w:eastAsia="SimSun"/>
          <w:lang w:eastAsia="zh-CN"/>
        </w:rPr>
        <w:t>early component</w:t>
      </w:r>
      <w:r w:rsidR="00593B14" w:rsidRPr="00D02A76">
        <w:rPr>
          <w:rFonts w:eastAsia="SimSun"/>
          <w:lang w:eastAsia="zh-CN"/>
        </w:rPr>
        <w:t>,</w:t>
      </w:r>
      <w:r w:rsidR="00F05FF4" w:rsidRPr="00D02A76">
        <w:rPr>
          <w:rFonts w:eastAsia="SimSun"/>
          <w:lang w:eastAsia="zh-CN"/>
        </w:rPr>
        <w:t xml:space="preserve"> N1</w:t>
      </w:r>
      <w:r w:rsidR="00593B14" w:rsidRPr="00D02A76">
        <w:rPr>
          <w:rFonts w:eastAsia="SimSun"/>
          <w:lang w:eastAsia="zh-CN"/>
        </w:rPr>
        <w:t>,</w:t>
      </w:r>
      <w:r w:rsidR="00F05FF4" w:rsidRPr="00D02A76">
        <w:rPr>
          <w:rFonts w:eastAsia="SimSun"/>
          <w:lang w:eastAsia="zh-CN"/>
        </w:rPr>
        <w:t xml:space="preserve"> and </w:t>
      </w:r>
      <w:r w:rsidR="00593B14" w:rsidRPr="00D02A76">
        <w:rPr>
          <w:rFonts w:eastAsia="SimSun"/>
          <w:lang w:eastAsia="zh-CN"/>
        </w:rPr>
        <w:t xml:space="preserve">the </w:t>
      </w:r>
      <w:r w:rsidR="00F05FF4" w:rsidRPr="00D02A76">
        <w:rPr>
          <w:rFonts w:eastAsia="SimSun"/>
          <w:lang w:eastAsia="zh-CN"/>
        </w:rPr>
        <w:t>late component, the late positive potential (LPP).</w:t>
      </w:r>
    </w:p>
    <w:p w14:paraId="394D5E98" w14:textId="77777777" w:rsidR="00EF69D2" w:rsidRPr="00D02A76" w:rsidRDefault="00EF69D2" w:rsidP="00D02A76">
      <w:pPr>
        <w:autoSpaceDE w:val="0"/>
        <w:autoSpaceDN w:val="0"/>
        <w:adjustRightInd w:val="0"/>
        <w:rPr>
          <w:rFonts w:eastAsia="@SimSun-ExtB"/>
          <w:b/>
          <w:bCs/>
        </w:rPr>
      </w:pPr>
    </w:p>
    <w:p w14:paraId="6832C09D" w14:textId="78707F24" w:rsidR="00EF69D2" w:rsidRPr="00741EC6" w:rsidRDefault="001A1285" w:rsidP="00D02A76">
      <w:pPr>
        <w:rPr>
          <w:rFonts w:eastAsia="SimSun"/>
          <w:b/>
          <w:bCs/>
        </w:rPr>
      </w:pPr>
      <w:r w:rsidRPr="001A1285">
        <w:rPr>
          <w:rFonts w:eastAsia="SimSun"/>
          <w:b/>
          <w:bCs/>
          <w:iCs/>
        </w:rPr>
        <w:t>Figure 6:</w:t>
      </w:r>
      <w:r w:rsidRPr="001A1285">
        <w:rPr>
          <w:rFonts w:eastAsia="SimSun"/>
          <w:iCs/>
        </w:rPr>
        <w:t xml:space="preserve"> </w:t>
      </w:r>
      <w:r w:rsidR="00290C2D" w:rsidRPr="00741EC6">
        <w:rPr>
          <w:rFonts w:eastAsia="SimSun"/>
          <w:b/>
          <w:bCs/>
          <w:iCs/>
          <w:lang w:eastAsia="zh-CN"/>
        </w:rPr>
        <w:t>S</w:t>
      </w:r>
      <w:r w:rsidR="00F05FF4" w:rsidRPr="00741EC6">
        <w:rPr>
          <w:rFonts w:eastAsia="SimSun"/>
          <w:b/>
          <w:bCs/>
        </w:rPr>
        <w:t xml:space="preserve">ource </w:t>
      </w:r>
      <w:r w:rsidR="00290C2D" w:rsidRPr="00741EC6">
        <w:rPr>
          <w:rFonts w:eastAsia="SimSun"/>
          <w:b/>
          <w:bCs/>
          <w:lang w:eastAsia="zh-CN"/>
        </w:rPr>
        <w:t xml:space="preserve">analysis </w:t>
      </w:r>
      <w:r w:rsidR="00F05FF4" w:rsidRPr="00741EC6">
        <w:rPr>
          <w:rFonts w:eastAsia="SimSun"/>
          <w:b/>
          <w:bCs/>
        </w:rPr>
        <w:t xml:space="preserve">of the </w:t>
      </w:r>
      <w:r w:rsidR="00593B14" w:rsidRPr="00741EC6">
        <w:rPr>
          <w:rFonts w:eastAsia="SimSun"/>
          <w:b/>
          <w:bCs/>
        </w:rPr>
        <w:t>late positive potential (</w:t>
      </w:r>
      <w:r w:rsidR="00F05FF4" w:rsidRPr="00741EC6">
        <w:rPr>
          <w:rFonts w:eastAsia="SimSun"/>
          <w:b/>
          <w:bCs/>
        </w:rPr>
        <w:t>LPP</w:t>
      </w:r>
      <w:r w:rsidR="00593B14" w:rsidRPr="00741EC6">
        <w:rPr>
          <w:rFonts w:eastAsia="SimSun"/>
          <w:b/>
          <w:bCs/>
        </w:rPr>
        <w:t>) component</w:t>
      </w:r>
      <w:r w:rsidR="00F05FF4" w:rsidRPr="00741EC6">
        <w:rPr>
          <w:rFonts w:eastAsia="SimSun"/>
          <w:b/>
          <w:bCs/>
        </w:rPr>
        <w:t xml:space="preserve"> under the three conditions.</w:t>
      </w:r>
    </w:p>
    <w:p w14:paraId="7E14273D" w14:textId="77777777" w:rsidR="00EF69D2" w:rsidRPr="00D02A76" w:rsidRDefault="00EF69D2" w:rsidP="00D02A76">
      <w:pPr>
        <w:rPr>
          <w:rFonts w:eastAsia="SimSun"/>
        </w:rPr>
      </w:pPr>
    </w:p>
    <w:p w14:paraId="6632580D" w14:textId="34EF6C1E" w:rsidR="00EF69D2" w:rsidRDefault="00B72584" w:rsidP="00D02A76">
      <w:pPr>
        <w:rPr>
          <w:rFonts w:eastAsia="SimSun"/>
        </w:rPr>
      </w:pPr>
      <w:r w:rsidRPr="00B72584">
        <w:rPr>
          <w:rFonts w:eastAsia="SimSun"/>
          <w:b/>
          <w:bCs/>
          <w:iCs/>
        </w:rPr>
        <w:t>Figure 7:</w:t>
      </w:r>
      <w:r>
        <w:rPr>
          <w:rFonts w:eastAsia="SimSun"/>
          <w:iCs/>
        </w:rPr>
        <w:t xml:space="preserve"> </w:t>
      </w:r>
      <w:r w:rsidRPr="00B72584">
        <w:rPr>
          <w:b/>
          <w:bCs/>
        </w:rPr>
        <w:t xml:space="preserve">The heart </w:t>
      </w:r>
      <w:r w:rsidR="006071BF">
        <w:rPr>
          <w:rFonts w:hint="eastAsia"/>
          <w:b/>
          <w:bCs/>
          <w:lang w:eastAsia="zh-CN"/>
        </w:rPr>
        <w:t xml:space="preserve">beat intervals </w:t>
      </w:r>
      <w:r w:rsidRPr="00B72584">
        <w:rPr>
          <w:b/>
          <w:bCs/>
        </w:rPr>
        <w:t>under the three chanting conditions.</w:t>
      </w:r>
      <w:r>
        <w:t xml:space="preserve"> </w:t>
      </w:r>
      <w:r w:rsidR="00F05FF4" w:rsidRPr="00D02A76">
        <w:rPr>
          <w:rFonts w:eastAsia="SimSun"/>
        </w:rPr>
        <w:t xml:space="preserve">The </w:t>
      </w:r>
      <w:r>
        <w:rPr>
          <w:rFonts w:eastAsia="SimSun"/>
        </w:rPr>
        <w:t>electrocardiogram's inter-beat intervals (RRs)</w:t>
      </w:r>
      <w:r w:rsidR="00F05FF4" w:rsidRPr="00D02A76">
        <w:rPr>
          <w:rFonts w:eastAsia="SimSun"/>
        </w:rPr>
        <w:t xml:space="preserve"> under each picture type/chanting combination and the corresponding p values. Ami: Amitabha </w:t>
      </w:r>
      <w:r w:rsidR="00593B14" w:rsidRPr="00D02A76">
        <w:rPr>
          <w:rFonts w:eastAsia="SimSun"/>
        </w:rPr>
        <w:t xml:space="preserve">Buddha </w:t>
      </w:r>
      <w:r w:rsidR="00F05FF4" w:rsidRPr="00D02A76">
        <w:rPr>
          <w:rFonts w:eastAsia="SimSun"/>
        </w:rPr>
        <w:t>chanting condition, San: Santa Claus chanting condition, Pas: passive viewing condition, Neu: neutral picture, Neg: negative picture.</w:t>
      </w:r>
    </w:p>
    <w:p w14:paraId="2E615A9F" w14:textId="78FD4A9F" w:rsidR="00015B4A" w:rsidRDefault="00015B4A" w:rsidP="00D02A76">
      <w:pPr>
        <w:rPr>
          <w:rFonts w:eastAsia="SimSun"/>
        </w:rPr>
      </w:pPr>
    </w:p>
    <w:p w14:paraId="2824A3FC" w14:textId="0ECA836A" w:rsidR="00015B4A" w:rsidRPr="006B38D5" w:rsidRDefault="00015B4A" w:rsidP="00D02A76">
      <w:pPr>
        <w:rPr>
          <w:rFonts w:eastAsia="SimSun"/>
          <w:b/>
          <w:bCs/>
        </w:rPr>
      </w:pPr>
      <w:r w:rsidRPr="006B38D5">
        <w:rPr>
          <w:rFonts w:eastAsia="SimSun"/>
          <w:b/>
          <w:bCs/>
        </w:rPr>
        <w:t xml:space="preserve">Supplementary Table 1: </w:t>
      </w:r>
      <w:r w:rsidR="00A22E89" w:rsidRPr="00A22E89">
        <w:rPr>
          <w:rFonts w:eastAsia="SimSun"/>
          <w:b/>
          <w:bCs/>
        </w:rPr>
        <w:t>Rat</w:t>
      </w:r>
      <w:r w:rsidR="00A22E89">
        <w:rPr>
          <w:rFonts w:eastAsia="SimSun"/>
          <w:b/>
          <w:bCs/>
        </w:rPr>
        <w:t>ing</w:t>
      </w:r>
      <w:r w:rsidR="00A22E89" w:rsidRPr="00A22E89">
        <w:rPr>
          <w:rFonts w:eastAsia="SimSun"/>
          <w:b/>
          <w:bCs/>
        </w:rPr>
        <w:t xml:space="preserve"> the belief in the efficacy of the chanting </w:t>
      </w:r>
      <w:r w:rsidR="00201ED8">
        <w:rPr>
          <w:rFonts w:eastAsia="SimSun"/>
          <w:b/>
          <w:bCs/>
        </w:rPr>
        <w:t>subject (Amitabha</w:t>
      </w:r>
      <w:r w:rsidR="00DB57C2">
        <w:rPr>
          <w:rFonts w:eastAsia="SimSun"/>
          <w:b/>
          <w:bCs/>
        </w:rPr>
        <w:t xml:space="preserve"> Buddha</w:t>
      </w:r>
      <w:r w:rsidR="00201ED8">
        <w:rPr>
          <w:rFonts w:eastAsia="SimSun"/>
          <w:b/>
          <w:bCs/>
        </w:rPr>
        <w:t>, Santa Claus)</w:t>
      </w:r>
      <w:r w:rsidR="00201ED8">
        <w:rPr>
          <w:rFonts w:eastAsia="SimSun" w:hint="eastAsia"/>
          <w:b/>
          <w:bCs/>
          <w:lang w:eastAsia="zh-CN"/>
        </w:rPr>
        <w:t xml:space="preserve">. </w:t>
      </w:r>
      <w:r w:rsidR="00201ED8" w:rsidRPr="006A02D0">
        <w:rPr>
          <w:rFonts w:eastAsia="SimSun"/>
          <w:bCs/>
          <w:lang w:eastAsia="zh-CN"/>
        </w:rPr>
        <w:t xml:space="preserve">It uses </w:t>
      </w:r>
      <w:r w:rsidR="00A22E89" w:rsidRPr="006A02D0">
        <w:rPr>
          <w:rFonts w:eastAsia="SimSun"/>
          <w:bCs/>
        </w:rPr>
        <w:t xml:space="preserve">a 1–9 scale, where 1 </w:t>
      </w:r>
      <w:r w:rsidR="003841C5" w:rsidRPr="006A02D0">
        <w:rPr>
          <w:rFonts w:eastAsia="SimSun"/>
          <w:bCs/>
        </w:rPr>
        <w:t>indicat</w:t>
      </w:r>
      <w:r w:rsidR="003841C5">
        <w:rPr>
          <w:rFonts w:eastAsia="SimSun"/>
          <w:bCs/>
        </w:rPr>
        <w:t>es</w:t>
      </w:r>
      <w:r w:rsidR="003841C5" w:rsidRPr="006A02D0">
        <w:rPr>
          <w:rFonts w:eastAsia="SimSun"/>
          <w:bCs/>
        </w:rPr>
        <w:t xml:space="preserve"> </w:t>
      </w:r>
      <w:r w:rsidR="00A22E89" w:rsidRPr="006A02D0">
        <w:rPr>
          <w:rFonts w:eastAsia="SimSun"/>
          <w:bCs/>
        </w:rPr>
        <w:t>the least belief and 9 the strongest belief.</w:t>
      </w:r>
    </w:p>
    <w:p w14:paraId="150E9FB4" w14:textId="17DF8072" w:rsidR="003F04EA" w:rsidRDefault="003F04EA" w:rsidP="00D02A76">
      <w:pPr>
        <w:rPr>
          <w:rFonts w:eastAsia="SimSun"/>
        </w:rPr>
      </w:pPr>
    </w:p>
    <w:p w14:paraId="5E4F3C9C" w14:textId="0F539242" w:rsidR="001C5526" w:rsidRPr="003F04EA" w:rsidRDefault="003F04EA" w:rsidP="001C5526">
      <w:pPr>
        <w:rPr>
          <w:rFonts w:eastAsia="SimSun"/>
          <w:b/>
          <w:bCs/>
          <w:lang w:eastAsia="zh-CN"/>
        </w:rPr>
      </w:pPr>
      <w:r w:rsidRPr="003F04EA">
        <w:rPr>
          <w:rFonts w:eastAsia="SimSun"/>
          <w:b/>
          <w:bCs/>
        </w:rPr>
        <w:t xml:space="preserve">Supplementary File 1: </w:t>
      </w:r>
      <w:r w:rsidR="00201ED8">
        <w:rPr>
          <w:rFonts w:eastAsia="SimSun" w:hint="eastAsia"/>
          <w:b/>
          <w:bCs/>
          <w:lang w:eastAsia="zh-CN"/>
        </w:rPr>
        <w:t xml:space="preserve">Code for EEG data </w:t>
      </w:r>
      <w:r w:rsidR="0092479D">
        <w:rPr>
          <w:rFonts w:eastAsia="SimSun"/>
          <w:b/>
          <w:bCs/>
          <w:lang w:eastAsia="zh-CN"/>
        </w:rPr>
        <w:t xml:space="preserve">batch </w:t>
      </w:r>
      <w:r w:rsidR="00201ED8">
        <w:rPr>
          <w:rFonts w:eastAsia="SimSun" w:hint="eastAsia"/>
          <w:b/>
          <w:bCs/>
          <w:lang w:eastAsia="zh-CN"/>
        </w:rPr>
        <w:t xml:space="preserve">preprocessing. </w:t>
      </w:r>
      <w:r w:rsidR="00201ED8" w:rsidRPr="006A02D0">
        <w:rPr>
          <w:rFonts w:eastAsia="SimSun"/>
          <w:bCs/>
          <w:lang w:eastAsia="zh-CN"/>
        </w:rPr>
        <w:t xml:space="preserve">It </w:t>
      </w:r>
      <w:r w:rsidR="0092479D" w:rsidRPr="006A02D0">
        <w:rPr>
          <w:rFonts w:eastAsia="SimSun"/>
          <w:bCs/>
          <w:lang w:eastAsia="zh-CN"/>
        </w:rPr>
        <w:t>remove</w:t>
      </w:r>
      <w:r w:rsidR="005A6B7B">
        <w:rPr>
          <w:rFonts w:eastAsia="SimSun" w:hint="eastAsia"/>
          <w:bCs/>
          <w:lang w:eastAsia="zh-CN"/>
        </w:rPr>
        <w:t>s</w:t>
      </w:r>
      <w:r w:rsidR="0092479D" w:rsidRPr="006A02D0">
        <w:rPr>
          <w:rFonts w:eastAsia="SimSun"/>
          <w:bCs/>
          <w:lang w:eastAsia="zh-CN"/>
        </w:rPr>
        <w:t xml:space="preserve"> bad channels, </w:t>
      </w:r>
      <w:r w:rsidR="003841C5" w:rsidRPr="006A02D0">
        <w:rPr>
          <w:rFonts w:eastAsia="SimSun"/>
          <w:bCs/>
          <w:lang w:eastAsia="zh-CN"/>
        </w:rPr>
        <w:t>resampl</w:t>
      </w:r>
      <w:r w:rsidR="003841C5">
        <w:rPr>
          <w:rFonts w:eastAsia="SimSun"/>
          <w:bCs/>
          <w:lang w:eastAsia="zh-CN"/>
        </w:rPr>
        <w:t>es</w:t>
      </w:r>
      <w:r w:rsidR="003841C5" w:rsidRPr="006A02D0">
        <w:rPr>
          <w:rFonts w:eastAsia="SimSun"/>
          <w:bCs/>
          <w:lang w:eastAsia="zh-CN"/>
        </w:rPr>
        <w:t xml:space="preserve"> </w:t>
      </w:r>
      <w:r w:rsidR="0092479D" w:rsidRPr="006A02D0">
        <w:rPr>
          <w:rFonts w:eastAsia="SimSun"/>
          <w:bCs/>
          <w:lang w:eastAsia="zh-CN"/>
        </w:rPr>
        <w:t xml:space="preserve">the data to 250 Hz, and then </w:t>
      </w:r>
      <w:r w:rsidR="003841C5" w:rsidRPr="006A02D0">
        <w:rPr>
          <w:rFonts w:eastAsia="SimSun"/>
          <w:bCs/>
          <w:lang w:eastAsia="zh-CN"/>
        </w:rPr>
        <w:t>filte</w:t>
      </w:r>
      <w:r w:rsidR="003841C5">
        <w:rPr>
          <w:rFonts w:eastAsia="SimSun"/>
          <w:bCs/>
          <w:lang w:eastAsia="zh-CN"/>
        </w:rPr>
        <w:t>rs</w:t>
      </w:r>
      <w:r w:rsidR="003841C5" w:rsidRPr="006A02D0">
        <w:rPr>
          <w:rFonts w:eastAsia="SimSun"/>
          <w:bCs/>
          <w:lang w:eastAsia="zh-CN"/>
        </w:rPr>
        <w:t xml:space="preserve"> </w:t>
      </w:r>
      <w:r w:rsidR="0092479D" w:rsidRPr="006A02D0">
        <w:rPr>
          <w:rFonts w:eastAsia="SimSun"/>
          <w:bCs/>
          <w:lang w:eastAsia="zh-CN"/>
        </w:rPr>
        <w:t>the data.</w:t>
      </w:r>
    </w:p>
    <w:p w14:paraId="4B932FA4" w14:textId="7F0F3C90" w:rsidR="003F04EA" w:rsidRPr="003F04EA" w:rsidRDefault="003F04EA" w:rsidP="00D02A76">
      <w:pPr>
        <w:rPr>
          <w:rFonts w:eastAsia="SimSun"/>
          <w:b/>
          <w:bCs/>
        </w:rPr>
      </w:pPr>
    </w:p>
    <w:p w14:paraId="5EB64C04" w14:textId="141E9B9C" w:rsidR="001C5526" w:rsidRPr="003F04EA" w:rsidRDefault="003F04EA" w:rsidP="001C5526">
      <w:pPr>
        <w:rPr>
          <w:rFonts w:eastAsia="SimSun"/>
          <w:b/>
          <w:bCs/>
          <w:lang w:eastAsia="zh-CN"/>
        </w:rPr>
      </w:pPr>
      <w:r w:rsidRPr="003F04EA">
        <w:rPr>
          <w:rFonts w:eastAsia="SimSun"/>
          <w:b/>
          <w:bCs/>
        </w:rPr>
        <w:t xml:space="preserve">Supplementary File 2: </w:t>
      </w:r>
      <w:r w:rsidR="00201ED8">
        <w:rPr>
          <w:rFonts w:eastAsia="SimSun" w:hint="eastAsia"/>
          <w:b/>
          <w:bCs/>
          <w:lang w:eastAsia="zh-CN"/>
        </w:rPr>
        <w:t xml:space="preserve">Code for ERP data repairing. </w:t>
      </w:r>
      <w:r w:rsidR="005007C5" w:rsidRPr="006A02D0">
        <w:rPr>
          <w:rFonts w:eastAsia="SimSun"/>
          <w:bCs/>
          <w:lang w:eastAsia="zh-CN"/>
        </w:rPr>
        <w:t xml:space="preserve">It </w:t>
      </w:r>
      <w:r w:rsidR="00C80F6E" w:rsidRPr="006A02D0">
        <w:rPr>
          <w:rFonts w:eastAsia="SimSun"/>
          <w:bCs/>
          <w:lang w:eastAsia="zh-CN"/>
        </w:rPr>
        <w:t xml:space="preserve">repairs </w:t>
      </w:r>
      <w:r w:rsidR="005007C5" w:rsidRPr="006A02D0">
        <w:rPr>
          <w:rFonts w:eastAsia="SimSun"/>
          <w:bCs/>
          <w:lang w:eastAsia="zh-CN"/>
        </w:rPr>
        <w:t>bad epochs</w:t>
      </w:r>
      <w:r w:rsidR="00C80F6E" w:rsidRPr="006A02D0">
        <w:rPr>
          <w:rFonts w:eastAsia="SimSun"/>
          <w:bCs/>
          <w:lang w:eastAsia="zh-CN"/>
        </w:rPr>
        <w:t xml:space="preserve"> with noisy spikes.</w:t>
      </w:r>
    </w:p>
    <w:p w14:paraId="534B041C" w14:textId="3DBC75BF" w:rsidR="003F04EA" w:rsidRPr="003F04EA" w:rsidRDefault="003F04EA" w:rsidP="00D02A76">
      <w:pPr>
        <w:rPr>
          <w:rFonts w:eastAsia="SimSun"/>
          <w:b/>
          <w:bCs/>
          <w:lang w:eastAsia="zh-CN"/>
        </w:rPr>
      </w:pPr>
    </w:p>
    <w:p w14:paraId="55AB31D4" w14:textId="77777777" w:rsidR="00836781" w:rsidRPr="005849FE" w:rsidRDefault="00F05FF4" w:rsidP="005849FE">
      <w:pPr>
        <w:rPr>
          <w:b/>
          <w:bCs/>
        </w:rPr>
      </w:pPr>
      <w:r w:rsidRPr="005849FE">
        <w:rPr>
          <w:b/>
          <w:bCs/>
        </w:rPr>
        <w:t>DISCUSSION:</w:t>
      </w:r>
    </w:p>
    <w:p w14:paraId="4F64E29E" w14:textId="75447AE6" w:rsidR="00483C4A" w:rsidRPr="00D02A76" w:rsidRDefault="00F05FF4" w:rsidP="00D02A76">
      <w:pPr>
        <w:rPr>
          <w:rFonts w:eastAsia="SimSun"/>
          <w:lang w:eastAsia="zh-CN"/>
        </w:rPr>
      </w:pPr>
      <w:r w:rsidRPr="00D02A76">
        <w:t>T</w:t>
      </w:r>
      <w:r w:rsidR="00C542E5" w:rsidRPr="00D02A76">
        <w:t>h</w:t>
      </w:r>
      <w:r w:rsidR="00774158" w:rsidRPr="00D02A76">
        <w:rPr>
          <w:lang w:eastAsia="zh-CN"/>
        </w:rPr>
        <w:t>e</w:t>
      </w:r>
      <w:r w:rsidR="00C542E5" w:rsidRPr="00D02A76">
        <w:t xml:space="preserve"> </w:t>
      </w:r>
      <w:r w:rsidR="0052721B">
        <w:t>uniqueness</w:t>
      </w:r>
      <w:r w:rsidR="00774158" w:rsidRPr="00D02A76">
        <w:rPr>
          <w:lang w:eastAsia="zh-CN"/>
        </w:rPr>
        <w:t xml:space="preserve"> of this</w:t>
      </w:r>
      <w:r w:rsidR="00774158" w:rsidRPr="00D02A76">
        <w:t xml:space="preserve"> </w:t>
      </w:r>
      <w:r w:rsidR="00C542E5" w:rsidRPr="00D02A76">
        <w:t xml:space="preserve">study is </w:t>
      </w:r>
      <w:r w:rsidR="00593B14" w:rsidRPr="00D02A76">
        <w:rPr>
          <w:lang w:eastAsia="zh-CN"/>
        </w:rPr>
        <w:t xml:space="preserve">the application of </w:t>
      </w:r>
      <w:r w:rsidR="00EB3AB0" w:rsidRPr="00D02A76">
        <w:t xml:space="preserve">a </w:t>
      </w:r>
      <w:r w:rsidR="00C542E5" w:rsidRPr="00D02A76">
        <w:t xml:space="preserve">neuroscientific method </w:t>
      </w:r>
      <w:r w:rsidRPr="00D02A76">
        <w:t>to</w:t>
      </w:r>
      <w:r w:rsidR="00C542E5" w:rsidRPr="00D02A76">
        <w:t xml:space="preserve"> prob</w:t>
      </w:r>
      <w:r w:rsidRPr="00D02A76">
        <w:t>e</w:t>
      </w:r>
      <w:r w:rsidR="00C542E5" w:rsidRPr="00D02A76">
        <w:t xml:space="preserve"> the neural mechanism</w:t>
      </w:r>
      <w:r w:rsidR="00593B14" w:rsidRPr="00D02A76">
        <w:t>s underlying a</w:t>
      </w:r>
      <w:r w:rsidR="00C542E5" w:rsidRPr="00D02A76">
        <w:t xml:space="preserve"> </w:t>
      </w:r>
      <w:r w:rsidR="0052721B">
        <w:t>widespread</w:t>
      </w:r>
      <w:r w:rsidR="000F6CDC" w:rsidRPr="00D02A76">
        <w:t xml:space="preserve"> religious practice</w:t>
      </w:r>
      <w:r w:rsidR="00A65354" w:rsidRPr="00D02A76">
        <w:t xml:space="preserve">, </w:t>
      </w:r>
      <w:r w:rsidR="000F6CDC" w:rsidRPr="00D02A76">
        <w:t xml:space="preserve">i.e., repetitive </w:t>
      </w:r>
      <w:r w:rsidR="00A65354" w:rsidRPr="00D02A76">
        <w:t xml:space="preserve">religious chanting. </w:t>
      </w:r>
      <w:r w:rsidR="00A65354" w:rsidRPr="00D02A76">
        <w:rPr>
          <w:lang w:eastAsia="zh-CN"/>
        </w:rPr>
        <w:t>G</w:t>
      </w:r>
      <w:r w:rsidR="00C542E5" w:rsidRPr="00D02A76">
        <w:t xml:space="preserve">iven its prominent effect, </w:t>
      </w:r>
      <w:r w:rsidR="00593B14" w:rsidRPr="00D02A76">
        <w:t xml:space="preserve">this method </w:t>
      </w:r>
      <w:r w:rsidR="00C542E5" w:rsidRPr="00D02A76">
        <w:t xml:space="preserve">could </w:t>
      </w:r>
      <w:r w:rsidRPr="00D02A76">
        <w:t>enable new interventions</w:t>
      </w:r>
      <w:r w:rsidR="00C542E5" w:rsidRPr="00D02A76">
        <w:t xml:space="preserve"> for </w:t>
      </w:r>
      <w:r w:rsidR="00926A79" w:rsidRPr="00D02A76">
        <w:t xml:space="preserve">therapists or </w:t>
      </w:r>
      <w:r w:rsidR="00C542E5" w:rsidRPr="00D02A76">
        <w:t>clinicians</w:t>
      </w:r>
      <w:r w:rsidR="00D97507" w:rsidRPr="00D02A76">
        <w:t xml:space="preserve"> to treat clients </w:t>
      </w:r>
      <w:r w:rsidR="00C542E5" w:rsidRPr="00D02A76">
        <w:t>deal</w:t>
      </w:r>
      <w:r w:rsidRPr="00D02A76">
        <w:t>ing</w:t>
      </w:r>
      <w:r w:rsidR="00C542E5" w:rsidRPr="00D02A76">
        <w:t xml:space="preserve"> with </w:t>
      </w:r>
      <w:r w:rsidR="00D97507" w:rsidRPr="00D02A76">
        <w:t xml:space="preserve">emotional problems and </w:t>
      </w:r>
      <w:r w:rsidR="00C542E5" w:rsidRPr="00D02A76">
        <w:rPr>
          <w:rFonts w:eastAsia="SimSun"/>
        </w:rPr>
        <w:t>suffering</w:t>
      </w:r>
      <w:r w:rsidRPr="00D02A76">
        <w:t xml:space="preserve"> from</w:t>
      </w:r>
      <w:r w:rsidR="00C542E5" w:rsidRPr="00D02A76">
        <w:t xml:space="preserve"> anxiety</w:t>
      </w:r>
      <w:r w:rsidR="00C542E5" w:rsidRPr="00D02A76">
        <w:rPr>
          <w:rFonts w:eastAsia="SimSun"/>
        </w:rPr>
        <w:t xml:space="preserve"> and</w:t>
      </w:r>
      <w:r w:rsidR="005D5D37" w:rsidRPr="00D02A76">
        <w:t xml:space="preserve"> stress</w:t>
      </w:r>
      <w:r w:rsidR="00C542E5" w:rsidRPr="00D02A76">
        <w:t>.</w:t>
      </w:r>
      <w:r w:rsidR="00774158" w:rsidRPr="00D02A76">
        <w:rPr>
          <w:lang w:eastAsia="zh-CN"/>
        </w:rPr>
        <w:t xml:space="preserve"> Together with previous studies, broader emotion regulation research should be considered in future studies</w:t>
      </w:r>
      <w:r w:rsidR="005A6A33" w:rsidRPr="00D02A76">
        <w:rPr>
          <w:lang w:eastAsia="zh-CN"/>
        </w:rPr>
        <w:fldChar w:fldCharType="begin">
          <w:fldData xml:space="preserve">PEVuZE5vdGU+PENpdGU+PEF1dGhvcj5VdXNiZXJnPC9BdXRob3I+PFllYXI+MjAxNjwvWWVhcj48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</w:fldData>
        </w:fldChar>
      </w:r>
      <w:r w:rsidR="009E10E9" w:rsidRPr="00D02A76">
        <w:rPr>
          <w:lang w:eastAsia="zh-CN"/>
        </w:rPr>
        <w:instrText xml:space="preserve"> ADDIN EN.CITE </w:instrText>
      </w:r>
      <w:r w:rsidR="005A6A33" w:rsidRPr="00D02A76">
        <w:rPr>
          <w:lang w:eastAsia="zh-CN"/>
        </w:rPr>
        <w:fldChar w:fldCharType="begin">
          <w:fldData xml:space="preserve">PEVuZE5vdGU+PENpdGU+PEF1dGhvcj5VdXNiZXJnPC9BdXRob3I+PFllYXI+MjAxNjwvWWVhcj48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</w:fldData>
        </w:fldChar>
      </w:r>
      <w:r w:rsidR="009E10E9" w:rsidRPr="00D02A76">
        <w:rPr>
          <w:lang w:eastAsia="zh-CN"/>
        </w:rPr>
        <w:instrText xml:space="preserve"> ADDIN EN.CITE.DATA </w:instrText>
      </w:r>
      <w:r w:rsidR="005A6A33" w:rsidRPr="00D02A76">
        <w:rPr>
          <w:lang w:eastAsia="zh-CN"/>
        </w:rPr>
      </w:r>
      <w:r w:rsidR="005A6A33" w:rsidRPr="00D02A76">
        <w:rPr>
          <w:lang w:eastAsia="zh-CN"/>
        </w:rPr>
        <w:fldChar w:fldCharType="end"/>
      </w:r>
      <w:r w:rsidR="005A6A33" w:rsidRPr="00D02A76">
        <w:rPr>
          <w:lang w:eastAsia="zh-CN"/>
        </w:rPr>
      </w:r>
      <w:r w:rsidR="005A6A33" w:rsidRPr="00D02A76">
        <w:rPr>
          <w:lang w:eastAsia="zh-CN"/>
        </w:rPr>
        <w:fldChar w:fldCharType="separate"/>
      </w:r>
      <w:r w:rsidR="009E10E9" w:rsidRPr="00D02A76">
        <w:rPr>
          <w:vertAlign w:val="superscript"/>
          <w:lang w:eastAsia="zh-CN"/>
        </w:rPr>
        <w:t>7</w:t>
      </w:r>
      <w:r w:rsidR="003841C5">
        <w:rPr>
          <w:vertAlign w:val="superscript"/>
          <w:lang w:eastAsia="zh-CN"/>
        </w:rPr>
        <w:t>–</w:t>
      </w:r>
      <w:r w:rsidR="009E10E9" w:rsidRPr="00D02A76">
        <w:rPr>
          <w:vertAlign w:val="superscript"/>
          <w:lang w:eastAsia="zh-CN"/>
        </w:rPr>
        <w:t>9</w:t>
      </w:r>
      <w:r w:rsidR="005A6A33" w:rsidRPr="00D02A76">
        <w:rPr>
          <w:lang w:eastAsia="zh-CN"/>
        </w:rPr>
        <w:fldChar w:fldCharType="end"/>
      </w:r>
      <w:r w:rsidR="0052721B" w:rsidRPr="0052721B">
        <w:rPr>
          <w:vertAlign w:val="superscript"/>
          <w:lang w:eastAsia="zh-CN"/>
        </w:rPr>
        <w:t>,</w:t>
      </w:r>
      <w:r w:rsidR="005A6A33" w:rsidRPr="00D02A76">
        <w:rPr>
          <w:lang w:eastAsia="zh-CN"/>
        </w:rPr>
        <w:fldChar w:fldCharType="begin"/>
      </w:r>
      <w:r w:rsidR="000778A7">
        <w:rPr>
          <w:lang w:eastAsia="zh-CN"/>
        </w:rPr>
        <w:instrText xml:space="preserve"> ADDIN EN.CITE &lt;EndNote&gt;&lt;Cite&gt;&lt;Author&gt;Nakamura&lt;/Author&gt;&lt;Year&gt;2021&lt;/Year&gt;&lt;RecNum&gt;630&lt;/RecNum&gt;&lt;DisplayText&gt;&lt;style face="superscript"&gt;22&lt;/style&gt;&lt;/DisplayText&gt;&lt;record&gt;&lt;rec-number&gt;630&lt;/rec-number&gt;&lt;foreign-keys&gt;&lt;key app="EN" db-id="w00xtvsd1rrdtjer2w8pz9pxrx0t9dw2zfse" timestamp="1627640132"&gt;630&lt;/key&gt;&lt;/foreign-keys&gt;&lt;ref-type name="Journal Article"&gt;17&lt;/ref-type&gt;&lt;contributors&gt;&lt;authors&gt;&lt;author&gt;Nakamura, H.&lt;/author&gt;&lt;author&gt;Tawatsuji, Y.&lt;/author&gt;&lt;author&gt;Fang, S. Y.&lt;/author&gt;&lt;author&gt;Matsui, T.&lt;/author&gt;&lt;/authors&gt;&lt;/contributors&gt;&lt;auth-address&gt;Waseda Univ, Grad Sch Human Sci, Saitama, Japan&amp;#xD;Waseda Univ, Global Educ Ctr, Tokyo, Japan&amp;#xD;Waseda Univ, Fac Human Sci, Saitama, Japan&lt;/auth-address&gt;&lt;titles&gt;&lt;title&gt;Explanation of emotion regulation mechanism of mindfulness using a brain function model&lt;/title&gt;&lt;secondary-title&gt;Neural Networks&lt;/secondary-title&gt;&lt;alt-title&gt;Neural Networks&lt;/alt-title&gt;&lt;/titles&gt;&lt;periodical&gt;&lt;full-title&gt;Neural Networks&lt;/full-title&gt;&lt;abbr-1&gt;Neural Networks&lt;/abbr-1&gt;&lt;/periodical&gt;&lt;alt-periodical&gt;&lt;full-title&gt;Neural Networks&lt;/full-title&gt;&lt;abbr-1&gt;Neural Networks&lt;/abbr-1&gt;&lt;/alt-periodical&gt;&lt;pages&gt;198-214&lt;/pages&gt;&lt;volume&gt;138&lt;/volume&gt;&lt;keywords&gt;&lt;keyword&gt;emotion regulation in mindfulness&lt;/keyword&gt;&lt;keyword&gt;mechanism&lt;/keyword&gt;&lt;keyword&gt;brain function model&lt;/keyword&gt;&lt;keyword&gt;top-down&lt;/keyword&gt;&lt;keyword&gt;bottom-up&lt;/keyword&gt;&lt;keyword&gt;top-down&lt;/keyword&gt;&lt;keyword&gt;default network&lt;/keyword&gt;&lt;keyword&gt;attention&lt;/keyword&gt;&lt;keyword&gt;meditation&lt;/keyword&gt;&lt;keyword&gt;anatomy&lt;/keyword&gt;&lt;keyword&gt;insula&lt;/keyword&gt;&lt;keyword&gt;system&lt;/keyword&gt;&lt;keyword&gt;mbsr&lt;/keyword&gt;&lt;/keywords&gt;&lt;dates&gt;&lt;year&gt;2021&lt;/year&gt;&lt;pub-dates&gt;&lt;date&gt;Jun&lt;/date&gt;&lt;/pub-dates&gt;&lt;/dates&gt;&lt;isbn&gt;0893-6080&lt;/isbn&gt;&lt;accession-num&gt;WOS:000640651000015&lt;/accession-num&gt;&lt;urls&gt;&lt;related-urls&gt;&lt;url&gt;&amp;lt;Go to ISI&amp;gt;://WOS:000640651000015&lt;/url&gt;&lt;/related-urls&gt;&lt;/urls&gt;&lt;electronic-resource-num&gt;10.1016/j.neunet.2021.01.029&lt;/electronic-resource-num&gt;&lt;language&gt;English&lt;/language&gt;&lt;/record&gt;&lt;/Cite&gt;&lt;/EndNote&gt;</w:instrText>
      </w:r>
      <w:r w:rsidR="005A6A33" w:rsidRPr="00D02A76">
        <w:rPr>
          <w:lang w:eastAsia="zh-CN"/>
        </w:rPr>
        <w:fldChar w:fldCharType="separate"/>
      </w:r>
      <w:r w:rsidR="000778A7" w:rsidRPr="000778A7">
        <w:rPr>
          <w:noProof/>
          <w:vertAlign w:val="superscript"/>
          <w:lang w:eastAsia="zh-CN"/>
        </w:rPr>
        <w:t>22</w:t>
      </w:r>
      <w:r w:rsidR="005A6A33" w:rsidRPr="00D02A76">
        <w:rPr>
          <w:lang w:eastAsia="zh-CN"/>
        </w:rPr>
        <w:fldChar w:fldCharType="end"/>
      </w:r>
      <w:r w:rsidR="00774158" w:rsidRPr="00D02A76">
        <w:rPr>
          <w:lang w:eastAsia="zh-CN"/>
        </w:rPr>
        <w:t>.</w:t>
      </w:r>
    </w:p>
    <w:p w14:paraId="6C56AD26" w14:textId="77777777" w:rsidR="00CB6FE8" w:rsidRPr="00D02A76" w:rsidRDefault="00CB6FE8" w:rsidP="00D02A76">
      <w:pPr>
        <w:rPr>
          <w:rFonts w:eastAsia="SimSun"/>
          <w:lang w:eastAsia="zh-CN"/>
        </w:rPr>
      </w:pPr>
    </w:p>
    <w:p w14:paraId="543D7E45" w14:textId="5F2BB17B" w:rsidR="009E10E9" w:rsidRPr="00D02A76" w:rsidRDefault="00F05FF4" w:rsidP="00D02A76">
      <w:pPr>
        <w:rPr>
          <w:lang w:eastAsia="zh-CN"/>
        </w:rPr>
      </w:pPr>
      <w:r w:rsidRPr="00D02A76">
        <w:rPr>
          <w:lang w:eastAsia="zh-CN"/>
        </w:rPr>
        <w:lastRenderedPageBreak/>
        <w:t xml:space="preserve">There are </w:t>
      </w:r>
      <w:r w:rsidRPr="00D02A76">
        <w:rPr>
          <w:rFonts w:eastAsia="SimSun"/>
          <w:lang w:eastAsia="zh-CN"/>
        </w:rPr>
        <w:t>few</w:t>
      </w:r>
      <w:r w:rsidRPr="00D02A76">
        <w:rPr>
          <w:lang w:eastAsia="zh-CN"/>
        </w:rPr>
        <w:t xml:space="preserve"> ERP studies on chanting, given </w:t>
      </w:r>
      <w:r w:rsidRPr="00D02A76">
        <w:rPr>
          <w:rFonts w:eastAsia="SimSun"/>
          <w:lang w:eastAsia="zh-CN"/>
        </w:rPr>
        <w:t>the</w:t>
      </w:r>
      <w:r w:rsidRPr="00D02A76">
        <w:rPr>
          <w:lang w:eastAsia="zh-CN"/>
        </w:rPr>
        <w:t xml:space="preserve"> difficulty of constructing experiments that combine chanting and other cognitive events. This study </w:t>
      </w:r>
      <w:r w:rsidR="003841C5" w:rsidRPr="00D02A76">
        <w:rPr>
          <w:lang w:eastAsia="zh-CN"/>
        </w:rPr>
        <w:t>demonstrate</w:t>
      </w:r>
      <w:r w:rsidR="003841C5">
        <w:rPr>
          <w:lang w:eastAsia="zh-CN"/>
        </w:rPr>
        <w:t>s</w:t>
      </w:r>
      <w:r w:rsidR="003841C5" w:rsidRPr="00D02A76">
        <w:rPr>
          <w:lang w:eastAsia="zh-CN"/>
        </w:rPr>
        <w:t xml:space="preserve"> </w:t>
      </w:r>
      <w:r w:rsidRPr="00D02A76">
        <w:rPr>
          <w:lang w:eastAsia="zh-CN"/>
        </w:rPr>
        <w:t xml:space="preserve">a feasible protocol </w:t>
      </w:r>
      <w:r w:rsidR="00593B14" w:rsidRPr="00D02A76">
        <w:rPr>
          <w:lang w:eastAsia="zh-CN"/>
        </w:rPr>
        <w:t>for investigating</w:t>
      </w:r>
      <w:r w:rsidRPr="00D02A76">
        <w:rPr>
          <w:lang w:eastAsia="zh-CN"/>
        </w:rPr>
        <w:t xml:space="preserve"> the affective effect of chanting/praying, which </w:t>
      </w:r>
      <w:r w:rsidR="009D5668" w:rsidRPr="00D02A76">
        <w:rPr>
          <w:rFonts w:eastAsia="SimSun"/>
          <w:lang w:eastAsia="zh-CN"/>
        </w:rPr>
        <w:t>is</w:t>
      </w:r>
      <w:r w:rsidR="00593B14" w:rsidRPr="00D02A76">
        <w:rPr>
          <w:rFonts w:eastAsia="SimSun"/>
          <w:lang w:eastAsia="zh-CN"/>
        </w:rPr>
        <w:t xml:space="preserve"> </w:t>
      </w:r>
      <w:r w:rsidRPr="00D02A76">
        <w:rPr>
          <w:lang w:eastAsia="zh-CN"/>
        </w:rPr>
        <w:t xml:space="preserve">rather popular in the real world. Previous functional </w:t>
      </w:r>
      <w:r w:rsidR="00593B14" w:rsidRPr="00D02A76">
        <w:rPr>
          <w:lang w:eastAsia="zh-CN"/>
        </w:rPr>
        <w:t xml:space="preserve">MRI </w:t>
      </w:r>
      <w:r w:rsidRPr="00D02A76">
        <w:rPr>
          <w:lang w:eastAsia="zh-CN"/>
        </w:rPr>
        <w:t xml:space="preserve">(fMRI) studies found that praying </w:t>
      </w:r>
      <w:proofErr w:type="gramStart"/>
      <w:r w:rsidRPr="00D02A76">
        <w:rPr>
          <w:lang w:eastAsia="zh-CN"/>
        </w:rPr>
        <w:t>recruits</w:t>
      </w:r>
      <w:proofErr w:type="gramEnd"/>
      <w:r w:rsidRPr="00D02A76">
        <w:rPr>
          <w:lang w:eastAsia="zh-CN"/>
        </w:rPr>
        <w:t xml:space="preserve"> areas of social cognition</w:t>
      </w:r>
      <w:r w:rsidR="005A6A33" w:rsidRPr="00D02A76">
        <w:rPr>
          <w:lang w:eastAsia="zh-CN"/>
        </w:rPr>
        <w:fldChar w:fldCharType="begin">
          <w:fldData xml:space="preserve">PEVuZE5vdGU+PENpdGU+PEF1dGhvcj5TY2hqb2VkdDwvQXV0aG9yPjxZZWFyPjIwMDk8L1llYXI+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=
</w:fldData>
        </w:fldChar>
      </w:r>
      <w:r w:rsidR="000778A7">
        <w:rPr>
          <w:lang w:eastAsia="zh-CN"/>
        </w:rPr>
        <w:instrText xml:space="preserve"> ADDIN EN.CITE </w:instrText>
      </w:r>
      <w:r w:rsidR="000778A7">
        <w:rPr>
          <w:lang w:eastAsia="zh-CN"/>
        </w:rPr>
        <w:fldChar w:fldCharType="begin">
          <w:fldData xml:space="preserve">PEVuZE5vdGU+PENpdGU+PEF1dGhvcj5TY2hqb2VkdDwvQXV0aG9yPjxZZWFyPjIwMDk8L1llYXI+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=
</w:fldData>
        </w:fldChar>
      </w:r>
      <w:r w:rsidR="000778A7">
        <w:rPr>
          <w:lang w:eastAsia="zh-CN"/>
        </w:rPr>
        <w:instrText xml:space="preserve"> ADDIN EN.CITE.DATA </w:instrText>
      </w:r>
      <w:r w:rsidR="000778A7">
        <w:rPr>
          <w:lang w:eastAsia="zh-CN"/>
        </w:rPr>
      </w:r>
      <w:r w:rsidR="000778A7">
        <w:rPr>
          <w:lang w:eastAsia="zh-CN"/>
        </w:rPr>
        <w:fldChar w:fldCharType="end"/>
      </w:r>
      <w:r w:rsidR="005A6A33" w:rsidRPr="00D02A76">
        <w:rPr>
          <w:lang w:eastAsia="zh-CN"/>
        </w:rPr>
      </w:r>
      <w:r w:rsidR="005A6A33" w:rsidRPr="00D02A76">
        <w:rPr>
          <w:lang w:eastAsia="zh-CN"/>
        </w:rPr>
        <w:fldChar w:fldCharType="separate"/>
      </w:r>
      <w:r w:rsidR="000778A7" w:rsidRPr="000778A7">
        <w:rPr>
          <w:noProof/>
          <w:vertAlign w:val="superscript"/>
          <w:lang w:eastAsia="zh-CN"/>
        </w:rPr>
        <w:t>23</w:t>
      </w:r>
      <w:r w:rsidR="005A6A33" w:rsidRPr="00D02A76">
        <w:rPr>
          <w:lang w:eastAsia="zh-CN"/>
        </w:rPr>
        <w:fldChar w:fldCharType="end"/>
      </w:r>
      <w:r w:rsidRPr="00D02A76">
        <w:rPr>
          <w:lang w:eastAsia="zh-CN"/>
        </w:rPr>
        <w:t>.</w:t>
      </w:r>
      <w:r w:rsidRPr="00D02A76">
        <w:rPr>
          <w:rFonts w:eastAsia="SimSun"/>
          <w:lang w:eastAsia="zh-CN"/>
        </w:rPr>
        <w:t xml:space="preserve"> One</w:t>
      </w:r>
      <w:r w:rsidRPr="00D02A76">
        <w:rPr>
          <w:lang w:eastAsia="zh-CN"/>
        </w:rPr>
        <w:t xml:space="preserve"> resting-state fMRI</w:t>
      </w:r>
      <w:r w:rsidRPr="00D02A76">
        <w:rPr>
          <w:rFonts w:eastAsia="SimSun"/>
          <w:lang w:eastAsia="zh-CN"/>
        </w:rPr>
        <w:t xml:space="preserve"> study</w:t>
      </w:r>
      <w:r w:rsidRPr="00D02A76">
        <w:rPr>
          <w:lang w:eastAsia="zh-CN"/>
        </w:rPr>
        <w:t xml:space="preserve"> </w:t>
      </w:r>
      <w:r w:rsidR="00593B14" w:rsidRPr="00D02A76">
        <w:rPr>
          <w:lang w:eastAsia="zh-CN"/>
        </w:rPr>
        <w:t xml:space="preserve">revealed </w:t>
      </w:r>
      <w:r w:rsidRPr="00D02A76">
        <w:rPr>
          <w:lang w:eastAsia="zh-CN"/>
        </w:rPr>
        <w:t xml:space="preserve">that chanting </w:t>
      </w:r>
      <w:r w:rsidR="004738D5">
        <w:rPr>
          <w:lang w:eastAsia="zh-CN"/>
        </w:rPr>
        <w:t>"</w:t>
      </w:r>
      <w:r w:rsidRPr="00D02A76">
        <w:rPr>
          <w:lang w:eastAsia="zh-CN"/>
        </w:rPr>
        <w:t>OM</w:t>
      </w:r>
      <w:r w:rsidR="004738D5">
        <w:rPr>
          <w:lang w:eastAsia="zh-CN"/>
        </w:rPr>
        <w:t>"</w:t>
      </w:r>
      <w:r w:rsidRPr="00D02A76">
        <w:rPr>
          <w:lang w:eastAsia="zh-CN"/>
        </w:rPr>
        <w:t xml:space="preserve"> reduce</w:t>
      </w:r>
      <w:r w:rsidR="00EA08B2" w:rsidRPr="00D02A76">
        <w:rPr>
          <w:lang w:eastAsia="zh-CN"/>
        </w:rPr>
        <w:t>d</w:t>
      </w:r>
      <w:r w:rsidRPr="00D02A76">
        <w:rPr>
          <w:lang w:eastAsia="zh-CN"/>
        </w:rPr>
        <w:t xml:space="preserve"> outputs from</w:t>
      </w:r>
      <w:r w:rsidRPr="00D02A76">
        <w:rPr>
          <w:rFonts w:eastAsia="SimSun"/>
          <w:lang w:eastAsia="zh-CN"/>
        </w:rPr>
        <w:t xml:space="preserve"> the</w:t>
      </w:r>
      <w:r w:rsidRPr="00D02A76">
        <w:rPr>
          <w:lang w:eastAsia="zh-CN"/>
        </w:rPr>
        <w:t xml:space="preserve"> anterior cingulate, insula, and orbitofrontal cortices</w:t>
      </w:r>
      <w:r w:rsidR="005A6A33" w:rsidRPr="00D02A76">
        <w:rPr>
          <w:lang w:eastAsia="zh-CN"/>
        </w:rPr>
        <w:fldChar w:fldCharType="begin">
          <w:fldData xml:space="preserve">PEVuZE5vdGU+PENpdGU+PEF1dGhvcj5SYW88L0F1dGhvcj48WWVhcj4yMDE4PC9ZZWFyPjxSZWNO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</w:fldData>
        </w:fldChar>
      </w:r>
      <w:r w:rsidR="000778A7">
        <w:rPr>
          <w:lang w:eastAsia="zh-CN"/>
        </w:rPr>
        <w:instrText xml:space="preserve"> ADDIN EN.CITE </w:instrText>
      </w:r>
      <w:r w:rsidR="000778A7">
        <w:rPr>
          <w:lang w:eastAsia="zh-CN"/>
        </w:rPr>
        <w:fldChar w:fldCharType="begin">
          <w:fldData xml:space="preserve">PEVuZE5vdGU+PENpdGU+PEF1dGhvcj5SYW88L0F1dGhvcj48WWVhcj4yMDE4PC9ZZWFyPjxSZWNO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</w:fldData>
        </w:fldChar>
      </w:r>
      <w:r w:rsidR="000778A7">
        <w:rPr>
          <w:lang w:eastAsia="zh-CN"/>
        </w:rPr>
        <w:instrText xml:space="preserve"> ADDIN EN.CITE.DATA </w:instrText>
      </w:r>
      <w:r w:rsidR="000778A7">
        <w:rPr>
          <w:lang w:eastAsia="zh-CN"/>
        </w:rPr>
      </w:r>
      <w:r w:rsidR="000778A7">
        <w:rPr>
          <w:lang w:eastAsia="zh-CN"/>
        </w:rPr>
        <w:fldChar w:fldCharType="end"/>
      </w:r>
      <w:r w:rsidR="005A6A33" w:rsidRPr="00D02A76">
        <w:rPr>
          <w:lang w:eastAsia="zh-CN"/>
        </w:rPr>
      </w:r>
      <w:r w:rsidR="005A6A33" w:rsidRPr="00D02A76">
        <w:rPr>
          <w:lang w:eastAsia="zh-CN"/>
        </w:rPr>
        <w:fldChar w:fldCharType="separate"/>
      </w:r>
      <w:r w:rsidR="000778A7" w:rsidRPr="000778A7">
        <w:rPr>
          <w:noProof/>
          <w:vertAlign w:val="superscript"/>
          <w:lang w:eastAsia="zh-CN"/>
        </w:rPr>
        <w:t>24</w:t>
      </w:r>
      <w:r w:rsidR="005A6A33" w:rsidRPr="00D02A76">
        <w:rPr>
          <w:lang w:eastAsia="zh-CN"/>
        </w:rPr>
        <w:fldChar w:fldCharType="end"/>
      </w:r>
      <w:r w:rsidRPr="00D02A76">
        <w:rPr>
          <w:lang w:eastAsia="zh-CN"/>
        </w:rPr>
        <w:t xml:space="preserve">. Another EEG study found that </w:t>
      </w:r>
      <w:r w:rsidR="004738D5">
        <w:rPr>
          <w:lang w:eastAsia="zh-CN"/>
        </w:rPr>
        <w:t>"</w:t>
      </w:r>
      <w:r w:rsidRPr="00D02A76">
        <w:rPr>
          <w:lang w:eastAsia="zh-CN"/>
        </w:rPr>
        <w:t>OM</w:t>
      </w:r>
      <w:r w:rsidR="004738D5">
        <w:rPr>
          <w:lang w:eastAsia="zh-CN"/>
        </w:rPr>
        <w:t>"</w:t>
      </w:r>
      <w:r w:rsidRPr="00D02A76">
        <w:rPr>
          <w:lang w:eastAsia="zh-CN"/>
        </w:rPr>
        <w:t xml:space="preserve"> meditation increase</w:t>
      </w:r>
      <w:r w:rsidR="00EA08B2" w:rsidRPr="00D02A76">
        <w:rPr>
          <w:lang w:eastAsia="zh-CN"/>
        </w:rPr>
        <w:t>d</w:t>
      </w:r>
      <w:r w:rsidRPr="00D02A76">
        <w:rPr>
          <w:lang w:eastAsia="zh-CN"/>
        </w:rPr>
        <w:t xml:space="preserve"> delta </w:t>
      </w:r>
      <w:r w:rsidRPr="00D02A76">
        <w:rPr>
          <w:rFonts w:eastAsia="SimSun"/>
          <w:lang w:eastAsia="zh-CN"/>
        </w:rPr>
        <w:t>waves</w:t>
      </w:r>
      <w:r w:rsidRPr="00D02A76">
        <w:rPr>
          <w:lang w:eastAsia="zh-CN"/>
        </w:rPr>
        <w:t>, inducing the experience of relaxation and deep sleep</w:t>
      </w:r>
      <w:r w:rsidR="005A6A33" w:rsidRPr="00D02A76">
        <w:rPr>
          <w:lang w:eastAsia="zh-CN"/>
        </w:rPr>
        <w:fldChar w:fldCharType="begin"/>
      </w:r>
      <w:r w:rsidR="000778A7">
        <w:rPr>
          <w:lang w:eastAsia="zh-CN"/>
        </w:rPr>
        <w:instrText xml:space="preserve"> ADDIN EN.CITE &lt;EndNote&gt;&lt;Cite&gt;&lt;Author&gt;Harne&lt;/Author&gt;&lt;Year&gt;2019&lt;/Year&gt;&lt;RecNum&gt;327&lt;/RecNum&gt;&lt;DisplayText&gt;&lt;style face="superscript"&gt;25&lt;/style&gt;&lt;/DisplayText&gt;&lt;record&gt;&lt;rec-number&gt;327&lt;/rec-number&gt;&lt;foreign-keys&gt;&lt;key app="EN" db-id="w00xtvsd1rrdtjer2w8pz9pxrx0t9dw2zfse" timestamp="1620351275"&gt;327&lt;/key&gt;&lt;/foreign-keys&gt;&lt;ref-type name="Journal Article"&gt;17&lt;/ref-type&gt;&lt;contributors&gt;&lt;authors&gt;&lt;author&gt;Harne, B. P.&lt;/author&gt;&lt;author&gt;Bobade, Y.&lt;/author&gt;&lt;author&gt;Dhekekar, R. S.&lt;/author&gt;&lt;author&gt;Hiwale, A.&lt;/author&gt;&lt;/authors&gt;&lt;/contributors&gt;&lt;auth-address&gt;SSGMCE, Dept Elect &amp;amp; Telecommun Engn, Shegaon 444203, India&amp;#xD;MIT Coll Engn, Dept Elect &amp;amp; Telecommun Engn, Pune 411038, Maharashtra, India&lt;/auth-address&gt;&lt;titles&gt;&lt;title&gt;SVM classification of EEG signal to analyze the effect of OM Mantra meditation on the brain&lt;/title&gt;&lt;secondary-title&gt;2019 Ieee 16th India Council International Conference (Ieee Indicon 2019)&lt;/secondary-title&gt;&lt;alt-title&gt;Annu Ieee Ind Conf&lt;/alt-title&gt;&lt;/titles&gt;&lt;periodical&gt;&lt;full-title&gt;2019 Ieee 16th India Council International Conference (Ieee Indicon 2019)&lt;/full-title&gt;&lt;abbr-1&gt;Annu Ieee Ind Conf&lt;/abbr-1&gt;&lt;/periodical&gt;&lt;alt-periodical&gt;&lt;full-title&gt;2019 Ieee 16th India Council International Conference (Ieee Indicon 2019)&lt;/full-title&gt;&lt;abbr-1&gt;Annu Ieee Ind Conf&lt;/abbr-1&gt;&lt;/alt-periodical&gt;&lt;keywords&gt;&lt;keyword&gt;eeg&lt;/keyword&gt;&lt;keyword&gt;om mantra&lt;/keyword&gt;&lt;keyword&gt;multi-class features&lt;/keyword&gt;&lt;keyword&gt;svm&lt;/keyword&gt;&lt;keyword&gt;radial basis kernel&lt;/keyword&gt;&lt;keyword&gt;features&lt;/keyword&gt;&lt;/keywords&gt;&lt;dates&gt;&lt;year&gt;2019&lt;/year&gt;&lt;/dates&gt;&lt;isbn&gt;2325-940x&lt;/isbn&gt;&lt;accession-num&gt;WOS:000565452700177&lt;/accession-num&gt;&lt;urls&gt;&lt;related-urls&gt;&lt;url&gt;&amp;lt;Go to ISI&amp;gt;://WOS:000565452700177&lt;/url&gt;&lt;/related-urls&gt;&lt;/urls&gt;&lt;language&gt;English&lt;/language&gt;&lt;/record&gt;&lt;/Cite&gt;&lt;/EndNote&gt;</w:instrText>
      </w:r>
      <w:r w:rsidR="005A6A33" w:rsidRPr="00D02A76">
        <w:rPr>
          <w:lang w:eastAsia="zh-CN"/>
        </w:rPr>
        <w:fldChar w:fldCharType="separate"/>
      </w:r>
      <w:r w:rsidR="000778A7" w:rsidRPr="000778A7">
        <w:rPr>
          <w:noProof/>
          <w:vertAlign w:val="superscript"/>
          <w:lang w:eastAsia="zh-CN"/>
        </w:rPr>
        <w:t>25</w:t>
      </w:r>
      <w:r w:rsidR="005A6A33" w:rsidRPr="00D02A76">
        <w:rPr>
          <w:lang w:eastAsia="zh-CN"/>
        </w:rPr>
        <w:fldChar w:fldCharType="end"/>
      </w:r>
      <w:r w:rsidRPr="00D02A76">
        <w:rPr>
          <w:lang w:eastAsia="zh-CN"/>
        </w:rPr>
        <w:t>. However, these methods could not precisely investigate the specific event-related changes after religious chanting.</w:t>
      </w:r>
    </w:p>
    <w:p w14:paraId="5621F375" w14:textId="77777777" w:rsidR="009E10E9" w:rsidRPr="00D02A76" w:rsidRDefault="009E10E9" w:rsidP="00D02A76">
      <w:pPr>
        <w:rPr>
          <w:lang w:eastAsia="zh-CN"/>
        </w:rPr>
      </w:pPr>
    </w:p>
    <w:p w14:paraId="6F85B9E6" w14:textId="2A449320" w:rsidR="0046005B" w:rsidRPr="00D02A76" w:rsidRDefault="00691E55" w:rsidP="00D02A76">
      <w:pPr>
        <w:rPr>
          <w:lang w:eastAsia="zh-CN"/>
        </w:rPr>
      </w:pPr>
      <w:r>
        <w:rPr>
          <w:lang w:eastAsia="zh-CN"/>
        </w:rPr>
        <w:t>Researchers should control the confounding factors of language processing and familiarity to successfully investigate the potential effect of repetitive religious chanting</w:t>
      </w:r>
      <w:r w:rsidR="004738D5">
        <w:rPr>
          <w:lang w:eastAsia="zh-CN"/>
        </w:rPr>
        <w:t xml:space="preserve"> successfully</w:t>
      </w:r>
      <w:r w:rsidR="00F05FF4" w:rsidRPr="00D02A76">
        <w:t xml:space="preserve">. </w:t>
      </w:r>
      <w:r w:rsidR="00F05FF4" w:rsidRPr="00D02A76">
        <w:rPr>
          <w:lang w:eastAsia="zh-CN"/>
        </w:rPr>
        <w:t>As</w:t>
      </w:r>
      <w:r w:rsidR="00F05FF4" w:rsidRPr="00D02A76">
        <w:t xml:space="preserve"> </w:t>
      </w:r>
      <w:r w:rsidR="00EA08B2" w:rsidRPr="00D02A76">
        <w:t xml:space="preserve">the </w:t>
      </w:r>
      <w:r w:rsidR="00F05FF4" w:rsidRPr="00D02A76">
        <w:t>participants practiced extensively and daily</w:t>
      </w:r>
      <w:r w:rsidR="00F05FF4" w:rsidRPr="00D02A76">
        <w:rPr>
          <w:lang w:eastAsia="zh-CN"/>
        </w:rPr>
        <w:t xml:space="preserve"> </w:t>
      </w:r>
      <w:r w:rsidR="00F05FF4" w:rsidRPr="00D02A76">
        <w:t xml:space="preserve">chanting the name </w:t>
      </w:r>
      <w:r w:rsidR="00833493">
        <w:t>"</w:t>
      </w:r>
      <w:r w:rsidR="00F05FF4" w:rsidRPr="00D02A76">
        <w:t>Amitabha Buddha</w:t>
      </w:r>
      <w:r w:rsidR="00833493">
        <w:t>"</w:t>
      </w:r>
      <w:r w:rsidR="00766E59">
        <w:rPr>
          <w:rFonts w:hint="eastAsia"/>
          <w:lang w:eastAsia="zh-CN"/>
        </w:rPr>
        <w:t xml:space="preserve"> </w:t>
      </w:r>
      <w:r w:rsidR="00530F43">
        <w:rPr>
          <w:lang w:eastAsia="zh-CN"/>
        </w:rPr>
        <w:t xml:space="preserve">(Chinese characters: </w:t>
      </w:r>
      <w:r w:rsidR="00766E59">
        <w:rPr>
          <w:rFonts w:hint="eastAsia"/>
          <w:lang w:eastAsia="zh-CN"/>
        </w:rPr>
        <w:t>阿彌陀佛</w:t>
      </w:r>
      <w:r w:rsidR="00766E59">
        <w:rPr>
          <w:rFonts w:hint="eastAsia"/>
          <w:lang w:eastAsia="zh-CN"/>
        </w:rPr>
        <w:t>;</w:t>
      </w:r>
      <w:r w:rsidR="00BD3903" w:rsidRPr="00BD3903">
        <w:t xml:space="preserve"> </w:t>
      </w:r>
      <w:r w:rsidR="00530F43">
        <w:t>Cantonese pron</w:t>
      </w:r>
      <w:r w:rsidR="004738D5">
        <w:t>un</w:t>
      </w:r>
      <w:r w:rsidR="00530F43">
        <w:t xml:space="preserve">ciation: </w:t>
      </w:r>
      <w:r w:rsidR="00BD3903">
        <w:rPr>
          <w:rStyle w:val="cardjyutping"/>
        </w:rPr>
        <w:t>o</w:t>
      </w:r>
      <w:r w:rsidR="00BD3903">
        <w:rPr>
          <w:rStyle w:val="tone"/>
        </w:rPr>
        <w:t>1</w:t>
      </w:r>
      <w:r w:rsidR="00BD3903">
        <w:rPr>
          <w:rStyle w:val="cardjyutping"/>
        </w:rPr>
        <w:t>-nei</w:t>
      </w:r>
      <w:r w:rsidR="00BD3903">
        <w:rPr>
          <w:rStyle w:val="tone"/>
        </w:rPr>
        <w:t>4</w:t>
      </w:r>
      <w:r w:rsidR="00BD3903">
        <w:rPr>
          <w:rStyle w:val="cardjyutping"/>
        </w:rPr>
        <w:t>-to</w:t>
      </w:r>
      <w:r w:rsidR="00BD3903">
        <w:rPr>
          <w:rStyle w:val="tone"/>
        </w:rPr>
        <w:t>4-</w:t>
      </w:r>
      <w:r w:rsidR="00BD3903">
        <w:rPr>
          <w:rStyle w:val="cardjyutping"/>
        </w:rPr>
        <w:t>fat</w:t>
      </w:r>
      <w:r w:rsidR="00BD3903">
        <w:rPr>
          <w:rStyle w:val="tone"/>
        </w:rPr>
        <w:t>6</w:t>
      </w:r>
      <w:r w:rsidR="00530F43">
        <w:rPr>
          <w:lang w:eastAsia="zh-CN"/>
        </w:rPr>
        <w:t>)</w:t>
      </w:r>
      <w:r w:rsidR="00FB6B9D">
        <w:rPr>
          <w:lang w:eastAsia="zh-CN"/>
        </w:rPr>
        <w:t xml:space="preserve">, </w:t>
      </w:r>
      <w:r w:rsidR="00F05FF4" w:rsidRPr="00D02A76">
        <w:rPr>
          <w:lang w:eastAsia="zh-CN"/>
        </w:rPr>
        <w:t xml:space="preserve">we </w:t>
      </w:r>
      <w:r w:rsidR="00EA08B2" w:rsidRPr="00D02A76">
        <w:rPr>
          <w:lang w:eastAsia="zh-CN"/>
        </w:rPr>
        <w:t xml:space="preserve">used </w:t>
      </w:r>
      <w:r w:rsidR="00F05FF4" w:rsidRPr="00D02A76">
        <w:rPr>
          <w:lang w:eastAsia="zh-CN"/>
        </w:rPr>
        <w:t xml:space="preserve">the name </w:t>
      </w:r>
      <w:r w:rsidR="00833493">
        <w:rPr>
          <w:lang w:eastAsia="zh-CN"/>
        </w:rPr>
        <w:t>"</w:t>
      </w:r>
      <w:r w:rsidR="00F05FF4" w:rsidRPr="00D02A76">
        <w:rPr>
          <w:lang w:eastAsia="zh-CN"/>
        </w:rPr>
        <w:t>Santa Claus</w:t>
      </w:r>
      <w:r w:rsidR="00833493">
        <w:rPr>
          <w:lang w:eastAsia="zh-CN"/>
        </w:rPr>
        <w:t>"</w:t>
      </w:r>
      <w:r w:rsidR="00EA08B2" w:rsidRPr="00D02A76">
        <w:rPr>
          <w:lang w:eastAsia="zh-CN"/>
        </w:rPr>
        <w:t xml:space="preserve"> </w:t>
      </w:r>
      <w:r w:rsidR="00BD3903">
        <w:rPr>
          <w:lang w:eastAsia="zh-CN"/>
        </w:rPr>
        <w:t>(</w:t>
      </w:r>
      <w:r w:rsidR="00530F43">
        <w:rPr>
          <w:lang w:eastAsia="zh-CN"/>
        </w:rPr>
        <w:t>Chinese characters:</w:t>
      </w:r>
      <w:r w:rsidR="00530F43" w:rsidDel="00BD3903">
        <w:rPr>
          <w:rFonts w:hint="eastAsia"/>
          <w:lang w:eastAsia="zh-CN"/>
        </w:rPr>
        <w:t xml:space="preserve"> </w:t>
      </w:r>
      <w:r w:rsidR="00FB6B9D">
        <w:rPr>
          <w:rFonts w:hint="eastAsia"/>
          <w:lang w:eastAsia="zh-CN"/>
        </w:rPr>
        <w:t>聖誕老人</w:t>
      </w:r>
      <w:r w:rsidR="00FB6B9D">
        <w:rPr>
          <w:rFonts w:hint="eastAsia"/>
          <w:lang w:eastAsia="zh-CN"/>
        </w:rPr>
        <w:t>;</w:t>
      </w:r>
      <w:r w:rsidR="00BD3903">
        <w:rPr>
          <w:lang w:eastAsia="zh-CN"/>
        </w:rPr>
        <w:t xml:space="preserve"> </w:t>
      </w:r>
      <w:r w:rsidR="00530F43">
        <w:t>Cantonese pron</w:t>
      </w:r>
      <w:r w:rsidR="004738D5">
        <w:t>un</w:t>
      </w:r>
      <w:r w:rsidR="00530F43">
        <w:t xml:space="preserve">ciation: </w:t>
      </w:r>
      <w:r w:rsidR="00BD3903" w:rsidRPr="006B38D5">
        <w:rPr>
          <w:lang w:eastAsia="zh-CN"/>
        </w:rPr>
        <w:t>sing</w:t>
      </w:r>
      <w:r w:rsidR="00BD3903">
        <w:rPr>
          <w:lang w:eastAsia="zh-CN"/>
        </w:rPr>
        <w:t>3-</w:t>
      </w:r>
      <w:r w:rsidR="00BD3903" w:rsidRPr="006B38D5">
        <w:rPr>
          <w:lang w:eastAsia="zh-CN"/>
        </w:rPr>
        <w:t>daan</w:t>
      </w:r>
      <w:r w:rsidR="00BD3903">
        <w:rPr>
          <w:lang w:eastAsia="zh-CN"/>
        </w:rPr>
        <w:t>3-lou5-jan4)</w:t>
      </w:r>
      <w:r w:rsidR="00530F43">
        <w:rPr>
          <w:lang w:eastAsia="zh-CN"/>
        </w:rPr>
        <w:t xml:space="preserve"> as the control condition</w:t>
      </w:r>
      <w:r w:rsidR="006071BF" w:rsidRPr="00BD3903">
        <w:rPr>
          <w:lang w:eastAsia="zh-CN"/>
        </w:rPr>
        <w:t xml:space="preserve"> </w:t>
      </w:r>
      <w:r w:rsidR="00BB272D">
        <w:rPr>
          <w:lang w:eastAsia="zh-CN"/>
        </w:rPr>
        <w:t>because</w:t>
      </w:r>
      <w:r w:rsidR="006071BF" w:rsidRPr="00BD3903">
        <w:rPr>
          <w:lang w:eastAsia="zh-CN"/>
        </w:rPr>
        <w:t xml:space="preserve"> </w:t>
      </w:r>
      <w:r w:rsidR="00BB272D">
        <w:rPr>
          <w:lang w:eastAsia="zh-CN"/>
        </w:rPr>
        <w:t>the</w:t>
      </w:r>
      <w:r w:rsidR="006071BF" w:rsidRPr="00BD3903">
        <w:rPr>
          <w:lang w:eastAsia="zh-CN"/>
        </w:rPr>
        <w:t xml:space="preserve"> local </w:t>
      </w:r>
      <w:r w:rsidR="004738D5">
        <w:rPr>
          <w:lang w:eastAsia="zh-CN"/>
        </w:rPr>
        <w:t>is</w:t>
      </w:r>
      <w:r w:rsidR="006071BF" w:rsidRPr="00BD3903">
        <w:rPr>
          <w:lang w:eastAsia="zh-CN"/>
        </w:rPr>
        <w:t xml:space="preserve"> </w:t>
      </w:r>
      <w:r w:rsidR="006071BF" w:rsidRPr="001F64A0">
        <w:rPr>
          <w:lang w:eastAsia="zh-CN"/>
        </w:rPr>
        <w:t>familiar with Santa Claus</w:t>
      </w:r>
      <w:r w:rsidR="00F05FF4" w:rsidRPr="006B38D5">
        <w:rPr>
          <w:lang w:eastAsia="zh-CN"/>
        </w:rPr>
        <w:t xml:space="preserve">. </w:t>
      </w:r>
      <w:r w:rsidR="001F64A0" w:rsidRPr="00BD3903">
        <w:rPr>
          <w:lang w:eastAsia="zh-CN"/>
        </w:rPr>
        <w:t>In Chinese, both names contain four characters, thus controlling for language similarity.</w:t>
      </w:r>
      <w:r w:rsidR="001F64A0">
        <w:rPr>
          <w:lang w:eastAsia="zh-CN"/>
        </w:rPr>
        <w:t xml:space="preserve"> </w:t>
      </w:r>
      <w:r w:rsidR="00A51B83" w:rsidRPr="006542C5">
        <w:rPr>
          <w:lang w:eastAsia="zh-CN"/>
        </w:rPr>
        <w:t>Regarding familiarity, Santa Claus is also quite popular in Hong Kong</w:t>
      </w:r>
      <w:r w:rsidR="00530F43">
        <w:rPr>
          <w:lang w:eastAsia="zh-CN"/>
        </w:rPr>
        <w:t xml:space="preserve"> because</w:t>
      </w:r>
      <w:r w:rsidR="00A51B83" w:rsidRPr="006542C5">
        <w:rPr>
          <w:lang w:eastAsia="zh-CN"/>
        </w:rPr>
        <w:t xml:space="preserve"> it is a partially Westernized city</w:t>
      </w:r>
      <w:r w:rsidR="00A51B83" w:rsidRPr="00D02A76">
        <w:rPr>
          <w:lang w:eastAsia="zh-CN"/>
        </w:rPr>
        <w:t xml:space="preserve">. </w:t>
      </w:r>
      <w:r w:rsidR="001F64A0">
        <w:rPr>
          <w:lang w:eastAsia="zh-CN"/>
        </w:rPr>
        <w:t xml:space="preserve">In addition, </w:t>
      </w:r>
      <w:r w:rsidR="001F64A0" w:rsidRPr="00BD3903">
        <w:rPr>
          <w:lang w:eastAsia="zh-CN"/>
        </w:rPr>
        <w:t xml:space="preserve">Santa Claus is also a </w:t>
      </w:r>
      <w:r w:rsidR="00986FA0">
        <w:rPr>
          <w:lang w:eastAsia="zh-CN"/>
        </w:rPr>
        <w:t>somewhat</w:t>
      </w:r>
      <w:r w:rsidR="001F64A0" w:rsidRPr="00BD3903">
        <w:rPr>
          <w:lang w:eastAsia="zh-CN"/>
        </w:rPr>
        <w:t xml:space="preserve"> positive figure in Hong Kong, where </w:t>
      </w:r>
      <w:r w:rsidR="001F64A0" w:rsidRPr="00125A31">
        <w:rPr>
          <w:lang w:eastAsia="zh-CN"/>
        </w:rPr>
        <w:t xml:space="preserve">there </w:t>
      </w:r>
      <w:r w:rsidR="001F64A0" w:rsidRPr="00BD3903">
        <w:rPr>
          <w:lang w:eastAsia="zh-CN"/>
        </w:rPr>
        <w:t>is official Christmas Holidays.</w:t>
      </w:r>
      <w:r w:rsidR="001F64A0">
        <w:rPr>
          <w:lang w:eastAsia="zh-CN"/>
        </w:rPr>
        <w:t xml:space="preserve"> </w:t>
      </w:r>
      <w:r w:rsidR="00A51B83" w:rsidRPr="006542C5">
        <w:rPr>
          <w:lang w:eastAsia="zh-CN"/>
        </w:rPr>
        <w:t>Nevertheless</w:t>
      </w:r>
      <w:r w:rsidR="00A51B83" w:rsidRPr="00D02A76">
        <w:rPr>
          <w:lang w:eastAsia="zh-CN"/>
        </w:rPr>
        <w:t xml:space="preserve">, this control </w:t>
      </w:r>
      <w:r w:rsidR="00BD3903">
        <w:rPr>
          <w:lang w:eastAsia="zh-CN"/>
        </w:rPr>
        <w:t xml:space="preserve">of familiarity </w:t>
      </w:r>
      <w:r w:rsidR="00A51B83" w:rsidRPr="00D02A76">
        <w:rPr>
          <w:lang w:eastAsia="zh-CN"/>
        </w:rPr>
        <w:t>is partial</w:t>
      </w:r>
      <w:r w:rsidR="00A51B83" w:rsidRPr="006542C5">
        <w:rPr>
          <w:lang w:eastAsia="zh-CN"/>
        </w:rPr>
        <w:t>,</w:t>
      </w:r>
      <w:r w:rsidR="00A51B83" w:rsidRPr="00D02A76">
        <w:rPr>
          <w:lang w:eastAsia="zh-CN"/>
        </w:rPr>
        <w:t xml:space="preserve"> as it is difficult to </w:t>
      </w:r>
      <w:r w:rsidR="00A51B83" w:rsidRPr="006542C5">
        <w:rPr>
          <w:lang w:eastAsia="zh-CN"/>
        </w:rPr>
        <w:t>entirely</w:t>
      </w:r>
      <w:r w:rsidR="00A51B83" w:rsidRPr="00D02A76">
        <w:rPr>
          <w:lang w:eastAsia="zh-CN"/>
        </w:rPr>
        <w:t xml:space="preserve"> match the </w:t>
      </w:r>
      <w:r w:rsidR="00986FA0">
        <w:rPr>
          <w:lang w:eastAsia="zh-CN"/>
        </w:rPr>
        <w:t>understanding</w:t>
      </w:r>
      <w:r w:rsidR="00A51B83" w:rsidRPr="006542C5">
        <w:rPr>
          <w:lang w:eastAsia="zh-CN"/>
        </w:rPr>
        <w:t xml:space="preserve"> of</w:t>
      </w:r>
      <w:r w:rsidR="00A51B83" w:rsidRPr="00D02A76">
        <w:rPr>
          <w:lang w:eastAsia="zh-CN"/>
        </w:rPr>
        <w:t xml:space="preserve"> Amitabha</w:t>
      </w:r>
      <w:r w:rsidR="00A51B83">
        <w:rPr>
          <w:lang w:eastAsia="zh-CN"/>
        </w:rPr>
        <w:t>'</w:t>
      </w:r>
      <w:r w:rsidR="00A51B83" w:rsidRPr="00D02A76">
        <w:rPr>
          <w:lang w:eastAsia="zh-CN"/>
        </w:rPr>
        <w:t>s name for the practitioners.</w:t>
      </w:r>
    </w:p>
    <w:p w14:paraId="7839AA0E" w14:textId="77777777" w:rsidR="0046005B" w:rsidRPr="00D02A76" w:rsidRDefault="0046005B" w:rsidP="00D02A76">
      <w:pPr>
        <w:rPr>
          <w:lang w:eastAsia="zh-CN"/>
        </w:rPr>
      </w:pPr>
    </w:p>
    <w:p w14:paraId="573DE4E1" w14:textId="23CD0B7E" w:rsidR="003334A7" w:rsidRPr="00D02A76" w:rsidRDefault="00F05FF4" w:rsidP="00D02A76">
      <w:pPr>
        <w:rPr>
          <w:rFonts w:eastAsia="SimSun"/>
          <w:lang w:eastAsia="zh-CN"/>
        </w:rPr>
      </w:pPr>
      <w:r w:rsidRPr="00D02A76">
        <w:t xml:space="preserve">One critical step in the current study </w:t>
      </w:r>
      <w:r w:rsidR="00707E48" w:rsidRPr="00D02A76">
        <w:t>was the</w:t>
      </w:r>
      <w:r w:rsidRPr="00D02A76">
        <w:t xml:space="preserve"> </w:t>
      </w:r>
      <w:r w:rsidR="000D6CEB" w:rsidRPr="00D02A76">
        <w:rPr>
          <w:rFonts w:eastAsia="SimSun"/>
          <w:lang w:eastAsia="zh-CN"/>
        </w:rPr>
        <w:t>prepar</w:t>
      </w:r>
      <w:r w:rsidR="00707E48" w:rsidRPr="00D02A76">
        <w:rPr>
          <w:rFonts w:eastAsia="SimSun"/>
          <w:lang w:eastAsia="zh-CN"/>
        </w:rPr>
        <w:t>ation of the</w:t>
      </w:r>
      <w:r w:rsidRPr="00D02A76">
        <w:rPr>
          <w:rFonts w:eastAsia="SimSun"/>
        </w:rPr>
        <w:t xml:space="preserve"> </w:t>
      </w:r>
      <w:r w:rsidR="00926A79" w:rsidRPr="00D02A76">
        <w:t>fear- or stress</w:t>
      </w:r>
      <w:r w:rsidR="00EB3AB0" w:rsidRPr="00D02A76">
        <w:t>-</w:t>
      </w:r>
      <w:r w:rsidRPr="00D02A76">
        <w:t xml:space="preserve">provoking </w:t>
      </w:r>
      <w:r w:rsidR="00DD659E" w:rsidRPr="00D02A76">
        <w:rPr>
          <w:rFonts w:eastAsia="SimSun"/>
          <w:lang w:eastAsia="zh-CN"/>
        </w:rPr>
        <w:t>pictures</w:t>
      </w:r>
      <w:r w:rsidRPr="00D02A76">
        <w:t xml:space="preserve">. As religious chanting may work </w:t>
      </w:r>
      <w:r w:rsidR="000D6CEB" w:rsidRPr="00D02A76">
        <w:rPr>
          <w:rFonts w:eastAsia="SimSun"/>
          <w:lang w:eastAsia="zh-CN"/>
        </w:rPr>
        <w:t xml:space="preserve">better </w:t>
      </w:r>
      <w:r w:rsidRPr="00D02A76">
        <w:t xml:space="preserve">when </w:t>
      </w:r>
      <w:r w:rsidRPr="00D02A76">
        <w:rPr>
          <w:rFonts w:eastAsia="SimSun"/>
        </w:rPr>
        <w:t>threatening</w:t>
      </w:r>
      <w:r w:rsidR="00EB3AB0" w:rsidRPr="00D02A76">
        <w:t xml:space="preserve"> events</w:t>
      </w:r>
      <w:r w:rsidR="00EF4D53">
        <w:t xml:space="preserve"> occur</w:t>
      </w:r>
      <w:r w:rsidR="00EB3AB0" w:rsidRPr="00D02A76">
        <w:rPr>
          <w:lang w:eastAsia="zh-CN"/>
        </w:rPr>
        <w:t xml:space="preserve">, </w:t>
      </w:r>
      <w:r w:rsidR="00160919">
        <w:rPr>
          <w:lang w:eastAsia="zh-CN"/>
        </w:rPr>
        <w:t>selecting</w:t>
      </w:r>
      <w:r w:rsidRPr="00D02A76">
        <w:t xml:space="preserve"> proper stimuli </w:t>
      </w:r>
      <w:r w:rsidR="00707E48" w:rsidRPr="00D02A76">
        <w:t>from</w:t>
      </w:r>
      <w:r w:rsidRPr="00D02A76">
        <w:t xml:space="preserve"> the IAPS </w:t>
      </w:r>
      <w:r w:rsidR="0062309E" w:rsidRPr="00D02A76">
        <w:t xml:space="preserve">image </w:t>
      </w:r>
      <w:r w:rsidRPr="00D02A76">
        <w:t>pool</w:t>
      </w:r>
      <w:r w:rsidR="005A6A33" w:rsidRPr="00D02A76">
        <w:rPr>
          <w:lang w:eastAsia="zh-CN"/>
        </w:rPr>
        <w:fldChar w:fldCharType="begin"/>
      </w:r>
      <w:r w:rsidR="000778A7">
        <w:rPr>
          <w:lang w:eastAsia="zh-CN"/>
        </w:rPr>
        <w:instrText xml:space="preserve"> ADDIN EN.CITE &lt;EndNote&gt;&lt;Cite&gt;&lt;Author&gt;Coan&lt;/Author&gt;&lt;Year&gt;2007&lt;/Year&gt;&lt;RecNum&gt;529&lt;/RecNum&gt;&lt;DisplayText&gt;&lt;style face="superscript"&gt;26&lt;/style&gt;&lt;/DisplayText&gt;&lt;record&gt;&lt;rec-number&gt;529&lt;/rec-number&gt;&lt;foreign-keys&gt;&lt;key app="EN" db-id="w00xtvsd1rrdtjer2w8pz9pxrx0t9dw2zfse" timestamp="1622209992"&gt;529&lt;/key&gt;&lt;/foreign-keys&gt;&lt;ref-type name="Book"&gt;6&lt;/ref-type&gt;&lt;contributors&gt;&lt;authors&gt;&lt;author&gt;Coan, James A.&lt;/author&gt;&lt;author&gt;Allen, John J. B.&lt;/author&gt;&lt;/authors&gt;&lt;/contributors&gt;&lt;titles&gt;&lt;title&gt;Handbook of emotion elicitation and assessment&lt;/title&gt;&lt;secondary-title&gt;Series in affective science&lt;/secondary-title&gt;&lt;/titles&gt;&lt;pages&gt;viii, 483 p., 8 p. of plates&lt;/pages&gt;&lt;keywords&gt;&lt;keyword&gt;Affect (Psychology)&lt;/keyword&gt;&lt;keyword&gt;Emotions.&lt;/keyword&gt;&lt;/keywords&gt;&lt;dates&gt;&lt;year&gt;2007&lt;/year&gt;&lt;/dates&gt;&lt;pub-location&gt;Oxford ; New York&lt;/pub-location&gt;&lt;publisher&gt;Oxford University Press&lt;/publisher&gt;&lt;isbn&gt;0195169158&amp;#xD;9780195169157&lt;/isbn&gt;&lt;accession-num&gt;14361351&lt;/accession-num&gt;&lt;call-num&gt;BF511 .H355 2007&lt;/call-num&gt;&lt;urls&gt;&lt;related-urls&gt;&lt;url&gt;Publisher description http://www.loc.gov/catdir/enhancements/fy0722/2006014136-d.html&lt;/url&gt;&lt;url&gt;Contributor biographical information http://www.loc.gov/catdir/enhancements/fy0722/2006014136-b.html&lt;/url&gt;&lt;/related-urls&gt;&lt;/urls&gt;&lt;/record&gt;&lt;/Cite&gt;&lt;/EndNote&gt;</w:instrText>
      </w:r>
      <w:r w:rsidR="005A6A33" w:rsidRPr="00D02A76">
        <w:rPr>
          <w:lang w:eastAsia="zh-CN"/>
        </w:rPr>
        <w:fldChar w:fldCharType="separate"/>
      </w:r>
      <w:r w:rsidR="000778A7" w:rsidRPr="000778A7">
        <w:rPr>
          <w:noProof/>
          <w:vertAlign w:val="superscript"/>
          <w:lang w:eastAsia="zh-CN"/>
        </w:rPr>
        <w:t>26</w:t>
      </w:r>
      <w:r w:rsidR="005A6A33" w:rsidRPr="00D02A76">
        <w:rPr>
          <w:lang w:eastAsia="zh-CN"/>
        </w:rPr>
        <w:fldChar w:fldCharType="end"/>
      </w:r>
      <w:r w:rsidR="00160919">
        <w:rPr>
          <w:lang w:eastAsia="zh-CN"/>
        </w:rPr>
        <w:t xml:space="preserve"> was crucial</w:t>
      </w:r>
      <w:r w:rsidRPr="00D02A76">
        <w:t xml:space="preserve">. It is recommended </w:t>
      </w:r>
      <w:r w:rsidR="00EA08B2" w:rsidRPr="00D02A76">
        <w:t xml:space="preserve">that </w:t>
      </w:r>
      <w:r w:rsidRPr="00D02A76">
        <w:t xml:space="preserve">potential participants </w:t>
      </w:r>
      <w:r w:rsidR="00EA08B2" w:rsidRPr="00D02A76">
        <w:t xml:space="preserve">be interviewed </w:t>
      </w:r>
      <w:r w:rsidR="00301896" w:rsidRPr="00D02A76">
        <w:rPr>
          <w:rFonts w:eastAsia="SimSun"/>
          <w:lang w:eastAsia="zh-CN"/>
        </w:rPr>
        <w:t>and</w:t>
      </w:r>
      <w:r w:rsidR="00301896" w:rsidRPr="00D02A76">
        <w:t xml:space="preserve"> </w:t>
      </w:r>
      <w:r w:rsidR="00EA08B2" w:rsidRPr="00D02A76">
        <w:t xml:space="preserve">that </w:t>
      </w:r>
      <w:r w:rsidR="009E3EA3">
        <w:rPr>
          <w:rFonts w:eastAsia="SimSun"/>
          <w:lang w:eastAsia="zh-CN"/>
        </w:rPr>
        <w:t>suitable</w:t>
      </w:r>
      <w:r w:rsidR="00301896" w:rsidRPr="00D02A76">
        <w:rPr>
          <w:rFonts w:eastAsia="SimSun"/>
          <w:lang w:eastAsia="zh-CN"/>
        </w:rPr>
        <w:t xml:space="preserve"> </w:t>
      </w:r>
      <w:r w:rsidRPr="00D02A76">
        <w:t xml:space="preserve">pictures </w:t>
      </w:r>
      <w:r w:rsidR="00EA08B2" w:rsidRPr="00D02A76">
        <w:t xml:space="preserve">be chosen </w:t>
      </w:r>
      <w:r w:rsidRPr="00D02A76">
        <w:t>t</w:t>
      </w:r>
      <w:r w:rsidR="009E3EA3">
        <w:t>o avoid too much fear or disgust</w:t>
      </w:r>
      <w:r w:rsidR="009D2BD6" w:rsidRPr="00D02A76">
        <w:rPr>
          <w:rFonts w:eastAsia="SimSun"/>
          <w:lang w:eastAsia="zh-CN"/>
        </w:rPr>
        <w:t xml:space="preserve">. Highly negative pictures could </w:t>
      </w:r>
      <w:r w:rsidR="00707E48" w:rsidRPr="00D02A76">
        <w:t xml:space="preserve">prevent </w:t>
      </w:r>
      <w:r w:rsidR="00EA08B2" w:rsidRPr="00D02A76">
        <w:t xml:space="preserve">the participants </w:t>
      </w:r>
      <w:r w:rsidR="00707E48" w:rsidRPr="00D02A76">
        <w:t>from willfully averting their attention</w:t>
      </w:r>
      <w:r w:rsidRPr="00D02A76">
        <w:rPr>
          <w:rFonts w:eastAsia="SimSun"/>
        </w:rPr>
        <w:t>;</w:t>
      </w:r>
      <w:r w:rsidRPr="00D02A76">
        <w:t xml:space="preserve"> at the same time, the </w:t>
      </w:r>
      <w:r w:rsidR="000D6CEB" w:rsidRPr="00D02A76">
        <w:rPr>
          <w:rFonts w:eastAsia="SimSun"/>
          <w:lang w:eastAsia="zh-CN"/>
        </w:rPr>
        <w:t xml:space="preserve">fear-provoking </w:t>
      </w:r>
      <w:r w:rsidRPr="00D02A76">
        <w:t xml:space="preserve">stimuli </w:t>
      </w:r>
      <w:r w:rsidR="000D6CEB" w:rsidRPr="00D02A76">
        <w:rPr>
          <w:rFonts w:eastAsia="SimSun"/>
          <w:lang w:eastAsia="zh-CN"/>
        </w:rPr>
        <w:t xml:space="preserve">should </w:t>
      </w:r>
      <w:r w:rsidR="00301896" w:rsidRPr="00D02A76">
        <w:rPr>
          <w:rFonts w:eastAsia="SimSun"/>
          <w:lang w:eastAsia="zh-CN"/>
        </w:rPr>
        <w:t>enable</w:t>
      </w:r>
      <w:r w:rsidR="00707E48" w:rsidRPr="00D02A76">
        <w:t xml:space="preserve"> </w:t>
      </w:r>
      <w:r w:rsidR="00EA08B2" w:rsidRPr="00D02A76">
        <w:t xml:space="preserve">the </w:t>
      </w:r>
      <w:r w:rsidRPr="00D02A76">
        <w:t xml:space="preserve">participants </w:t>
      </w:r>
      <w:r w:rsidR="00301896" w:rsidRPr="00D02A76">
        <w:rPr>
          <w:rFonts w:eastAsia="SimSun"/>
          <w:lang w:eastAsia="zh-CN"/>
        </w:rPr>
        <w:t>to</w:t>
      </w:r>
      <w:r w:rsidR="00707E48" w:rsidRPr="00D02A76">
        <w:t xml:space="preserve"> </w:t>
      </w:r>
      <w:r w:rsidRPr="00D02A76">
        <w:t xml:space="preserve">experience </w:t>
      </w:r>
      <w:r w:rsidR="00EA08B2" w:rsidRPr="00D02A76">
        <w:t xml:space="preserve">a </w:t>
      </w:r>
      <w:r w:rsidRPr="00D02A76">
        <w:t>sufficient threat</w:t>
      </w:r>
      <w:r w:rsidR="0046005B" w:rsidRPr="00D02A76">
        <w:t xml:space="preserve">. </w:t>
      </w:r>
      <w:r w:rsidR="00B52627" w:rsidRPr="00D02A76">
        <w:t>Another critical issue is the block design of the study.</w:t>
      </w:r>
      <w:r w:rsidRPr="00D02A76">
        <w:rPr>
          <w:rFonts w:eastAsia="SimSun"/>
        </w:rPr>
        <w:t xml:space="preserve"> The</w:t>
      </w:r>
      <w:r w:rsidR="00B52627" w:rsidRPr="00D02A76">
        <w:t xml:space="preserve"> EEG/ERP </w:t>
      </w:r>
      <w:r w:rsidR="00301896" w:rsidRPr="00D02A76">
        <w:rPr>
          <w:rFonts w:eastAsia="SimSun"/>
          <w:lang w:eastAsia="zh-CN"/>
        </w:rPr>
        <w:t>signal is</w:t>
      </w:r>
      <w:r w:rsidR="00B52627" w:rsidRPr="00D02A76">
        <w:t xml:space="preserve"> </w:t>
      </w:r>
      <w:r w:rsidR="00EA08B2" w:rsidRPr="00D02A76">
        <w:t xml:space="preserve">sufficiently </w:t>
      </w:r>
      <w:r w:rsidR="00B52627" w:rsidRPr="00D02A76">
        <w:t>sensitive and</w:t>
      </w:r>
      <w:r w:rsidRPr="00D02A76">
        <w:rPr>
          <w:rFonts w:eastAsia="SimSun"/>
        </w:rPr>
        <w:t xml:space="preserve"> </w:t>
      </w:r>
      <w:r w:rsidR="00B52627" w:rsidRPr="00D02A76">
        <w:t>dynamic to follow every event. However, i</w:t>
      </w:r>
      <w:r w:rsidR="005A6A33" w:rsidRPr="00D02A76">
        <w:t xml:space="preserve">t </w:t>
      </w:r>
      <w:r w:rsidR="00EA08B2" w:rsidRPr="00D02A76">
        <w:t xml:space="preserve">would be </w:t>
      </w:r>
      <w:r w:rsidR="005A6A33" w:rsidRPr="00D02A76">
        <w:t xml:space="preserve">more appropriate to </w:t>
      </w:r>
      <w:r w:rsidR="00EA08B2" w:rsidRPr="00D02A76">
        <w:t xml:space="preserve">implement </w:t>
      </w:r>
      <w:r w:rsidR="005A6A33" w:rsidRPr="00D02A76">
        <w:t>a block design with a 20</w:t>
      </w:r>
      <w:r w:rsidR="003841C5">
        <w:t>–</w:t>
      </w:r>
      <w:r w:rsidR="005A6A33" w:rsidRPr="00D02A76">
        <w:t>30</w:t>
      </w:r>
      <w:r w:rsidR="009E3EA3">
        <w:t xml:space="preserve"> </w:t>
      </w:r>
      <w:r w:rsidR="005A6A33" w:rsidRPr="00D02A76">
        <w:t>s viewing period because</w:t>
      </w:r>
      <w:r w:rsidRPr="00D02A76">
        <w:rPr>
          <w:rFonts w:eastAsia="SimSun"/>
        </w:rPr>
        <w:t xml:space="preserve"> the</w:t>
      </w:r>
      <w:r w:rsidR="005A6A33" w:rsidRPr="00D02A76">
        <w:t xml:space="preserve"> </w:t>
      </w:r>
      <w:r w:rsidR="00B52627" w:rsidRPr="00D02A76">
        <w:t>pattern of</w:t>
      </w:r>
      <w:r w:rsidR="005A6A33" w:rsidRPr="00D02A76">
        <w:t xml:space="preserve"> </w:t>
      </w:r>
      <w:r w:rsidR="00B52627" w:rsidRPr="00D02A76">
        <w:t xml:space="preserve">cardiac </w:t>
      </w:r>
      <w:r w:rsidRPr="00D02A76">
        <w:rPr>
          <w:rFonts w:eastAsia="SimSun"/>
        </w:rPr>
        <w:t xml:space="preserve">function </w:t>
      </w:r>
      <w:r w:rsidR="005A6A33" w:rsidRPr="00D02A76">
        <w:t xml:space="preserve">or emotion may not change </w:t>
      </w:r>
      <w:r w:rsidR="00EA08B2" w:rsidRPr="00D02A76">
        <w:t xml:space="preserve">on the order of </w:t>
      </w:r>
      <w:r w:rsidR="005A6A33" w:rsidRPr="00D02A76">
        <w:t>seconds</w:t>
      </w:r>
      <w:r w:rsidR="005A6A33" w:rsidRPr="00D02A76">
        <w:rPr>
          <w:lang w:eastAsia="zh-CN"/>
        </w:rPr>
        <w:fldChar w:fldCharType="begin"/>
      </w:r>
      <w:r w:rsidR="000778A7">
        <w:rPr>
          <w:lang w:eastAsia="zh-CN"/>
        </w:rPr>
        <w:instrText xml:space="preserve"> ADDIN EN.CITE &lt;EndNote&gt;&lt;Cite&gt;&lt;Author&gt;Meseguer&lt;/Author&gt;&lt;Year&gt;2007&lt;/Year&gt;&lt;RecNum&gt;530&lt;/RecNum&gt;&lt;DisplayText&gt;&lt;style face="superscript"&gt;27&lt;/style&gt;&lt;/DisplayText&gt;&lt;record&gt;&lt;rec-number&gt;530&lt;/rec-number&gt;&lt;foreign-keys&gt;&lt;key app="EN" db-id="w00xtvsd1rrdtjer2w8pz9pxrx0t9dw2zfse" timestamp="1622210148"&gt;530&lt;/key&gt;&lt;/foreign-keys&gt;&lt;ref-type name="Journal Article"&gt;17&lt;/ref-type&gt;&lt;contributors&gt;&lt;authors&gt;&lt;author&gt;Meseguer, V.&lt;/author&gt;&lt;author&gt;Romero, M. J.&lt;/author&gt;&lt;author&gt;Barros-Loscertales, A.&lt;/author&gt;&lt;author&gt;Belloch, V.&lt;/author&gt;&lt;author&gt;Bosch-Morell, F.&lt;/author&gt;&lt;author&gt;Romero, J.&lt;/author&gt;&lt;author&gt;Avila, C.&lt;/author&gt;&lt;/authors&gt;&lt;/contributors&gt;&lt;auth-address&gt;Univ Jaume 1, Fac Ciencias Humanas &amp;amp; Sociales, Castellon de La Plana 12071, Spain&amp;#xD;Hosp Arnau Vilanova, Valencia, Spain&lt;/auth-address&gt;&lt;titles&gt;&lt;title&gt;Mapping the apetitive and aversive systems with emotional pictures using a Block-design fMRI procedure&lt;/title&gt;&lt;secondary-title&gt;Psicothema&lt;/secondary-title&gt;&lt;alt-title&gt;Psicothema&lt;/alt-title&gt;&lt;/titles&gt;&lt;periodical&gt;&lt;full-title&gt;Psicothema&lt;/full-title&gt;&lt;abbr-1&gt;Psicothema&lt;/abbr-1&gt;&lt;/periodical&gt;&lt;alt-periodical&gt;&lt;full-title&gt;Psicothema&lt;/full-title&gt;&lt;abbr-1&gt;Psicothema&lt;/abbr-1&gt;&lt;/alt-periodical&gt;&lt;pages&gt;483-488&lt;/pages&gt;&lt;volume&gt;19&lt;/volume&gt;&lt;number&gt;3&lt;/number&gt;&lt;keywords&gt;&lt;keyword&gt;neural activation&lt;/keyword&gt;&lt;keyword&gt;human amygdala&lt;/keyword&gt;&lt;keyword&gt;modulation&lt;/keyword&gt;&lt;keyword&gt;attention&lt;/keyword&gt;&lt;keyword&gt;arousal&lt;/keyword&gt;&lt;keyword&gt;cortex&lt;/keyword&gt;&lt;/keywords&gt;&lt;dates&gt;&lt;year&gt;2007&lt;/year&gt;&lt;pub-dates&gt;&lt;date&gt;Aug&lt;/date&gt;&lt;/pub-dates&gt;&lt;/dates&gt;&lt;isbn&gt;0214-9915&lt;/isbn&gt;&lt;accession-num&gt;WOS:000247901200019&lt;/accession-num&gt;&lt;urls&gt;&lt;related-urls&gt;&lt;url&gt;&amp;lt;Go to ISI&amp;gt;://WOS:000247901200019&lt;/url&gt;&lt;/related-urls&gt;&lt;/urls&gt;&lt;language&gt;English&lt;/language&gt;&lt;/record&gt;&lt;/Cite&gt;&lt;/EndNote&gt;</w:instrText>
      </w:r>
      <w:r w:rsidR="005A6A33" w:rsidRPr="00D02A76">
        <w:rPr>
          <w:lang w:eastAsia="zh-CN"/>
        </w:rPr>
        <w:fldChar w:fldCharType="separate"/>
      </w:r>
      <w:r w:rsidR="000778A7" w:rsidRPr="000778A7">
        <w:rPr>
          <w:noProof/>
          <w:vertAlign w:val="superscript"/>
          <w:lang w:eastAsia="zh-CN"/>
        </w:rPr>
        <w:t>27</w:t>
      </w:r>
      <w:r w:rsidR="005A6A33" w:rsidRPr="00D02A76">
        <w:rPr>
          <w:lang w:eastAsia="zh-CN"/>
        </w:rPr>
        <w:fldChar w:fldCharType="end"/>
      </w:r>
      <w:r w:rsidR="00C542E5" w:rsidRPr="00D02A76">
        <w:t>. On the other hand, a 60</w:t>
      </w:r>
      <w:r w:rsidR="00F210D5">
        <w:t xml:space="preserve"> </w:t>
      </w:r>
      <w:r w:rsidR="00C542E5" w:rsidRPr="00D02A76">
        <w:t>s block might be too long</w:t>
      </w:r>
      <w:r w:rsidR="00EB3AB0" w:rsidRPr="00D02A76">
        <w:t>,</w:t>
      </w:r>
      <w:r w:rsidR="00C542E5" w:rsidRPr="00D02A76">
        <w:t xml:space="preserve"> and the neural response could be</w:t>
      </w:r>
      <w:r w:rsidR="00EA08B2" w:rsidRPr="00D02A76">
        <w:t>come</w:t>
      </w:r>
      <w:r w:rsidR="00C542E5" w:rsidRPr="00D02A76">
        <w:t xml:space="preserve"> habitu</w:t>
      </w:r>
      <w:r w:rsidR="00EA08B2" w:rsidRPr="00D02A76">
        <w:t>a</w:t>
      </w:r>
      <w:r w:rsidR="009D6BFD">
        <w:t>ted</w:t>
      </w:r>
      <w:r w:rsidR="00C542E5" w:rsidRPr="00D02A76">
        <w:t xml:space="preserve"> in </w:t>
      </w:r>
      <w:r w:rsidR="009D6BFD">
        <w:t xml:space="preserve">the </w:t>
      </w:r>
      <w:r w:rsidR="00C542E5" w:rsidRPr="00D02A76">
        <w:t xml:space="preserve">ERP </w:t>
      </w:r>
      <w:r w:rsidR="00C542E5" w:rsidRPr="00D02A76">
        <w:rPr>
          <w:rFonts w:eastAsia="SimSun"/>
        </w:rPr>
        <w:t>studies</w:t>
      </w:r>
      <w:r w:rsidR="00C542E5" w:rsidRPr="00D02A76">
        <w:t>.</w:t>
      </w:r>
    </w:p>
    <w:p w14:paraId="7C826713" w14:textId="77777777" w:rsidR="00CB6FE8" w:rsidRPr="00D02A76" w:rsidRDefault="00CB6FE8" w:rsidP="00D02A76">
      <w:pPr>
        <w:rPr>
          <w:rFonts w:eastAsia="SimSun"/>
          <w:lang w:eastAsia="zh-CN"/>
        </w:rPr>
      </w:pPr>
    </w:p>
    <w:p w14:paraId="31B92DDA" w14:textId="30FEB9B2" w:rsidR="00BC194E" w:rsidRPr="00D02A76" w:rsidRDefault="00A15177" w:rsidP="00D02A76">
      <w:pPr>
        <w:rPr>
          <w:lang w:eastAsia="zh-CN"/>
        </w:rPr>
      </w:pPr>
      <w:r>
        <w:t>The EEG data processing stage needs</w:t>
      </w:r>
      <w:r w:rsidR="00F05FF4" w:rsidRPr="00D02A76">
        <w:t xml:space="preserve"> to make a backup during each step, </w:t>
      </w:r>
      <w:r w:rsidR="00766E59">
        <w:rPr>
          <w:rFonts w:hint="eastAsia"/>
          <w:lang w:eastAsia="zh-CN"/>
        </w:rPr>
        <w:t>as each step</w:t>
      </w:r>
      <w:r w:rsidR="001C5526">
        <w:rPr>
          <w:rFonts w:hint="eastAsia"/>
          <w:lang w:eastAsia="zh-CN"/>
        </w:rPr>
        <w:t xml:space="preserve"> </w:t>
      </w:r>
      <w:r w:rsidR="00F05FF4" w:rsidRPr="00D02A76">
        <w:t>alters the data and record</w:t>
      </w:r>
      <w:r w:rsidR="005A42EB" w:rsidRPr="00D02A76">
        <w:rPr>
          <w:lang w:eastAsia="zh-CN"/>
        </w:rPr>
        <w:t>s</w:t>
      </w:r>
      <w:r w:rsidR="00F05FF4" w:rsidRPr="00D02A76">
        <w:t xml:space="preserve"> the changes made during those steps. </w:t>
      </w:r>
      <w:r w:rsidR="005A42EB" w:rsidRPr="00D02A76">
        <w:rPr>
          <w:lang w:eastAsia="zh-CN"/>
        </w:rPr>
        <w:t xml:space="preserve">This can be used to track changes and make it easier to find errors </w:t>
      </w:r>
      <w:r w:rsidR="00EA08B2" w:rsidRPr="00D02A76">
        <w:rPr>
          <w:lang w:eastAsia="zh-CN"/>
        </w:rPr>
        <w:t xml:space="preserve">during </w:t>
      </w:r>
      <w:r w:rsidR="005A42EB" w:rsidRPr="00D02A76">
        <w:rPr>
          <w:lang w:eastAsia="zh-CN"/>
        </w:rPr>
        <w:t xml:space="preserve">batch processing. </w:t>
      </w:r>
      <w:r w:rsidR="00F05FF4" w:rsidRPr="00D02A76">
        <w:t xml:space="preserve">Improving the </w:t>
      </w:r>
      <w:r w:rsidR="00B03617">
        <w:t>data quality</w:t>
      </w:r>
      <w:r w:rsidR="00F05FF4" w:rsidRPr="00D02A76">
        <w:t xml:space="preserve"> is also </w:t>
      </w:r>
      <w:r w:rsidR="00B03617">
        <w:t>essential</w:t>
      </w:r>
      <w:r w:rsidR="00F05FF4" w:rsidRPr="00D02A76">
        <w:t xml:space="preserve">, so experience in raw data cleaning and identifying bad </w:t>
      </w:r>
      <w:r w:rsidR="00766E59">
        <w:rPr>
          <w:rFonts w:hint="eastAsia"/>
          <w:lang w:eastAsia="zh-CN"/>
        </w:rPr>
        <w:t>independent components (</w:t>
      </w:r>
      <w:r w:rsidR="00F05FF4" w:rsidRPr="00D02A76">
        <w:t>ICs</w:t>
      </w:r>
      <w:r w:rsidR="00766E59">
        <w:rPr>
          <w:rFonts w:hint="eastAsia"/>
          <w:lang w:eastAsia="zh-CN"/>
        </w:rPr>
        <w:t>)</w:t>
      </w:r>
      <w:r w:rsidR="00F05FF4" w:rsidRPr="00D02A76">
        <w:t xml:space="preserve"> is needed.</w:t>
      </w:r>
      <w:r w:rsidR="00F05FF4" w:rsidRPr="00D02A76">
        <w:rPr>
          <w:lang w:eastAsia="zh-CN"/>
        </w:rPr>
        <w:t xml:space="preserve"> In </w:t>
      </w:r>
      <w:r w:rsidR="00EA08B2" w:rsidRPr="00D02A76">
        <w:rPr>
          <w:lang w:eastAsia="zh-CN"/>
        </w:rPr>
        <w:t xml:space="preserve">the </w:t>
      </w:r>
      <w:r w:rsidR="00F05FF4" w:rsidRPr="00D02A76">
        <w:rPr>
          <w:lang w:eastAsia="zh-CN"/>
        </w:rPr>
        <w:t>statistical analysis, comparisons were made on grand averages</w:t>
      </w:r>
      <w:r w:rsidR="00301896" w:rsidRPr="00D02A76">
        <w:rPr>
          <w:rFonts w:eastAsia="SimSun"/>
          <w:lang w:eastAsia="zh-CN"/>
        </w:rPr>
        <w:t>,</w:t>
      </w:r>
      <w:r w:rsidR="00F05FF4" w:rsidRPr="00D02A76">
        <w:rPr>
          <w:lang w:eastAsia="zh-CN"/>
        </w:rPr>
        <w:t xml:space="preserve"> and ANOVA was applied. </w:t>
      </w:r>
      <w:r w:rsidR="00EA08B2" w:rsidRPr="00D02A76">
        <w:rPr>
          <w:lang w:eastAsia="zh-CN"/>
        </w:rPr>
        <w:t xml:space="preserve">We caution </w:t>
      </w:r>
      <w:r w:rsidR="00F05FF4" w:rsidRPr="00D02A76">
        <w:rPr>
          <w:lang w:eastAsia="zh-CN"/>
        </w:rPr>
        <w:t>that th</w:t>
      </w:r>
      <w:r w:rsidR="00506142" w:rsidRPr="00D02A76">
        <w:rPr>
          <w:lang w:eastAsia="zh-CN"/>
        </w:rPr>
        <w:t xml:space="preserve">is statistic with </w:t>
      </w:r>
      <w:r w:rsidR="00B20661">
        <w:rPr>
          <w:lang w:eastAsia="zh-CN"/>
        </w:rPr>
        <w:t xml:space="preserve">the </w:t>
      </w:r>
      <w:r w:rsidR="00506142" w:rsidRPr="00D02A76">
        <w:rPr>
          <w:lang w:eastAsia="zh-CN"/>
        </w:rPr>
        <w:t>fixed-effect model</w:t>
      </w:r>
      <w:r w:rsidR="00F05FF4" w:rsidRPr="00D02A76">
        <w:rPr>
          <w:lang w:eastAsia="zh-CN"/>
        </w:rPr>
        <w:t xml:space="preserve"> is </w:t>
      </w:r>
      <w:r w:rsidR="00EA08B2" w:rsidRPr="00D02A76">
        <w:rPr>
          <w:lang w:eastAsia="zh-CN"/>
        </w:rPr>
        <w:t xml:space="preserve">susceptible </w:t>
      </w:r>
      <w:r w:rsidR="00B20661">
        <w:rPr>
          <w:rFonts w:eastAsia="SimSun"/>
          <w:lang w:eastAsia="zh-CN"/>
        </w:rPr>
        <w:t>to</w:t>
      </w:r>
      <w:r w:rsidR="00F05FF4" w:rsidRPr="00D02A76">
        <w:rPr>
          <w:lang w:eastAsia="zh-CN"/>
        </w:rPr>
        <w:t xml:space="preserve"> random </w:t>
      </w:r>
      <w:r w:rsidR="00F05FF4" w:rsidRPr="00D02A76">
        <w:rPr>
          <w:rFonts w:eastAsia="SimSun"/>
          <w:lang w:eastAsia="zh-CN"/>
        </w:rPr>
        <w:t>effects</w:t>
      </w:r>
      <w:r w:rsidR="005A6A33" w:rsidRPr="00D02A76">
        <w:rPr>
          <w:lang w:eastAsia="zh-CN"/>
        </w:rPr>
        <w:fldChar w:fldCharType="begin"/>
      </w:r>
      <w:r w:rsidR="000778A7">
        <w:rPr>
          <w:lang w:eastAsia="zh-CN"/>
        </w:rPr>
        <w:instrText xml:space="preserve"> ADDIN EN.CITE &lt;EndNote&gt;&lt;Cite&gt;&lt;Author&gt;Luck&lt;/Author&gt;&lt;Year&gt;2017&lt;/Year&gt;&lt;RecNum&gt;662&lt;/RecNum&gt;&lt;DisplayText&gt;&lt;style face="superscript"&gt;28&lt;/style&gt;&lt;/DisplayText&gt;&lt;record&gt;&lt;rec-number&gt;662&lt;/rec-number&gt;&lt;foreign-keys&gt;&lt;key app="EN" db-id="w00xtvsd1rrdtjer2w8pz9pxrx0t9dw2zfse" timestamp="1627736048"&gt;662&lt;/key&gt;&lt;/foreign-keys&gt;&lt;ref-type name="Journal Article"&gt;17&lt;/ref-type&gt;&lt;contributors&gt;&lt;authors&gt;&lt;author&gt;Luck, S. J.&lt;/author&gt;&lt;author&gt;Gaspelin, N.&lt;/author&gt;&lt;/authors&gt;&lt;/contributors&gt;&lt;auth-address&gt;Univ Calif Davis, Ctr Mind &amp;amp; Brain, Davis, CA 95616 USA&amp;#xD;Univ Calif Davis, Dept Psychol, Davis, CA 95616 USA&lt;/auth-address&gt;&lt;titles&gt;&lt;title&gt;How to get statistically significant effects in any ERP experiment (and why you shouldn&amp;apos;t)&lt;/title&gt;&lt;secondary-title&gt;Psychophysiology&lt;/secondary-title&gt;&lt;alt-title&gt;Psychophysiology&lt;/alt-title&gt;&lt;/titles&gt;&lt;periodical&gt;&lt;full-title&gt;Psychophysiology&lt;/full-title&gt;&lt;abbr-1&gt;Psychophysiology&lt;/abbr-1&gt;&lt;/periodical&gt;&lt;alt-periodical&gt;&lt;full-title&gt;Psychophysiology&lt;/full-title&gt;&lt;abbr-1&gt;Psychophysiology&lt;/abbr-1&gt;&lt;/alt-periodical&gt;&lt;pages&gt;146-157&lt;/pages&gt;&lt;volume&gt;54&lt;/volume&gt;&lt;number&gt;1&lt;/number&gt;&lt;keywords&gt;&lt;keyword&gt;analysis/statistical methods&lt;/keyword&gt;&lt;keyword&gt;erps&lt;/keyword&gt;&lt;keyword&gt;other&lt;/keyword&gt;&lt;keyword&gt;event-related potentials&lt;/keyword&gt;&lt;keyword&gt;mass univariate analysis&lt;/keyword&gt;&lt;keyword&gt;mismatch negativity mmn&lt;/keyword&gt;&lt;keyword&gt;electrophysiological evidence&lt;/keyword&gt;&lt;keyword&gt;visual-search&lt;/keyword&gt;&lt;keyword&gt;attention&lt;/keyword&gt;&lt;keyword&gt;schizophrenia&lt;/keyword&gt;&lt;keyword&gt;probability&lt;/keyword&gt;&lt;keyword&gt;simulation&lt;/keyword&gt;&lt;keyword&gt;allocation&lt;/keyword&gt;&lt;/keywords&gt;&lt;dates&gt;&lt;year&gt;2017&lt;/year&gt;&lt;pub-dates&gt;&lt;date&gt;Jan&lt;/date&gt;&lt;/pub-dates&gt;&lt;/dates&gt;&lt;isbn&gt;0048-5772&lt;/isbn&gt;&lt;accession-num&gt;WOS:000393549800014&lt;/accession-num&gt;&lt;urls&gt;&lt;related-urls&gt;&lt;url&gt;&amp;lt;Go to ISI&amp;gt;://WOS:000393549800014&lt;/url&gt;&lt;/related-urls&gt;&lt;/urls&gt;&lt;electronic-resource-num&gt;10.1111/psyp.12639&lt;/electronic-resource-num&gt;&lt;language&gt;English&lt;/language&gt;&lt;/record&gt;&lt;/Cite&gt;&lt;/EndNote&gt;</w:instrText>
      </w:r>
      <w:r w:rsidR="005A6A33" w:rsidRPr="00D02A76">
        <w:rPr>
          <w:lang w:eastAsia="zh-CN"/>
        </w:rPr>
        <w:fldChar w:fldCharType="separate"/>
      </w:r>
      <w:r w:rsidR="000778A7" w:rsidRPr="000778A7">
        <w:rPr>
          <w:noProof/>
          <w:vertAlign w:val="superscript"/>
          <w:lang w:eastAsia="zh-CN"/>
        </w:rPr>
        <w:t>28</w:t>
      </w:r>
      <w:r w:rsidR="005A6A33" w:rsidRPr="00D02A76">
        <w:rPr>
          <w:lang w:eastAsia="zh-CN"/>
        </w:rPr>
        <w:fldChar w:fldCharType="end"/>
      </w:r>
      <w:r w:rsidR="00F05FF4" w:rsidRPr="00D02A76">
        <w:rPr>
          <w:lang w:eastAsia="zh-CN"/>
        </w:rPr>
        <w:t>. Mixed</w:t>
      </w:r>
      <w:r w:rsidR="00301896" w:rsidRPr="00D02A76">
        <w:rPr>
          <w:rFonts w:eastAsia="SimSun"/>
          <w:lang w:eastAsia="zh-CN"/>
        </w:rPr>
        <w:t>-</w:t>
      </w:r>
      <w:r w:rsidR="00F05FF4" w:rsidRPr="00D02A76">
        <w:rPr>
          <w:lang w:eastAsia="zh-CN"/>
        </w:rPr>
        <w:t>effects models can be adapted to control extraneous factors</w:t>
      </w:r>
      <w:r w:rsidR="005A6A33" w:rsidRPr="00D02A76">
        <w:rPr>
          <w:lang w:eastAsia="zh-CN"/>
        </w:rPr>
        <w:fldChar w:fldCharType="begin"/>
      </w:r>
      <w:r w:rsidR="000778A7">
        <w:rPr>
          <w:lang w:eastAsia="zh-CN"/>
        </w:rPr>
        <w:instrText xml:space="preserve"> ADDIN EN.CITE &lt;EndNote&gt;&lt;Cite&gt;&lt;Author&gt;Meteyard&lt;/Author&gt;&lt;Year&gt;2020&lt;/Year&gt;&lt;RecNum&gt;664&lt;/RecNum&gt;&lt;DisplayText&gt;&lt;style face="superscript"&gt;29&lt;/style&gt;&lt;/DisplayText&gt;&lt;record&gt;&lt;rec-number&gt;664&lt;/rec-number&gt;&lt;foreign-keys&gt;&lt;key app="EN" db-id="w00xtvsd1rrdtjer2w8pz9pxrx0t9dw2zfse" timestamp="1627736449"&gt;664&lt;/key&gt;&lt;/foreign-keys&gt;&lt;ref-type name="Journal Article"&gt;17&lt;/ref-type&gt;&lt;contributors&gt;&lt;authors&gt;&lt;author&gt;Meteyard, L.&lt;/author&gt;&lt;author&gt;Davies, R. A. I.&lt;/author&gt;&lt;/authors&gt;&lt;/contributors&gt;&lt;auth-address&gt;Univ Reading, Sch Psychol &amp;amp; Clin Language Sci, Reading RG6 6AL, Berks, England&amp;#xD;Univ Lancaster, Dept Psychol, Lancaster LA1 4YF, England&lt;/auth-address&gt;&lt;titles&gt;&lt;title&gt;Best practice guidance for linear mixed-effects models in psychological science&lt;/title&gt;&lt;secondary-title&gt;Journal of Memory and Language&lt;/secondary-title&gt;&lt;alt-title&gt;J Mem Lang&lt;/alt-title&gt;&lt;/titles&gt;&lt;periodical&gt;&lt;full-title&gt;Journal of Memory and Language&lt;/full-title&gt;&lt;abbr-1&gt;J Mem Lang&lt;/abbr-1&gt;&lt;/periodical&gt;&lt;alt-periodical&gt;&lt;full-title&gt;Journal of Memory and Language&lt;/full-title&gt;&lt;abbr-1&gt;J Mem Lang&lt;/abbr-1&gt;&lt;/alt-periodical&gt;&lt;volume&gt;112&lt;/volume&gt;&lt;keywords&gt;&lt;keyword&gt;linear mixed effects models&lt;/keyword&gt;&lt;keyword&gt;hierarchical models&lt;/keyword&gt;&lt;keyword&gt;multilevel models&lt;/keyword&gt;&lt;keyword&gt;fixed-effect fallacy&lt;/keyword&gt;&lt;keyword&gt;statistical power&lt;/keyword&gt;&lt;keyword&gt;sample-sizes&lt;/keyword&gt;&lt;keyword&gt;i error&lt;/keyword&gt;&lt;keyword&gt;multilevel&lt;/keyword&gt;&lt;keyword&gt;language&lt;/keyword&gt;&lt;keyword&gt;words&lt;/keyword&gt;&lt;keyword&gt;regression&lt;/keyword&gt;&lt;keyword&gt;tutorial&lt;/keyword&gt;&lt;keyword&gt;systems&lt;/keyword&gt;&lt;/keywords&gt;&lt;dates&gt;&lt;year&gt;2020&lt;/year&gt;&lt;pub-dates&gt;&lt;date&gt;Jun&lt;/date&gt;&lt;/pub-dates&gt;&lt;/dates&gt;&lt;isbn&gt;0749-596x&lt;/isbn&gt;&lt;accession-num&gt;WOS:000527909900007&lt;/accession-num&gt;&lt;urls&gt;&lt;related-urls&gt;&lt;url&gt;&amp;lt;Go to ISI&amp;gt;://WOS:000527909900007&lt;/url&gt;&lt;/related-urls&gt;&lt;/urls&gt;&lt;electronic-resource-num&gt;ARTN 10409210.1016/j.jml.2020.104092&lt;/electronic-resource-num&gt;&lt;language&gt;English&lt;/language&gt;&lt;/record&gt;&lt;/Cite&gt;&lt;/EndNote&gt;</w:instrText>
      </w:r>
      <w:r w:rsidR="005A6A33" w:rsidRPr="00D02A76">
        <w:rPr>
          <w:lang w:eastAsia="zh-CN"/>
        </w:rPr>
        <w:fldChar w:fldCharType="separate"/>
      </w:r>
      <w:r w:rsidR="000778A7" w:rsidRPr="000778A7">
        <w:rPr>
          <w:noProof/>
          <w:vertAlign w:val="superscript"/>
          <w:lang w:eastAsia="zh-CN"/>
        </w:rPr>
        <w:t>29</w:t>
      </w:r>
      <w:r w:rsidR="005A6A33" w:rsidRPr="00D02A76">
        <w:rPr>
          <w:lang w:eastAsia="zh-CN"/>
        </w:rPr>
        <w:fldChar w:fldCharType="end"/>
      </w:r>
      <w:r w:rsidR="00777D80" w:rsidRPr="00D02A76">
        <w:rPr>
          <w:lang w:eastAsia="zh-CN"/>
        </w:rPr>
        <w:t>, and the assumption of linearity can potentially affect inferences drawn from the ERP data</w:t>
      </w:r>
      <w:r w:rsidR="005A6A33" w:rsidRPr="00D02A76">
        <w:rPr>
          <w:lang w:eastAsia="zh-CN"/>
        </w:rPr>
        <w:fldChar w:fldCharType="begin"/>
      </w:r>
      <w:r w:rsidR="000778A7">
        <w:rPr>
          <w:lang w:eastAsia="zh-CN"/>
        </w:rPr>
        <w:instrText xml:space="preserve"> ADDIN EN.CITE &lt;EndNote&gt;&lt;Cite&gt;&lt;Author&gt;Tremblay&lt;/Author&gt;&lt;Year&gt;2015&lt;/Year&gt;&lt;RecNum&gt;663&lt;/RecNum&gt;&lt;DisplayText&gt;&lt;style face="superscript"&gt;30&lt;/style&gt;&lt;/DisplayText&gt;&lt;record&gt;&lt;rec-number&gt;663&lt;/rec-number&gt;&lt;foreign-keys&gt;&lt;key app="EN" db-id="w00xtvsd1rrdtjer2w8pz9pxrx0t9dw2zfse" timestamp="1627736136"&gt;663&lt;/key&gt;&lt;/foreign-keys&gt;&lt;ref-type name="Journal Article"&gt;17&lt;/ref-type&gt;&lt;contributors&gt;&lt;authors&gt;&lt;author&gt;Tremblay, A.&lt;/author&gt;&lt;author&gt;Newman, A. J.&lt;/author&gt;&lt;/authors&gt;&lt;/contributors&gt;&lt;auth-address&gt;Dalhousie Univ, NeuroCognit Imaging Lab, Halifax, NS B3H 4R2, Canada&lt;/auth-address&gt;&lt;titles&gt;&lt;title&gt;Modeling nonlinear relationships in ERP data using mixed-effects regression with R examples&lt;/title&gt;&lt;secondary-title&gt;Psychophysiology&lt;/secondary-title&gt;&lt;alt-title&gt;Psychophysiology&lt;/alt-title&gt;&lt;/titles&gt;&lt;periodical&gt;&lt;full-title&gt;Psychophysiology&lt;/full-title&gt;&lt;abbr-1&gt;Psychophysiology&lt;/abbr-1&gt;&lt;/periodical&gt;&lt;alt-periodical&gt;&lt;full-title&gt;Psychophysiology&lt;/full-title&gt;&lt;abbr-1&gt;Psychophysiology&lt;/abbr-1&gt;&lt;/alt-periodical&gt;&lt;pages&gt;124-139&lt;/pages&gt;&lt;volume&gt;52&lt;/volume&gt;&lt;number&gt;1&lt;/number&gt;&lt;keywords&gt;&lt;keyword&gt;eeg&lt;/keyword&gt;&lt;keyword&gt;erp&lt;/keyword&gt;&lt;keyword&gt;nonlinear relationships&lt;/keyword&gt;&lt;keyword&gt;gamm&lt;/keyword&gt;&lt;keyword&gt;regression splines&lt;/keyword&gt;&lt;keyword&gt;word-length&lt;/keyword&gt;&lt;keyword&gt;multimodel inference&lt;/keyword&gt;&lt;keyword&gt;behavioral ecology&lt;/keyword&gt;&lt;keyword&gt;recognition&lt;/keyword&gt;&lt;keyword&gt;frequency&lt;/keyword&gt;&lt;keyword&gt;selection&lt;/keyword&gt;&lt;keyword&gt;brain&lt;/keyword&gt;&lt;keyword&gt;line&lt;/keyword&gt;&lt;/keywords&gt;&lt;dates&gt;&lt;year&gt;2015&lt;/year&gt;&lt;pub-dates&gt;&lt;date&gt;Jan&lt;/date&gt;&lt;/pub-dates&gt;&lt;/dates&gt;&lt;isbn&gt;0048-5772&lt;/isbn&gt;&lt;accession-num&gt;WOS:000346909000014&lt;/accession-num&gt;&lt;urls&gt;&lt;related-urls&gt;&lt;url&gt;&amp;lt;Go to ISI&amp;gt;://WOS:000346909000014&lt;/url&gt;&lt;/related-urls&gt;&lt;/urls&gt;&lt;electronic-resource-num&gt;10.1111/psyp.12299&lt;/electronic-resource-num&gt;&lt;language&gt;English&lt;/language&gt;&lt;/record&gt;&lt;/Cite&gt;&lt;/EndNote&gt;</w:instrText>
      </w:r>
      <w:r w:rsidR="005A6A33" w:rsidRPr="00D02A76">
        <w:rPr>
          <w:lang w:eastAsia="zh-CN"/>
        </w:rPr>
        <w:fldChar w:fldCharType="separate"/>
      </w:r>
      <w:r w:rsidR="000778A7" w:rsidRPr="000778A7">
        <w:rPr>
          <w:noProof/>
          <w:vertAlign w:val="superscript"/>
          <w:lang w:eastAsia="zh-CN"/>
        </w:rPr>
        <w:t>30</w:t>
      </w:r>
      <w:r w:rsidR="005A6A33" w:rsidRPr="00D02A76">
        <w:rPr>
          <w:lang w:eastAsia="zh-CN"/>
        </w:rPr>
        <w:fldChar w:fldCharType="end"/>
      </w:r>
      <w:r w:rsidR="00777D80" w:rsidRPr="00D02A76">
        <w:rPr>
          <w:lang w:eastAsia="zh-CN"/>
        </w:rPr>
        <w:t>.</w:t>
      </w:r>
    </w:p>
    <w:p w14:paraId="2820D80B" w14:textId="77777777" w:rsidR="00CB6FE8" w:rsidRPr="00D02A76" w:rsidRDefault="00CB6FE8" w:rsidP="00D02A76">
      <w:pPr>
        <w:rPr>
          <w:rFonts w:eastAsia="SimSun"/>
          <w:lang w:eastAsia="zh-CN"/>
        </w:rPr>
      </w:pPr>
    </w:p>
    <w:p w14:paraId="0F0CDB4A" w14:textId="664C3E7C" w:rsidR="0046005B" w:rsidRPr="00D02A76" w:rsidRDefault="00EF0F3D" w:rsidP="00D02A76">
      <w:pPr>
        <w:rPr>
          <w:lang w:eastAsia="zh-CN"/>
        </w:rPr>
      </w:pPr>
      <w:r w:rsidRPr="00D02A76">
        <w:rPr>
          <w:lang w:eastAsia="zh-CN"/>
        </w:rPr>
        <w:t xml:space="preserve">Several limitations are worth noting. </w:t>
      </w:r>
      <w:r w:rsidR="00F05FF4" w:rsidRPr="00D02A76">
        <w:t xml:space="preserve">One limitation </w:t>
      </w:r>
      <w:r w:rsidR="00766E59">
        <w:rPr>
          <w:rFonts w:hint="eastAsia"/>
          <w:lang w:eastAsia="zh-CN"/>
        </w:rPr>
        <w:t>is that</w:t>
      </w:r>
      <w:r w:rsidR="00766E59" w:rsidRPr="00D02A76">
        <w:t xml:space="preserve"> </w:t>
      </w:r>
      <w:r w:rsidR="00F05FF4" w:rsidRPr="00D02A76">
        <w:t xml:space="preserve">the current study </w:t>
      </w:r>
      <w:r w:rsidR="00766E59">
        <w:rPr>
          <w:rFonts w:hint="eastAsia"/>
          <w:lang w:eastAsia="zh-CN"/>
        </w:rPr>
        <w:t>enrolled</w:t>
      </w:r>
      <w:r w:rsidR="00F05FF4" w:rsidRPr="00D02A76">
        <w:t xml:space="preserve"> only one </w:t>
      </w:r>
      <w:r w:rsidR="00F05FF4" w:rsidRPr="00D02A76">
        <w:lastRenderedPageBreak/>
        <w:t xml:space="preserve">group of participants </w:t>
      </w:r>
      <w:r w:rsidR="00766E59">
        <w:rPr>
          <w:rFonts w:eastAsia="SimSun" w:hint="eastAsia"/>
          <w:lang w:eastAsia="zh-CN"/>
        </w:rPr>
        <w:t xml:space="preserve">who </w:t>
      </w:r>
      <w:r w:rsidR="00766E59">
        <w:rPr>
          <w:rFonts w:eastAsia="SimSun"/>
          <w:lang w:eastAsia="zh-CN"/>
        </w:rPr>
        <w:t>practiced</w:t>
      </w:r>
      <w:r w:rsidR="00766E59">
        <w:rPr>
          <w:rFonts w:eastAsia="SimSun" w:hint="eastAsia"/>
          <w:lang w:eastAsia="zh-CN"/>
        </w:rPr>
        <w:t xml:space="preserve"> </w:t>
      </w:r>
      <w:proofErr w:type="spellStart"/>
      <w:r w:rsidR="00766E59">
        <w:rPr>
          <w:rFonts w:eastAsia="SimSun" w:hint="eastAsia"/>
          <w:lang w:eastAsia="zh-CN"/>
        </w:rPr>
        <w:t>Pureland</w:t>
      </w:r>
      <w:proofErr w:type="spellEnd"/>
      <w:r w:rsidR="00766E59">
        <w:rPr>
          <w:rFonts w:eastAsia="SimSun" w:hint="eastAsia"/>
          <w:lang w:eastAsia="zh-CN"/>
        </w:rPr>
        <w:t xml:space="preserve"> Buddhism</w:t>
      </w:r>
      <w:r w:rsidR="005605C9" w:rsidRPr="00D02A76">
        <w:t xml:space="preserve">. Enrolling a control group without any experience in religious chanting for comparison could help determine </w:t>
      </w:r>
      <w:r w:rsidR="005605C9" w:rsidRPr="00D02A76">
        <w:rPr>
          <w:rFonts w:eastAsia="SimSun"/>
        </w:rPr>
        <w:t>whether</w:t>
      </w:r>
      <w:r w:rsidR="005605C9" w:rsidRPr="00D02A76">
        <w:t xml:space="preserve"> the effect of religious chanting is mediated by belief or familiarity.</w:t>
      </w:r>
      <w:r w:rsidR="005605C9" w:rsidRPr="00D02A76">
        <w:rPr>
          <w:lang w:eastAsia="zh-CN"/>
        </w:rPr>
        <w:t xml:space="preserve"> </w:t>
      </w:r>
      <w:r w:rsidR="00193030" w:rsidRPr="00D02A76">
        <w:rPr>
          <w:lang w:eastAsia="zh-CN"/>
        </w:rPr>
        <w:t>Usually, a</w:t>
      </w:r>
      <w:r w:rsidR="005605C9" w:rsidRPr="00D02A76">
        <w:rPr>
          <w:lang w:eastAsia="zh-CN"/>
        </w:rPr>
        <w:t xml:space="preserve"> randomized </w:t>
      </w:r>
      <w:r w:rsidR="00F05FF4" w:rsidRPr="00D02A76">
        <w:rPr>
          <w:rFonts w:eastAsia="SimSun"/>
          <w:lang w:eastAsia="zh-CN"/>
        </w:rPr>
        <w:t>controlled</w:t>
      </w:r>
      <w:r w:rsidR="005605C9" w:rsidRPr="00D02A76">
        <w:rPr>
          <w:lang w:eastAsia="zh-CN"/>
        </w:rPr>
        <w:t xml:space="preserve"> trial would be more convincing </w:t>
      </w:r>
      <w:r w:rsidR="002426D8">
        <w:rPr>
          <w:lang w:eastAsia="zh-CN"/>
        </w:rPr>
        <w:t>to examine the impact of emotion modulation on</w:t>
      </w:r>
      <w:r w:rsidR="005605C9" w:rsidRPr="00D02A76">
        <w:rPr>
          <w:lang w:eastAsia="zh-CN"/>
        </w:rPr>
        <w:t xml:space="preserve"> religious chanting</w:t>
      </w:r>
      <w:r w:rsidR="00F05FF4" w:rsidRPr="00D02A76">
        <w:rPr>
          <w:lang w:eastAsia="zh-CN"/>
        </w:rPr>
        <w:fldChar w:fldCharType="begin"/>
      </w:r>
      <w:r w:rsidR="000778A7">
        <w:rPr>
          <w:lang w:eastAsia="zh-CN"/>
        </w:rPr>
        <w:instrText xml:space="preserve"> ADDIN EN.CITE &lt;EndNote&gt;&lt;Cite&gt;&lt;Author&gt;Wu&lt;/Author&gt;&lt;Year&gt;2019&lt;/Year&gt;&lt;RecNum&gt;36&lt;/RecNum&gt;&lt;DisplayText&gt;&lt;style face="superscript"&gt;31&lt;/style&gt;&lt;/DisplayText&gt;&lt;record&gt;&lt;rec-number&gt;36&lt;/rec-number&gt;&lt;foreign-keys&gt;&lt;key app="EN" db-id="w00xtvsd1rrdtjer2w8pz9pxrx0t9dw2zfse" timestamp="1614916361"&gt;36&lt;/key&gt;&lt;/foreign-keys&gt;&lt;ref-type name="Journal Article"&gt;17&lt;/ref-type&gt;&lt;contributors&gt;&lt;authors&gt;&lt;author&gt;Wu, B. W. Y.&lt;/author&gt;&lt;author&gt;Gao, J. L.&lt;/author&gt;&lt;author&gt;Leung, H. K.&lt;/author&gt;&lt;author&gt;Sik, H. H.&lt;/author&gt;&lt;/authors&gt;&lt;/contributors&gt;&lt;auth-address&gt;Univ Hong Kong, Buddhism &amp;amp; Sci Res Lab, Ctr Buddhist Studies, Hong Kong, Peoples R China&lt;/auth-address&gt;&lt;titles&gt;&lt;title&gt;A Randomized Controlled Trial of Awareness Training Program (ATP), a Group-Based Mahayana Buddhist Intervention&lt;/title&gt;&lt;secondary-title&gt;Mindfulness&lt;/secondary-title&gt;&lt;alt-title&gt;Mindfulness&lt;/alt-title&gt;&lt;/titles&gt;&lt;periodical&gt;&lt;full-title&gt;Mindfulness&lt;/full-title&gt;&lt;abbr-1&gt;Mindfulness&lt;/abbr-1&gt;&lt;/periodical&gt;&lt;alt-periodical&gt;&lt;full-title&gt;Mindfulness&lt;/full-title&gt;&lt;abbr-1&gt;Mindfulness&lt;/abbr-1&gt;&lt;/alt-periodical&gt;&lt;pages&gt;1280-1293&lt;/pages&gt;&lt;volume&gt;10&lt;/volume&gt;&lt;number&gt;7&lt;/number&gt;&lt;keywords&gt;&lt;keyword&gt;awareness training program&lt;/keyword&gt;&lt;keyword&gt;mahayana buddhism&lt;/keyword&gt;&lt;keyword&gt;meditation&lt;/keyword&gt;&lt;keyword&gt;stress&lt;/keyword&gt;&lt;keyword&gt;nonattachment&lt;/keyword&gt;&lt;keyword&gt;wisdom of nonattachment&lt;/keyword&gt;&lt;keyword&gt;compassion&lt;/keyword&gt;&lt;keyword&gt;mindfulness&lt;/keyword&gt;&lt;keyword&gt;meditation&lt;/keyword&gt;&lt;keyword&gt;behavior&lt;/keyword&gt;&lt;keyword&gt;teachers&lt;/keyword&gt;&lt;keyword&gt;health&lt;/keyword&gt;&lt;keyword&gt;pilot&lt;/keyword&gt;&lt;/keywords&gt;&lt;dates&gt;&lt;year&gt;2019&lt;/year&gt;&lt;pub-dates&gt;&lt;date&gt;Jul&lt;/date&gt;&lt;/pub-dates&gt;&lt;/dates&gt;&lt;isbn&gt;1868-8527&lt;/isbn&gt;&lt;accession-num&gt;WOS:000470836600008&lt;/accession-num&gt;&lt;urls&gt;&lt;related-urls&gt;&lt;url&gt;&amp;lt;Go to ISI&amp;gt;://WOS:000470836600008&lt;/url&gt;&lt;/related-urls&gt;&lt;/urls&gt;&lt;electronic-resource-num&gt;10.1007/s12671-018-1082-1&lt;/electronic-resource-num&gt;&lt;language&gt;English&lt;/language&gt;&lt;/record&gt;&lt;/Cite&gt;&lt;/EndNote&gt;</w:instrText>
      </w:r>
      <w:r w:rsidR="00F05FF4" w:rsidRPr="00D02A76">
        <w:rPr>
          <w:lang w:eastAsia="zh-CN"/>
        </w:rPr>
        <w:fldChar w:fldCharType="separate"/>
      </w:r>
      <w:r w:rsidR="000778A7" w:rsidRPr="000778A7">
        <w:rPr>
          <w:noProof/>
          <w:vertAlign w:val="superscript"/>
          <w:lang w:eastAsia="zh-CN"/>
        </w:rPr>
        <w:t>31</w:t>
      </w:r>
      <w:r w:rsidR="00F05FF4" w:rsidRPr="00D02A76">
        <w:rPr>
          <w:lang w:eastAsia="zh-CN"/>
        </w:rPr>
        <w:fldChar w:fldCharType="end"/>
      </w:r>
      <w:r w:rsidR="005605C9" w:rsidRPr="00D02A76">
        <w:rPr>
          <w:lang w:eastAsia="zh-CN"/>
        </w:rPr>
        <w:t xml:space="preserve">. However, it is difficult to guarantee that any participant would repetitively chant </w:t>
      </w:r>
      <w:r w:rsidR="00833493">
        <w:rPr>
          <w:lang w:eastAsia="zh-CN"/>
        </w:rPr>
        <w:t>"</w:t>
      </w:r>
      <w:r w:rsidR="005605C9" w:rsidRPr="00D02A76">
        <w:rPr>
          <w:lang w:eastAsia="zh-CN"/>
        </w:rPr>
        <w:t xml:space="preserve">Amitabha </w:t>
      </w:r>
      <w:r w:rsidR="00EA08B2" w:rsidRPr="00D02A76">
        <w:rPr>
          <w:lang w:eastAsia="zh-CN"/>
        </w:rPr>
        <w:t>Buddha</w:t>
      </w:r>
      <w:r w:rsidR="00833493">
        <w:rPr>
          <w:lang w:eastAsia="zh-CN"/>
        </w:rPr>
        <w:t>"</w:t>
      </w:r>
      <w:r w:rsidR="00EA08B2" w:rsidRPr="00D02A76">
        <w:rPr>
          <w:lang w:eastAsia="zh-CN"/>
        </w:rPr>
        <w:t xml:space="preserve"> </w:t>
      </w:r>
      <w:r w:rsidR="005605C9" w:rsidRPr="00D02A76">
        <w:rPr>
          <w:lang w:eastAsia="zh-CN"/>
        </w:rPr>
        <w:t xml:space="preserve">with </w:t>
      </w:r>
      <w:r w:rsidR="002426D8">
        <w:rPr>
          <w:lang w:eastAsia="zh-CN"/>
        </w:rPr>
        <w:t>complete</w:t>
      </w:r>
      <w:r w:rsidR="005605C9" w:rsidRPr="00D02A76">
        <w:rPr>
          <w:lang w:eastAsia="zh-CN"/>
        </w:rPr>
        <w:t xml:space="preserve"> willingness. </w:t>
      </w:r>
      <w:r w:rsidR="008B0A8C" w:rsidRPr="00D02A76">
        <w:rPr>
          <w:lang w:eastAsia="zh-CN"/>
        </w:rPr>
        <w:t xml:space="preserve">Additionally, </w:t>
      </w:r>
      <w:r w:rsidR="00EA08B2" w:rsidRPr="00D02A76">
        <w:rPr>
          <w:lang w:eastAsia="zh-CN"/>
        </w:rPr>
        <w:t xml:space="preserve">the </w:t>
      </w:r>
      <w:r w:rsidR="008B0A8C" w:rsidRPr="00D02A76">
        <w:rPr>
          <w:lang w:eastAsia="zh-CN"/>
        </w:rPr>
        <w:t>LPP is affected by other factors</w:t>
      </w:r>
      <w:r w:rsidR="00F05FF4" w:rsidRPr="00D02A76">
        <w:rPr>
          <w:rFonts w:eastAsia="SimSun"/>
          <w:lang w:eastAsia="zh-CN"/>
        </w:rPr>
        <w:t>,</w:t>
      </w:r>
      <w:r w:rsidR="008B0A8C" w:rsidRPr="00D02A76">
        <w:rPr>
          <w:lang w:eastAsia="zh-CN"/>
        </w:rPr>
        <w:t xml:space="preserve"> such as emotional sound or positive primin</w:t>
      </w:r>
      <w:r w:rsidR="002426D8">
        <w:rPr>
          <w:lang w:eastAsia="zh-CN"/>
        </w:rPr>
        <w:t>g</w:t>
      </w:r>
      <w:r w:rsidR="00F05FF4" w:rsidRPr="00D02A76">
        <w:rPr>
          <w:lang w:eastAsia="zh-CN"/>
        </w:rPr>
        <w:fldChar w:fldCharType="begin"/>
      </w:r>
      <w:r w:rsidR="000778A7">
        <w:rPr>
          <w:lang w:eastAsia="zh-CN"/>
        </w:rPr>
        <w:instrText xml:space="preserve"> ADDIN EN.CITE &lt;EndNote&gt;&lt;Cite&gt;&lt;Author&gt;Brown&lt;/Author&gt;&lt;Year&gt;2017&lt;/Year&gt;&lt;RecNum&gt;661&lt;/RecNum&gt;&lt;DisplayText&gt;&lt;style face="superscript"&gt;32&lt;/style&gt;&lt;/DisplayText&gt;&lt;record&gt;&lt;rec-number&gt;661&lt;/rec-number&gt;&lt;foreign-keys&gt;&lt;key app="EN" db-id="w00xtvsd1rrdtjer2w8pz9pxrx0t9dw2zfse" timestamp="1627735452"&gt;661&lt;/key&gt;&lt;/foreign-keys&gt;&lt;ref-type name="Journal Article"&gt;17&lt;/ref-type&gt;&lt;contributors&gt;&lt;authors&gt;&lt;author&gt;Brown, D. R.&lt;/author&gt;&lt;author&gt;Cavanagh, J. F.&lt;/author&gt;&lt;/authors&gt;&lt;/contributors&gt;&lt;auth-address&gt;Univ New Mexico, Dept Psychol, Logan Hall 1,MSC03 2220, Albuquerque, NM 87131 USA&lt;/auth-address&gt;&lt;titles&gt;&lt;title&gt;The sound and the fury: Late positive potential is sensitive to sound affect&lt;/title&gt;&lt;secondary-title&gt;Psychophysiology&lt;/secondary-title&gt;&lt;alt-title&gt;Psychophysiology&lt;/alt-title&gt;&lt;/titles&gt;&lt;periodical&gt;&lt;full-title&gt;Psychophysiology&lt;/full-title&gt;&lt;abbr-1&gt;Psychophysiology&lt;/abbr-1&gt;&lt;/periodical&gt;&lt;alt-periodical&gt;&lt;full-title&gt;Psychophysiology&lt;/full-title&gt;&lt;abbr-1&gt;Psychophysiology&lt;/abbr-1&gt;&lt;/alt-periodical&gt;&lt;pages&gt;1812-1825&lt;/pages&gt;&lt;volume&gt;54&lt;/volume&gt;&lt;number&gt;12&lt;/number&gt;&lt;keywords&gt;&lt;keyword&gt;emotion&lt;/keyword&gt;&lt;keyword&gt;emotional pictures&lt;/keyword&gt;&lt;keyword&gt;emotional sounds&lt;/keyword&gt;&lt;keyword&gt;lpp&lt;/keyword&gt;&lt;keyword&gt;multimodal&lt;/keyword&gt;&lt;keyword&gt;oscillation&lt;/keyword&gt;&lt;keyword&gt;time frequency analyses&lt;/keyword&gt;&lt;keyword&gt;event-related potentials&lt;/keyword&gt;&lt;keyword&gt;multisensory integration&lt;/keyword&gt;&lt;keyword&gt;cognitive-control&lt;/keyword&gt;&lt;keyword&gt;emotion regulation&lt;/keyword&gt;&lt;keyword&gt;brain potentials&lt;/keyword&gt;&lt;keyword&gt;perception&lt;/keyword&gt;&lt;keyword&gt;attention&lt;/keyword&gt;&lt;keyword&gt;music&lt;/keyword&gt;&lt;keyword&gt;stimuli&lt;/keyword&gt;&lt;keyword&gt;erp&lt;/keyword&gt;&lt;/keywords&gt;&lt;dates&gt;&lt;year&gt;2017&lt;/year&gt;&lt;pub-dates&gt;&lt;date&gt;Dec&lt;/date&gt;&lt;/pub-dates&gt;&lt;/dates&gt;&lt;isbn&gt;0048-5772&lt;/isbn&gt;&lt;accession-num&gt;WOS:000414981800003&lt;/accession-num&gt;&lt;urls&gt;&lt;related-urls&gt;&lt;url&gt;&amp;lt;Go to ISI&amp;gt;://WOS:000414981800003&lt;/url&gt;&lt;/related-urls&gt;&lt;/urls&gt;&lt;electronic-resource-num&gt;10.1111/psyp.12959&lt;/electronic-resource-num&gt;&lt;language&gt;English&lt;/language&gt;&lt;/record&gt;&lt;/Cite&gt;&lt;/EndNote&gt;</w:instrText>
      </w:r>
      <w:r w:rsidR="00F05FF4" w:rsidRPr="00D02A76">
        <w:rPr>
          <w:lang w:eastAsia="zh-CN"/>
        </w:rPr>
        <w:fldChar w:fldCharType="separate"/>
      </w:r>
      <w:r w:rsidR="000778A7" w:rsidRPr="000778A7">
        <w:rPr>
          <w:noProof/>
          <w:vertAlign w:val="superscript"/>
          <w:lang w:eastAsia="zh-CN"/>
        </w:rPr>
        <w:t>32</w:t>
      </w:r>
      <w:r w:rsidR="00F05FF4" w:rsidRPr="00D02A76">
        <w:rPr>
          <w:lang w:eastAsia="zh-CN"/>
        </w:rPr>
        <w:fldChar w:fldCharType="end"/>
      </w:r>
      <w:r w:rsidR="00B52627" w:rsidRPr="00D02A76">
        <w:rPr>
          <w:rFonts w:eastAsia="SimSun"/>
          <w:vertAlign w:val="superscript"/>
          <w:lang w:eastAsia="zh-CN"/>
        </w:rPr>
        <w:t>,</w:t>
      </w:r>
      <w:r w:rsidR="00F05FF4" w:rsidRPr="00D02A76">
        <w:rPr>
          <w:lang w:eastAsia="zh-CN"/>
        </w:rPr>
        <w:fldChar w:fldCharType="begin"/>
      </w:r>
      <w:r w:rsidR="000778A7">
        <w:rPr>
          <w:lang w:eastAsia="zh-CN"/>
        </w:rPr>
        <w:instrText xml:space="preserve"> ADDIN EN.CITE &lt;EndNote&gt;&lt;Cite&gt;&lt;Author&gt;Hill&lt;/Author&gt;&lt;Year&gt;2019&lt;/Year&gt;&lt;RecNum&gt;658&lt;/RecNum&gt;&lt;DisplayText&gt;&lt;style face="superscript"&gt;33&lt;/style&gt;&lt;/DisplayText&gt;&lt;record&gt;&lt;rec-number&gt;658&lt;/rec-number&gt;&lt;foreign-keys&gt;&lt;key app="EN" db-id="w00xtvsd1rrdtjer2w8pz9pxrx0t9dw2zfse" timestamp="1627735074"&gt;658&lt;/key&gt;&lt;/foreign-keys&gt;&lt;ref-type name="Journal Article"&gt;17&lt;/ref-type&gt;&lt;contributors&gt;&lt;authors&gt;&lt;author&gt;Hill, L. D.&lt;/author&gt;&lt;author&gt;Starratt, V. G.&lt;/author&gt;&lt;author&gt;Fernandez, M.&lt;/author&gt;&lt;author&gt;Tartar, J. L.&lt;/author&gt;&lt;/authors&gt;&lt;/contributors&gt;&lt;auth-address&gt;Nova Southeastern Univ, Dept Psychol &amp;amp; Neurosci, Ft Lauderdale, FL 33314 USA&lt;/auth-address&gt;&lt;titles&gt;&lt;title&gt;Positive affective priming decreases the middle late positive potential response to negative images&lt;/title&gt;&lt;secondary-title&gt;Brain and Behavior&lt;/secondary-title&gt;&lt;alt-title&gt;Brain Behav&lt;/alt-title&gt;&lt;/titles&gt;&lt;periodical&gt;&lt;full-title&gt;Brain and Behavior&lt;/full-title&gt;&lt;abbr-1&gt;Brain Behav&lt;/abbr-1&gt;&lt;/periodical&gt;&lt;alt-periodical&gt;&lt;full-title&gt;Brain and Behavior&lt;/full-title&gt;&lt;abbr-1&gt;Brain Behav&lt;/abbr-1&gt;&lt;/alt-periodical&gt;&lt;volume&gt;9&lt;/volume&gt;&lt;number&gt;1&lt;/number&gt;&lt;keywords&gt;&lt;keyword&gt;attention&lt;/keyword&gt;&lt;keyword&gt;emotion&lt;/keyword&gt;&lt;keyword&gt;erp&lt;/keyword&gt;&lt;keyword&gt;foveal&lt;/keyword&gt;&lt;keyword&gt;lpp&lt;/keyword&gt;&lt;keyword&gt;priming&lt;/keyword&gt;&lt;keyword&gt;emotional perception&lt;/keyword&gt;&lt;keyword&gt;brain potentials&lt;/keyword&gt;&lt;keyword&gt;visual-cortex&lt;/keyword&gt;&lt;keyword&gt;attention&lt;/keyword&gt;&lt;keyword&gt;activation&lt;/keyword&gt;&lt;keyword&gt;pictures&lt;/keyword&gt;&lt;keyword&gt;implicit&lt;/keyword&gt;&lt;keyword&gt;arousal&lt;/keyword&gt;&lt;keyword&gt;categorization&lt;/keyword&gt;&lt;keyword&gt;reappraisal&lt;/keyword&gt;&lt;/keywords&gt;&lt;dates&gt;&lt;year&gt;2019&lt;/year&gt;&lt;pub-dates&gt;&lt;date&gt;Jan&lt;/date&gt;&lt;/pub-dates&gt;&lt;/dates&gt;&lt;isbn&gt;2162-3279&lt;/isbn&gt;&lt;accession-num&gt;WOS:000459636100030&lt;/accession-num&gt;&lt;urls&gt;&lt;related-urls&gt;&lt;url&gt;&amp;lt;Go to ISI&amp;gt;://WOS:000459636100030&lt;/url&gt;&lt;/related-urls&gt;&lt;/urls&gt;&lt;electronic-resource-num&gt;ARTN e01198 10.1002/brb3.1198&lt;/electronic-resource-num&gt;&lt;language&gt;English&lt;/language&gt;&lt;/record&gt;&lt;/Cite&gt;&lt;/EndNote&gt;</w:instrText>
      </w:r>
      <w:r w:rsidR="00F05FF4" w:rsidRPr="00D02A76">
        <w:rPr>
          <w:lang w:eastAsia="zh-CN"/>
        </w:rPr>
        <w:fldChar w:fldCharType="separate"/>
      </w:r>
      <w:r w:rsidR="000778A7" w:rsidRPr="000778A7">
        <w:rPr>
          <w:noProof/>
          <w:vertAlign w:val="superscript"/>
          <w:lang w:eastAsia="zh-CN"/>
        </w:rPr>
        <w:t>33</w:t>
      </w:r>
      <w:r w:rsidR="00F05FF4" w:rsidRPr="00D02A76">
        <w:rPr>
          <w:lang w:eastAsia="zh-CN"/>
        </w:rPr>
        <w:fldChar w:fldCharType="end"/>
      </w:r>
      <w:r w:rsidR="008B0A8C" w:rsidRPr="00D02A76">
        <w:rPr>
          <w:lang w:eastAsia="zh-CN"/>
        </w:rPr>
        <w:t xml:space="preserve">. </w:t>
      </w:r>
      <w:r w:rsidR="00EA08B2" w:rsidRPr="00D02A76">
        <w:rPr>
          <w:lang w:eastAsia="zh-CN"/>
        </w:rPr>
        <w:t xml:space="preserve">Thus, </w:t>
      </w:r>
      <w:r w:rsidR="008B0A8C" w:rsidRPr="00D02A76">
        <w:rPr>
          <w:lang w:eastAsia="zh-CN"/>
        </w:rPr>
        <w:t>better</w:t>
      </w:r>
      <w:r w:rsidR="00301896" w:rsidRPr="00D02A76">
        <w:rPr>
          <w:rFonts w:eastAsia="SimSun"/>
          <w:lang w:eastAsia="zh-CN"/>
        </w:rPr>
        <w:t>-</w:t>
      </w:r>
      <w:r w:rsidR="008B0A8C" w:rsidRPr="00D02A76">
        <w:rPr>
          <w:lang w:eastAsia="zh-CN"/>
        </w:rPr>
        <w:t xml:space="preserve">controlled </w:t>
      </w:r>
      <w:r w:rsidR="00F05FF4" w:rsidRPr="00D02A76">
        <w:rPr>
          <w:rFonts w:eastAsia="SimSun"/>
          <w:lang w:eastAsia="zh-CN"/>
        </w:rPr>
        <w:t>experiments</w:t>
      </w:r>
      <w:r w:rsidR="008B0A8C" w:rsidRPr="00D02A76">
        <w:rPr>
          <w:lang w:eastAsia="zh-CN"/>
        </w:rPr>
        <w:t xml:space="preserve"> </w:t>
      </w:r>
      <w:r w:rsidR="00EA08B2" w:rsidRPr="00D02A76">
        <w:rPr>
          <w:lang w:eastAsia="zh-CN"/>
        </w:rPr>
        <w:t xml:space="preserve">are needed </w:t>
      </w:r>
      <w:r w:rsidR="008B0A8C" w:rsidRPr="00D02A76">
        <w:rPr>
          <w:lang w:eastAsia="zh-CN"/>
        </w:rPr>
        <w:t xml:space="preserve">to </w:t>
      </w:r>
      <w:r w:rsidR="002426D8">
        <w:rPr>
          <w:lang w:eastAsia="zh-CN"/>
        </w:rPr>
        <w:t xml:space="preserve">delineate </w:t>
      </w:r>
      <w:r w:rsidR="005D7170">
        <w:rPr>
          <w:rFonts w:hint="eastAsia"/>
          <w:lang w:eastAsia="zh-CN"/>
        </w:rPr>
        <w:t>more clearly</w:t>
      </w:r>
      <w:r w:rsidR="005D7170" w:rsidRPr="00D02A76">
        <w:rPr>
          <w:lang w:eastAsia="zh-CN"/>
        </w:rPr>
        <w:t xml:space="preserve"> </w:t>
      </w:r>
      <w:r w:rsidR="008B0A8C" w:rsidRPr="00D02A76">
        <w:rPr>
          <w:lang w:eastAsia="zh-CN"/>
        </w:rPr>
        <w:t>the fundamental neuro</w:t>
      </w:r>
      <w:r w:rsidR="005D7170">
        <w:rPr>
          <w:rFonts w:hint="eastAsia"/>
          <w:lang w:eastAsia="zh-CN"/>
        </w:rPr>
        <w:t>-</w:t>
      </w:r>
      <w:r w:rsidR="008B0A8C" w:rsidRPr="00D02A76">
        <w:rPr>
          <w:lang w:eastAsia="zh-CN"/>
        </w:rPr>
        <w:t>mechanism</w:t>
      </w:r>
      <w:r w:rsidR="00EA08B2" w:rsidRPr="00D02A76">
        <w:rPr>
          <w:lang w:eastAsia="zh-CN"/>
        </w:rPr>
        <w:t xml:space="preserve"> underlying the effect of </w:t>
      </w:r>
      <w:r w:rsidR="00CC086A" w:rsidRPr="00D02A76">
        <w:rPr>
          <w:lang w:eastAsia="zh-CN"/>
        </w:rPr>
        <w:t xml:space="preserve">religious </w:t>
      </w:r>
      <w:r w:rsidR="00EA08B2" w:rsidRPr="00D02A76">
        <w:rPr>
          <w:lang w:eastAsia="zh-CN"/>
        </w:rPr>
        <w:t>chanting</w:t>
      </w:r>
      <w:r w:rsidR="008B0A8C" w:rsidRPr="00D02A76">
        <w:rPr>
          <w:lang w:eastAsia="zh-CN"/>
        </w:rPr>
        <w:t>.</w:t>
      </w:r>
    </w:p>
    <w:p w14:paraId="218FF342" w14:textId="77777777" w:rsidR="00EF0F3D" w:rsidRPr="00D02A76" w:rsidRDefault="00EF0F3D" w:rsidP="00D02A76">
      <w:pPr>
        <w:rPr>
          <w:lang w:eastAsia="zh-CN"/>
        </w:rPr>
      </w:pPr>
    </w:p>
    <w:p w14:paraId="7B456FAF" w14:textId="4927BC55" w:rsidR="00483C4A" w:rsidRPr="00D02A76" w:rsidRDefault="005D7170" w:rsidP="00D02A76">
      <w:r>
        <w:rPr>
          <w:rFonts w:hint="eastAsia"/>
          <w:lang w:eastAsia="zh-CN"/>
        </w:rPr>
        <w:t>In sum, p</w:t>
      </w:r>
      <w:r w:rsidR="00EA08B2" w:rsidRPr="00D02A76">
        <w:rPr>
          <w:lang w:eastAsia="zh-CN"/>
        </w:rPr>
        <w:t xml:space="preserve">revious </w:t>
      </w:r>
      <w:r w:rsidR="00F05FF4" w:rsidRPr="00D02A76">
        <w:rPr>
          <w:lang w:eastAsia="zh-CN"/>
        </w:rPr>
        <w:t>stud</w:t>
      </w:r>
      <w:r w:rsidR="00EA08B2" w:rsidRPr="00D02A76">
        <w:rPr>
          <w:lang w:eastAsia="zh-CN"/>
        </w:rPr>
        <w:t>ies have</w:t>
      </w:r>
      <w:r w:rsidR="00F05FF4" w:rsidRPr="00D02A76">
        <w:rPr>
          <w:lang w:eastAsia="zh-CN"/>
        </w:rPr>
        <w:t xml:space="preserve"> demonstrated</w:t>
      </w:r>
      <w:r w:rsidR="00F05FF4" w:rsidRPr="00D02A76">
        <w:t xml:space="preserve"> that the </w:t>
      </w:r>
      <w:r w:rsidR="00F05FF4" w:rsidRPr="00D02A76">
        <w:rPr>
          <w:lang w:eastAsia="zh-CN"/>
        </w:rPr>
        <w:t>human</w:t>
      </w:r>
      <w:r w:rsidR="00F05FF4" w:rsidRPr="00D02A76">
        <w:t xml:space="preserve"> brain is subjective to neural plasticity</w:t>
      </w:r>
      <w:r w:rsidR="00F05FF4" w:rsidRPr="00D02A76">
        <w:rPr>
          <w:lang w:eastAsia="zh-CN"/>
        </w:rPr>
        <w:t xml:space="preserve"> and swift alteration of states</w:t>
      </w:r>
      <w:r w:rsidR="005A6A33" w:rsidRPr="00D02A76">
        <w:rPr>
          <w:lang w:eastAsia="zh-CN"/>
        </w:rPr>
        <w:fldChar w:fldCharType="begin">
          <w:fldData xml:space="preserve">PEVuZE5vdGU+PENpdGU+PEF1dGhvcj5CZWx6dW5nPC9BdXRob3I+PFllYXI+MjAxMzwvWWVhcj48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</w:fldData>
        </w:fldChar>
      </w:r>
      <w:r w:rsidR="000778A7">
        <w:rPr>
          <w:lang w:eastAsia="zh-CN"/>
        </w:rPr>
        <w:instrText xml:space="preserve"> ADDIN EN.CITE </w:instrText>
      </w:r>
      <w:r w:rsidR="000778A7">
        <w:rPr>
          <w:lang w:eastAsia="zh-CN"/>
        </w:rPr>
        <w:fldChar w:fldCharType="begin">
          <w:fldData xml:space="preserve">PEVuZE5vdGU+PENpdGU+PEF1dGhvcj5CZWx6dW5nPC9BdXRob3I+PFllYXI+MjAxMzwvWWVhcj48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</w:fldData>
        </w:fldChar>
      </w:r>
      <w:r w:rsidR="000778A7">
        <w:rPr>
          <w:lang w:eastAsia="zh-CN"/>
        </w:rPr>
        <w:instrText xml:space="preserve"> ADDIN EN.CITE.DATA </w:instrText>
      </w:r>
      <w:r w:rsidR="000778A7">
        <w:rPr>
          <w:lang w:eastAsia="zh-CN"/>
        </w:rPr>
      </w:r>
      <w:r w:rsidR="000778A7">
        <w:rPr>
          <w:lang w:eastAsia="zh-CN"/>
        </w:rPr>
        <w:fldChar w:fldCharType="end"/>
      </w:r>
      <w:r w:rsidR="005A6A33" w:rsidRPr="00D02A76">
        <w:rPr>
          <w:lang w:eastAsia="zh-CN"/>
        </w:rPr>
      </w:r>
      <w:r w:rsidR="005A6A33" w:rsidRPr="00D02A76">
        <w:rPr>
          <w:lang w:eastAsia="zh-CN"/>
        </w:rPr>
        <w:fldChar w:fldCharType="separate"/>
      </w:r>
      <w:r w:rsidR="000778A7" w:rsidRPr="000778A7">
        <w:rPr>
          <w:noProof/>
          <w:vertAlign w:val="superscript"/>
          <w:lang w:eastAsia="zh-CN"/>
        </w:rPr>
        <w:t>34,35</w:t>
      </w:r>
      <w:r w:rsidR="005A6A33" w:rsidRPr="00D02A76">
        <w:rPr>
          <w:lang w:eastAsia="zh-CN"/>
        </w:rPr>
        <w:fldChar w:fldCharType="end"/>
      </w:r>
      <w:r w:rsidR="00F05FF4" w:rsidRPr="00D02A76">
        <w:rPr>
          <w:lang w:eastAsia="zh-CN"/>
        </w:rPr>
        <w:t>; with</w:t>
      </w:r>
      <w:r w:rsidR="00F05FF4" w:rsidRPr="00D02A76">
        <w:t xml:space="preserve"> </w:t>
      </w:r>
      <w:r w:rsidR="00F05FF4" w:rsidRPr="00D02A76">
        <w:rPr>
          <w:lang w:eastAsia="zh-CN"/>
        </w:rPr>
        <w:t>sufficient practice and</w:t>
      </w:r>
      <w:r w:rsidR="00F05FF4" w:rsidRPr="00D02A76">
        <w:t xml:space="preserve"> intention</w:t>
      </w:r>
      <w:r w:rsidR="00F05FF4" w:rsidRPr="00D02A76">
        <w:rPr>
          <w:lang w:eastAsia="zh-CN"/>
        </w:rPr>
        <w:t xml:space="preserve">, </w:t>
      </w:r>
      <w:r w:rsidR="00F05FF4" w:rsidRPr="00D02A76">
        <w:t xml:space="preserve">the brain </w:t>
      </w:r>
      <w:r w:rsidR="00F05FF4" w:rsidRPr="00D02A76">
        <w:rPr>
          <w:lang w:eastAsia="zh-CN"/>
        </w:rPr>
        <w:t xml:space="preserve">can </w:t>
      </w:r>
      <w:r w:rsidR="00F05FF4" w:rsidRPr="00D02A76">
        <w:t>reshape itself and respond differently to normally fearful stimuli.</w:t>
      </w:r>
      <w:r w:rsidR="00F05FF4" w:rsidRPr="00D02A76">
        <w:rPr>
          <w:lang w:eastAsia="zh-CN"/>
        </w:rPr>
        <w:t xml:space="preserve"> </w:t>
      </w:r>
      <w:r w:rsidR="00C542E5" w:rsidRPr="00D02A76">
        <w:t xml:space="preserve">This </w:t>
      </w:r>
      <w:r w:rsidR="004A4946" w:rsidRPr="00D02A76">
        <w:rPr>
          <w:lang w:eastAsia="zh-CN"/>
        </w:rPr>
        <w:t xml:space="preserve">study </w:t>
      </w:r>
      <w:r w:rsidR="00C542E5" w:rsidRPr="00D02A76">
        <w:rPr>
          <w:rFonts w:eastAsia="SimSun"/>
          <w:lang w:eastAsia="zh-CN"/>
        </w:rPr>
        <w:t>provide</w:t>
      </w:r>
      <w:r w:rsidR="00DD659E" w:rsidRPr="00D02A76">
        <w:rPr>
          <w:lang w:eastAsia="zh-CN"/>
        </w:rPr>
        <w:t>s</w:t>
      </w:r>
      <w:r w:rsidR="00897D91" w:rsidRPr="00D02A76">
        <w:rPr>
          <w:lang w:eastAsia="zh-CN"/>
        </w:rPr>
        <w:t xml:space="preserve"> insights </w:t>
      </w:r>
      <w:r w:rsidR="00301896" w:rsidRPr="00D02A76">
        <w:rPr>
          <w:rFonts w:eastAsia="SimSun"/>
          <w:lang w:eastAsia="zh-CN"/>
        </w:rPr>
        <w:t>in</w:t>
      </w:r>
      <w:r w:rsidR="00C542E5" w:rsidRPr="00D02A76">
        <w:rPr>
          <w:rFonts w:eastAsia="SimSun"/>
          <w:lang w:eastAsia="zh-CN"/>
        </w:rPr>
        <w:t xml:space="preserve">to </w:t>
      </w:r>
      <w:r w:rsidR="00897D91" w:rsidRPr="00D02A76">
        <w:t xml:space="preserve">the development of effective coping strategies </w:t>
      </w:r>
      <w:r w:rsidR="00EA08B2" w:rsidRPr="00D02A76">
        <w:t xml:space="preserve">for handling </w:t>
      </w:r>
      <w:r w:rsidR="00C542E5" w:rsidRPr="00D02A76">
        <w:t>emotion</w:t>
      </w:r>
      <w:r w:rsidR="005D5D37" w:rsidRPr="00D02A76">
        <w:t>al</w:t>
      </w:r>
      <w:r w:rsidR="00C542E5" w:rsidRPr="00D02A76">
        <w:t xml:space="preserve"> </w:t>
      </w:r>
      <w:r w:rsidR="005D5D37" w:rsidRPr="00D02A76">
        <w:t>distress in contemporary contexts</w:t>
      </w:r>
      <w:r w:rsidR="00C542E5" w:rsidRPr="00D02A76">
        <w:t xml:space="preserve">. Following this </w:t>
      </w:r>
      <w:r w:rsidR="004A4946" w:rsidRPr="00D02A76">
        <w:rPr>
          <w:lang w:eastAsia="zh-CN"/>
        </w:rPr>
        <w:t>protocol</w:t>
      </w:r>
      <w:r w:rsidR="00C542E5" w:rsidRPr="00D02A76">
        <w:t xml:space="preserve">, </w:t>
      </w:r>
      <w:r w:rsidR="00DD659E" w:rsidRPr="00D02A76">
        <w:t>researchers should</w:t>
      </w:r>
      <w:r w:rsidR="00DD659E" w:rsidRPr="00D02A76">
        <w:rPr>
          <w:lang w:eastAsia="zh-CN"/>
        </w:rPr>
        <w:t xml:space="preserve"> </w:t>
      </w:r>
      <w:r w:rsidR="004A4946" w:rsidRPr="00D02A76">
        <w:rPr>
          <w:lang w:eastAsia="zh-CN"/>
        </w:rPr>
        <w:t>exam</w:t>
      </w:r>
      <w:r w:rsidR="005D5D37" w:rsidRPr="00D02A76">
        <w:rPr>
          <w:lang w:eastAsia="zh-CN"/>
        </w:rPr>
        <w:t>ine</w:t>
      </w:r>
      <w:r w:rsidR="004A4946" w:rsidRPr="00D02A76">
        <w:rPr>
          <w:lang w:eastAsia="zh-CN"/>
        </w:rPr>
        <w:t xml:space="preserve"> </w:t>
      </w:r>
      <w:r w:rsidR="005D5D37" w:rsidRPr="00D02A76">
        <w:rPr>
          <w:lang w:eastAsia="zh-CN"/>
        </w:rPr>
        <w:t xml:space="preserve">the </w:t>
      </w:r>
      <w:r w:rsidR="004A4946" w:rsidRPr="00D02A76">
        <w:rPr>
          <w:lang w:eastAsia="zh-CN"/>
        </w:rPr>
        <w:t>effect</w:t>
      </w:r>
      <w:r w:rsidR="00746ADC" w:rsidRPr="00D02A76">
        <w:rPr>
          <w:lang w:eastAsia="zh-CN"/>
        </w:rPr>
        <w:t xml:space="preserve"> of</w:t>
      </w:r>
      <w:r w:rsidR="004A4946" w:rsidRPr="00D02A76">
        <w:rPr>
          <w:lang w:eastAsia="zh-CN"/>
        </w:rPr>
        <w:t xml:space="preserve"> </w:t>
      </w:r>
      <w:r w:rsidR="004A4946" w:rsidRPr="00D02A76">
        <w:t>religi</w:t>
      </w:r>
      <w:r w:rsidR="004A4946" w:rsidRPr="00D02A76">
        <w:rPr>
          <w:lang w:eastAsia="zh-CN"/>
        </w:rPr>
        <w:t>ous chant</w:t>
      </w:r>
      <w:r w:rsidR="00897D91" w:rsidRPr="00D02A76">
        <w:rPr>
          <w:lang w:eastAsia="zh-CN"/>
        </w:rPr>
        <w:t>ing</w:t>
      </w:r>
      <w:r w:rsidR="004A4946" w:rsidRPr="00D02A76">
        <w:rPr>
          <w:lang w:eastAsia="zh-CN"/>
        </w:rPr>
        <w:t xml:space="preserve"> or </w:t>
      </w:r>
      <w:r w:rsidR="00301896" w:rsidRPr="00D02A76">
        <w:rPr>
          <w:rFonts w:eastAsia="SimSun"/>
          <w:lang w:eastAsia="zh-CN"/>
        </w:rPr>
        <w:t>other</w:t>
      </w:r>
      <w:r w:rsidR="00301896" w:rsidRPr="00D02A76">
        <w:rPr>
          <w:lang w:eastAsia="zh-CN"/>
        </w:rPr>
        <w:t xml:space="preserve"> </w:t>
      </w:r>
      <w:r w:rsidR="00301896" w:rsidRPr="00D02A76">
        <w:rPr>
          <w:rFonts w:eastAsia="SimSun"/>
          <w:lang w:eastAsia="zh-CN"/>
        </w:rPr>
        <w:t xml:space="preserve">traditional </w:t>
      </w:r>
      <w:r w:rsidR="00F05FF4" w:rsidRPr="00D02A76">
        <w:rPr>
          <w:rFonts w:eastAsia="SimSun"/>
          <w:lang w:eastAsia="zh-CN"/>
        </w:rPr>
        <w:t>practices</w:t>
      </w:r>
      <w:r w:rsidR="00707E48" w:rsidRPr="00D02A76">
        <w:rPr>
          <w:lang w:eastAsia="zh-CN"/>
        </w:rPr>
        <w:t xml:space="preserve"> to identify </w:t>
      </w:r>
      <w:r w:rsidR="00301896" w:rsidRPr="00D02A76">
        <w:rPr>
          <w:rFonts w:eastAsia="SimSun"/>
          <w:lang w:eastAsia="zh-CN"/>
        </w:rPr>
        <w:t>feasible</w:t>
      </w:r>
      <w:r w:rsidR="00746ADC" w:rsidRPr="00D02A76">
        <w:t xml:space="preserve"> way</w:t>
      </w:r>
      <w:r w:rsidR="00707E48" w:rsidRPr="00D02A76">
        <w:t>s</w:t>
      </w:r>
      <w:r w:rsidR="00746ADC" w:rsidRPr="00D02A76">
        <w:t xml:space="preserve"> to</w:t>
      </w:r>
      <w:r w:rsidR="004A4946" w:rsidRPr="00D02A76">
        <w:rPr>
          <w:lang w:eastAsia="zh-CN"/>
        </w:rPr>
        <w:t xml:space="preserve"> help</w:t>
      </w:r>
      <w:r w:rsidR="00746ADC" w:rsidRPr="00D02A76">
        <w:rPr>
          <w:lang w:eastAsia="zh-CN"/>
        </w:rPr>
        <w:t xml:space="preserve"> people </w:t>
      </w:r>
      <w:r w:rsidR="004A4946" w:rsidRPr="00D02A76">
        <w:rPr>
          <w:lang w:eastAsia="zh-CN"/>
        </w:rPr>
        <w:t>ameliorate</w:t>
      </w:r>
      <w:r w:rsidR="00746ADC" w:rsidRPr="00D02A76">
        <w:rPr>
          <w:lang w:eastAsia="zh-CN"/>
        </w:rPr>
        <w:t xml:space="preserve"> their</w:t>
      </w:r>
      <w:r w:rsidR="004A4946" w:rsidRPr="00D02A76">
        <w:rPr>
          <w:lang w:eastAsia="zh-CN"/>
        </w:rPr>
        <w:t xml:space="preserve"> </w:t>
      </w:r>
      <w:r w:rsidR="00897D91" w:rsidRPr="00D02A76">
        <w:rPr>
          <w:lang w:eastAsia="zh-CN"/>
        </w:rPr>
        <w:t>emotional suffering</w:t>
      </w:r>
      <w:r w:rsidR="00505758">
        <w:rPr>
          <w:lang w:eastAsia="zh-CN"/>
        </w:rPr>
        <w:t>s</w:t>
      </w:r>
      <w:r w:rsidR="00C542E5" w:rsidRPr="00D02A76">
        <w:t>.</w:t>
      </w:r>
    </w:p>
    <w:p w14:paraId="31DA898E" w14:textId="77777777" w:rsidR="006E4797" w:rsidRPr="00D02A76" w:rsidRDefault="006E4797" w:rsidP="00D02A76">
      <w:pPr>
        <w:rPr>
          <w:lang w:eastAsia="zh-CN"/>
        </w:rPr>
      </w:pPr>
    </w:p>
    <w:p w14:paraId="3A0136D2" w14:textId="77777777" w:rsidR="006E4797" w:rsidRPr="00FD1731" w:rsidRDefault="00F05FF4" w:rsidP="00FD1731">
      <w:pPr>
        <w:rPr>
          <w:b/>
          <w:bCs/>
        </w:rPr>
      </w:pPr>
      <w:r w:rsidRPr="00FD1731">
        <w:rPr>
          <w:b/>
          <w:bCs/>
        </w:rPr>
        <w:t>ACKNOWLEDGMENTS:</w:t>
      </w:r>
    </w:p>
    <w:p w14:paraId="5BA0FAC4" w14:textId="77777777" w:rsidR="00483C4A" w:rsidRPr="00D02A76" w:rsidRDefault="00F05FF4" w:rsidP="00FD1731">
      <w:pPr>
        <w:rPr>
          <w:lang w:eastAsia="zh-CN"/>
        </w:rPr>
      </w:pPr>
      <w:r w:rsidRPr="00D02A76">
        <w:rPr>
          <w:lang w:eastAsia="zh-CN"/>
        </w:rPr>
        <w:t>The study was supported by the small fund project of HKU and NSFC.61841704.</w:t>
      </w:r>
    </w:p>
    <w:p w14:paraId="49C1214C" w14:textId="77777777" w:rsidR="00483C4A" w:rsidRPr="00D02A76" w:rsidRDefault="00483C4A" w:rsidP="00D02A76">
      <w:pPr>
        <w:rPr>
          <w:b/>
          <w:lang w:eastAsia="zh-CN"/>
        </w:rPr>
      </w:pPr>
    </w:p>
    <w:p w14:paraId="11273043" w14:textId="77777777" w:rsidR="006E4797" w:rsidRPr="00FD1731" w:rsidRDefault="00F05FF4" w:rsidP="00FD1731">
      <w:pPr>
        <w:rPr>
          <w:b/>
          <w:bCs/>
        </w:rPr>
      </w:pPr>
      <w:r w:rsidRPr="00FD1731">
        <w:rPr>
          <w:b/>
          <w:bCs/>
        </w:rPr>
        <w:t>DISCLOSURES:</w:t>
      </w:r>
    </w:p>
    <w:p w14:paraId="23F5C069" w14:textId="0C3EA496" w:rsidR="00CC086A" w:rsidRPr="00D02A76" w:rsidRDefault="00F05FF4" w:rsidP="00FD1731">
      <w:pPr>
        <w:rPr>
          <w:lang w:eastAsia="zh-CN"/>
        </w:rPr>
      </w:pPr>
      <w:r w:rsidRPr="00D02A76">
        <w:rPr>
          <w:lang w:eastAsia="zh-HK"/>
        </w:rPr>
        <w:t>The authors declare that they have no competing financial interests.</w:t>
      </w:r>
      <w:bookmarkStart w:id="1" w:name="gjdgxs" w:colFirst="0" w:colLast="0"/>
      <w:bookmarkStart w:id="2" w:name="30j0zll" w:colFirst="0" w:colLast="0"/>
      <w:bookmarkStart w:id="3" w:name="kix.dnstqay1kwjl" w:colFirst="0" w:colLast="0"/>
      <w:bookmarkStart w:id="4" w:name="3znysh7" w:colFirst="0" w:colLast="0"/>
      <w:bookmarkStart w:id="5" w:name="2et92p0" w:colFirst="0" w:colLast="0"/>
      <w:bookmarkStart w:id="6" w:name="tyjcwt" w:colFirst="0" w:colLast="0"/>
      <w:bookmarkStart w:id="7" w:name="3dy6vkm" w:colFirst="0" w:colLast="0"/>
      <w:bookmarkStart w:id="8" w:name="1t3h5sf" w:colFirst="0" w:colLast="0"/>
      <w:bookmarkStart w:id="9" w:name="4d34og8" w:colFirst="0" w:colLast="0"/>
      <w:bookmarkStart w:id="10" w:name="2s8eyo1" w:colFirst="0" w:colLast="0"/>
      <w:bookmarkStart w:id="11" w:name="17dp8vu" w:colFirst="0" w:colLast="0"/>
      <w:bookmarkStart w:id="12" w:name="3rdcrjn" w:colFirst="0" w:colLast="0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</w:p>
    <w:p w14:paraId="178719DC" w14:textId="3ED625C0" w:rsidR="00CC086A" w:rsidRPr="00D02A76" w:rsidRDefault="00CC086A" w:rsidP="00D02A76">
      <w:pPr>
        <w:rPr>
          <w:lang w:eastAsia="zh-CN"/>
        </w:rPr>
      </w:pPr>
    </w:p>
    <w:p w14:paraId="77D7A1F0" w14:textId="13322009" w:rsidR="00CC086A" w:rsidRPr="00F07F5B" w:rsidRDefault="00F07F5B" w:rsidP="002E4E72">
      <w:pPr>
        <w:rPr>
          <w:b/>
          <w:bCs/>
        </w:rPr>
      </w:pPr>
      <w:r w:rsidRPr="00F07F5B">
        <w:rPr>
          <w:b/>
          <w:bCs/>
        </w:rPr>
        <w:t>REFERENCE</w:t>
      </w:r>
      <w:r w:rsidR="0023278D">
        <w:rPr>
          <w:b/>
          <w:bCs/>
        </w:rPr>
        <w:t>S</w:t>
      </w:r>
      <w:r w:rsidRPr="00F07F5B">
        <w:rPr>
          <w:b/>
          <w:bCs/>
        </w:rPr>
        <w:t>:</w:t>
      </w:r>
    </w:p>
    <w:p w14:paraId="26EC797E" w14:textId="24D64FF8" w:rsidR="005A6B7B" w:rsidRPr="005A6B7B" w:rsidRDefault="00CC086A" w:rsidP="002E4E72">
      <w:pPr>
        <w:pStyle w:val="EndNoteBibliography"/>
      </w:pPr>
      <w:r w:rsidRPr="00D02A76">
        <w:fldChar w:fldCharType="begin"/>
      </w:r>
      <w:r w:rsidRPr="00D02A76">
        <w:instrText xml:space="preserve"> ADDIN EN.REFLIST </w:instrText>
      </w:r>
      <w:r w:rsidRPr="00D02A76">
        <w:fldChar w:fldCharType="separate"/>
      </w:r>
      <w:r w:rsidR="005A6B7B" w:rsidRPr="005A6B7B">
        <w:t>1</w:t>
      </w:r>
      <w:r w:rsidR="00C831FE">
        <w:t>.</w:t>
      </w:r>
      <w:r w:rsidR="005A6B7B" w:rsidRPr="005A6B7B">
        <w:tab/>
        <w:t>Kennedy, H.</w:t>
      </w:r>
      <w:r w:rsidR="00C831FE">
        <w:t>,</w:t>
      </w:r>
      <w:r w:rsidR="005A6B7B" w:rsidRPr="005A6B7B">
        <w:t xml:space="preserve"> Montreuil, T. C. The </w:t>
      </w:r>
      <w:r w:rsidR="00C831FE">
        <w:t>l</w:t>
      </w:r>
      <w:r w:rsidR="005A6B7B" w:rsidRPr="005A6B7B">
        <w:t xml:space="preserve">ate </w:t>
      </w:r>
      <w:r w:rsidR="00C831FE">
        <w:t>p</w:t>
      </w:r>
      <w:r w:rsidR="005A6B7B" w:rsidRPr="005A6B7B">
        <w:t xml:space="preserve">ositive </w:t>
      </w:r>
      <w:r w:rsidR="00C831FE">
        <w:t>p</w:t>
      </w:r>
      <w:r w:rsidR="005A6B7B" w:rsidRPr="005A6B7B">
        <w:t xml:space="preserve">otential as a </w:t>
      </w:r>
      <w:r w:rsidR="00C831FE">
        <w:t>r</w:t>
      </w:r>
      <w:r w:rsidR="005A6B7B" w:rsidRPr="005A6B7B">
        <w:t xml:space="preserve">eliable </w:t>
      </w:r>
      <w:r w:rsidR="00C831FE">
        <w:t>n</w:t>
      </w:r>
      <w:r w:rsidR="005A6B7B" w:rsidRPr="005A6B7B">
        <w:t xml:space="preserve">eural </w:t>
      </w:r>
      <w:r w:rsidR="00C831FE">
        <w:t>m</w:t>
      </w:r>
      <w:r w:rsidR="005A6B7B" w:rsidRPr="005A6B7B">
        <w:t xml:space="preserve">arker of </w:t>
      </w:r>
      <w:r w:rsidR="00C831FE">
        <w:t>c</w:t>
      </w:r>
      <w:r w:rsidR="005A6B7B" w:rsidRPr="005A6B7B">
        <w:t xml:space="preserve">ognitive </w:t>
      </w:r>
      <w:r w:rsidR="00C831FE">
        <w:t>r</w:t>
      </w:r>
      <w:r w:rsidR="005A6B7B" w:rsidRPr="005A6B7B">
        <w:t xml:space="preserve">eappraisal in </w:t>
      </w:r>
      <w:r w:rsidR="00C831FE">
        <w:t>c</w:t>
      </w:r>
      <w:r w:rsidR="005A6B7B" w:rsidRPr="005A6B7B">
        <w:t xml:space="preserve">hildren and </w:t>
      </w:r>
      <w:r w:rsidR="00C831FE">
        <w:t>y</w:t>
      </w:r>
      <w:r w:rsidR="005A6B7B" w:rsidRPr="005A6B7B">
        <w:t xml:space="preserve">outh: A </w:t>
      </w:r>
      <w:r w:rsidR="00C831FE">
        <w:t>b</w:t>
      </w:r>
      <w:r w:rsidR="005A6B7B" w:rsidRPr="005A6B7B">
        <w:t xml:space="preserve">rief </w:t>
      </w:r>
      <w:r w:rsidR="00C831FE">
        <w:t>r</w:t>
      </w:r>
      <w:r w:rsidR="005A6B7B" w:rsidRPr="005A6B7B">
        <w:t xml:space="preserve">eview of the </w:t>
      </w:r>
      <w:r w:rsidR="00C831FE">
        <w:t>r</w:t>
      </w:r>
      <w:r w:rsidR="005A6B7B" w:rsidRPr="005A6B7B">
        <w:t xml:space="preserve">esearch </w:t>
      </w:r>
      <w:r w:rsidR="00C831FE">
        <w:t>l</w:t>
      </w:r>
      <w:r w:rsidR="005A6B7B" w:rsidRPr="005A6B7B">
        <w:t xml:space="preserve">iterature. </w:t>
      </w:r>
      <w:r w:rsidR="002E4E72" w:rsidRPr="002E4E72">
        <w:rPr>
          <w:i/>
        </w:rPr>
        <w:t>Frontiers in Psychology</w:t>
      </w:r>
      <w:r w:rsidR="005A6B7B" w:rsidRPr="003A62D5">
        <w:rPr>
          <w:iCs/>
        </w:rPr>
        <w:t>.</w:t>
      </w:r>
      <w:r w:rsidR="005A6B7B" w:rsidRPr="00C831FE">
        <w:rPr>
          <w:iCs/>
        </w:rPr>
        <w:t xml:space="preserve"> </w:t>
      </w:r>
      <w:r w:rsidR="005A6B7B" w:rsidRPr="005A6B7B">
        <w:rPr>
          <w:b/>
        </w:rPr>
        <w:t>11</w:t>
      </w:r>
      <w:r w:rsidR="00C831FE" w:rsidRPr="003A62D5">
        <w:rPr>
          <w:bCs/>
        </w:rPr>
        <w:t>,</w:t>
      </w:r>
      <w:r w:rsidR="005A6B7B" w:rsidRPr="005A6B7B">
        <w:t xml:space="preserve"> 608522</w:t>
      </w:r>
      <w:r w:rsidR="002E4E72">
        <w:t xml:space="preserve"> </w:t>
      </w:r>
      <w:r w:rsidR="005A6B7B" w:rsidRPr="005A6B7B">
        <w:t>(2020).</w:t>
      </w:r>
    </w:p>
    <w:p w14:paraId="72DF3188" w14:textId="7BF7DC6D" w:rsidR="005A6B7B" w:rsidRPr="005A6B7B" w:rsidRDefault="005A6B7B" w:rsidP="002E4E72">
      <w:pPr>
        <w:pStyle w:val="EndNoteBibliography"/>
      </w:pPr>
      <w:r w:rsidRPr="005A6B7B">
        <w:t>2</w:t>
      </w:r>
      <w:r w:rsidR="00C831FE">
        <w:t>.</w:t>
      </w:r>
      <w:r w:rsidRPr="005A6B7B">
        <w:tab/>
        <w:t>Yu, Q.</w:t>
      </w:r>
      <w:r w:rsidR="00C831FE">
        <w:t>,</w:t>
      </w:r>
      <w:r w:rsidRPr="005A6B7B">
        <w:t xml:space="preserve"> Kitayama, S. Does facial action modulate neural responses of emotion? An examination with the late positive potential (LPP). </w:t>
      </w:r>
      <w:r w:rsidRPr="005A6B7B">
        <w:rPr>
          <w:i/>
        </w:rPr>
        <w:t>Emotion</w:t>
      </w:r>
      <w:r w:rsidRPr="003A62D5">
        <w:rPr>
          <w:iCs/>
        </w:rPr>
        <w:t>.</w:t>
      </w:r>
      <w:r w:rsidRPr="00C831FE">
        <w:rPr>
          <w:iCs/>
        </w:rPr>
        <w:t xml:space="preserve"> </w:t>
      </w:r>
      <w:r w:rsidRPr="005A6B7B">
        <w:rPr>
          <w:b/>
        </w:rPr>
        <w:t>21</w:t>
      </w:r>
      <w:r w:rsidRPr="005A6B7B">
        <w:t xml:space="preserve"> (2), 442</w:t>
      </w:r>
      <w:r w:rsidR="00C831FE">
        <w:t>–</w:t>
      </w:r>
      <w:r w:rsidRPr="005A6B7B">
        <w:t>446 (2021).</w:t>
      </w:r>
    </w:p>
    <w:p w14:paraId="2373A66A" w14:textId="5C68F3FF" w:rsidR="005A6B7B" w:rsidRPr="005A6B7B" w:rsidRDefault="005A6B7B" w:rsidP="002E4E72">
      <w:pPr>
        <w:pStyle w:val="EndNoteBibliography"/>
      </w:pPr>
      <w:r w:rsidRPr="005A6B7B">
        <w:t>3</w:t>
      </w:r>
      <w:r w:rsidR="00C831FE">
        <w:t>.</w:t>
      </w:r>
      <w:r w:rsidRPr="005A6B7B">
        <w:tab/>
        <w:t>Gao, J. L.</w:t>
      </w:r>
      <w:r w:rsidRPr="005A6B7B">
        <w:rPr>
          <w:i/>
        </w:rPr>
        <w:t xml:space="preserve"> </w:t>
      </w:r>
      <w:r w:rsidRPr="003A62D5">
        <w:rPr>
          <w:iCs/>
        </w:rPr>
        <w:t>et al.</w:t>
      </w:r>
      <w:r w:rsidRPr="00C831FE">
        <w:rPr>
          <w:iCs/>
        </w:rPr>
        <w:t xml:space="preserve"> </w:t>
      </w:r>
      <w:r w:rsidRPr="005A6B7B">
        <w:t xml:space="preserve">Repetitive </w:t>
      </w:r>
      <w:r w:rsidR="00C831FE">
        <w:t>r</w:t>
      </w:r>
      <w:r w:rsidRPr="005A6B7B">
        <w:t xml:space="preserve">eligious </w:t>
      </w:r>
      <w:r w:rsidR="00C831FE">
        <w:t>c</w:t>
      </w:r>
      <w:r w:rsidRPr="005A6B7B">
        <w:t xml:space="preserve">hanting </w:t>
      </w:r>
      <w:r w:rsidR="00C831FE">
        <w:t>m</w:t>
      </w:r>
      <w:r w:rsidRPr="005A6B7B">
        <w:t xml:space="preserve">odulates the </w:t>
      </w:r>
      <w:r w:rsidR="00C831FE">
        <w:t>l</w:t>
      </w:r>
      <w:r w:rsidRPr="005A6B7B">
        <w:t>ate-</w:t>
      </w:r>
      <w:r w:rsidR="00C831FE">
        <w:t>s</w:t>
      </w:r>
      <w:r w:rsidRPr="005A6B7B">
        <w:t xml:space="preserve">tage </w:t>
      </w:r>
      <w:r w:rsidR="00C831FE">
        <w:t>b</w:t>
      </w:r>
      <w:r w:rsidRPr="005A6B7B">
        <w:t xml:space="preserve">rain </w:t>
      </w:r>
      <w:r w:rsidR="00C831FE">
        <w:t>r</w:t>
      </w:r>
      <w:r w:rsidRPr="005A6B7B">
        <w:t xml:space="preserve">esponse to </w:t>
      </w:r>
      <w:r w:rsidR="00C831FE">
        <w:t>f</w:t>
      </w:r>
      <w:r w:rsidRPr="005A6B7B">
        <w:t xml:space="preserve">ear and </w:t>
      </w:r>
      <w:r w:rsidR="00C831FE">
        <w:t>s</w:t>
      </w:r>
      <w:r w:rsidRPr="005A6B7B">
        <w:t>tress-</w:t>
      </w:r>
      <w:r w:rsidR="00C831FE">
        <w:t>p</w:t>
      </w:r>
      <w:r w:rsidRPr="005A6B7B">
        <w:t xml:space="preserve">rovoking </w:t>
      </w:r>
      <w:r w:rsidR="00C831FE">
        <w:t>p</w:t>
      </w:r>
      <w:r w:rsidRPr="005A6B7B">
        <w:t xml:space="preserve">ictures. </w:t>
      </w:r>
      <w:r w:rsidRPr="005A6B7B">
        <w:rPr>
          <w:i/>
        </w:rPr>
        <w:t>Frontiers in Psychology</w:t>
      </w:r>
      <w:r w:rsidRPr="003A62D5">
        <w:rPr>
          <w:iCs/>
        </w:rPr>
        <w:t>.</w:t>
      </w:r>
      <w:r w:rsidRPr="00C831FE">
        <w:rPr>
          <w:iCs/>
        </w:rPr>
        <w:t xml:space="preserve"> </w:t>
      </w:r>
      <w:r w:rsidRPr="005A6B7B">
        <w:rPr>
          <w:b/>
        </w:rPr>
        <w:t>7</w:t>
      </w:r>
      <w:r w:rsidRPr="005A6B7B">
        <w:t>,</w:t>
      </w:r>
      <w:r w:rsidR="002E4E72">
        <w:t xml:space="preserve"> 2055</w:t>
      </w:r>
      <w:r w:rsidRPr="005A6B7B">
        <w:t xml:space="preserve"> (2017).</w:t>
      </w:r>
    </w:p>
    <w:p w14:paraId="2A6E9757" w14:textId="41655AEC" w:rsidR="005A6B7B" w:rsidRPr="005A6B7B" w:rsidRDefault="005A6B7B" w:rsidP="002E4E72">
      <w:pPr>
        <w:pStyle w:val="EndNoteBibliography"/>
      </w:pPr>
      <w:r w:rsidRPr="005A6B7B">
        <w:t>4</w:t>
      </w:r>
      <w:r w:rsidR="00C831FE">
        <w:t>.</w:t>
      </w:r>
      <w:r w:rsidRPr="005A6B7B">
        <w:tab/>
        <w:t xml:space="preserve">Barkus, E. Effects of working memory training on emotion regulation: Transdiagnostic review. </w:t>
      </w:r>
      <w:r w:rsidRPr="005A6B7B">
        <w:rPr>
          <w:i/>
        </w:rPr>
        <w:t>Psy</w:t>
      </w:r>
      <w:r w:rsidR="002E4E72">
        <w:rPr>
          <w:i/>
        </w:rPr>
        <w:t>C</w:t>
      </w:r>
      <w:r w:rsidRPr="005A6B7B">
        <w:rPr>
          <w:i/>
        </w:rPr>
        <w:t>h Journal</w:t>
      </w:r>
      <w:r w:rsidRPr="003A62D5">
        <w:rPr>
          <w:iCs/>
        </w:rPr>
        <w:t>.</w:t>
      </w:r>
      <w:r w:rsidRPr="00C831FE">
        <w:rPr>
          <w:iCs/>
        </w:rPr>
        <w:t xml:space="preserve"> </w:t>
      </w:r>
      <w:r w:rsidRPr="005A6B7B">
        <w:rPr>
          <w:b/>
        </w:rPr>
        <w:t>9</w:t>
      </w:r>
      <w:r w:rsidRPr="005A6B7B">
        <w:t xml:space="preserve"> (2), 258</w:t>
      </w:r>
      <w:r w:rsidR="00C831FE">
        <w:t>–</w:t>
      </w:r>
      <w:r w:rsidRPr="005A6B7B">
        <w:t>279 (2020).</w:t>
      </w:r>
    </w:p>
    <w:p w14:paraId="6725B403" w14:textId="09107879" w:rsidR="005A6B7B" w:rsidRPr="005A6B7B" w:rsidRDefault="005A6B7B" w:rsidP="002E4E72">
      <w:pPr>
        <w:pStyle w:val="EndNoteBibliography"/>
      </w:pPr>
      <w:r w:rsidRPr="005A6B7B">
        <w:t>5</w:t>
      </w:r>
      <w:r w:rsidR="00C831FE">
        <w:t>.</w:t>
      </w:r>
      <w:r w:rsidRPr="005A6B7B">
        <w:tab/>
        <w:t xml:space="preserve">Denny, B. T. Getting </w:t>
      </w:r>
      <w:r w:rsidR="00C831FE">
        <w:t>b</w:t>
      </w:r>
      <w:r w:rsidRPr="005A6B7B">
        <w:t xml:space="preserve">etter </w:t>
      </w:r>
      <w:r w:rsidR="00C831FE">
        <w:t>o</w:t>
      </w:r>
      <w:r w:rsidRPr="005A6B7B">
        <w:t xml:space="preserve">ver </w:t>
      </w:r>
      <w:r w:rsidR="00C831FE">
        <w:t>t</w:t>
      </w:r>
      <w:r w:rsidRPr="005A6B7B">
        <w:t xml:space="preserve">ime: A </w:t>
      </w:r>
      <w:r w:rsidR="00C831FE">
        <w:t>f</w:t>
      </w:r>
      <w:r w:rsidRPr="005A6B7B">
        <w:t xml:space="preserve">ramework for </w:t>
      </w:r>
      <w:r w:rsidR="00C831FE">
        <w:t>e</w:t>
      </w:r>
      <w:r w:rsidRPr="005A6B7B">
        <w:t xml:space="preserve">xamining the </w:t>
      </w:r>
      <w:r w:rsidR="00C831FE">
        <w:t>i</w:t>
      </w:r>
      <w:r w:rsidRPr="005A6B7B">
        <w:t xml:space="preserve">mpact of </w:t>
      </w:r>
      <w:r w:rsidR="00C831FE">
        <w:t>e</w:t>
      </w:r>
      <w:r w:rsidRPr="005A6B7B">
        <w:t xml:space="preserve">motion </w:t>
      </w:r>
      <w:r w:rsidR="00C831FE">
        <w:t>r</w:t>
      </w:r>
      <w:r w:rsidRPr="005A6B7B">
        <w:t xml:space="preserve">egulation </w:t>
      </w:r>
      <w:r w:rsidR="00C831FE">
        <w:t>t</w:t>
      </w:r>
      <w:r w:rsidRPr="005A6B7B">
        <w:t xml:space="preserve">raining. </w:t>
      </w:r>
      <w:r w:rsidRPr="005A6B7B">
        <w:rPr>
          <w:i/>
        </w:rPr>
        <w:t>Emotion</w:t>
      </w:r>
      <w:r w:rsidRPr="003A62D5">
        <w:rPr>
          <w:iCs/>
        </w:rPr>
        <w:t>.</w:t>
      </w:r>
      <w:r w:rsidRPr="00C831FE">
        <w:rPr>
          <w:iCs/>
        </w:rPr>
        <w:t xml:space="preserve"> </w:t>
      </w:r>
      <w:r w:rsidRPr="005A6B7B">
        <w:rPr>
          <w:b/>
        </w:rPr>
        <w:t>20</w:t>
      </w:r>
      <w:r w:rsidRPr="005A6B7B">
        <w:t xml:space="preserve"> (1), 110</w:t>
      </w:r>
      <w:r w:rsidR="00C831FE">
        <w:t>–</w:t>
      </w:r>
      <w:r w:rsidRPr="005A6B7B">
        <w:t>114 (2020).</w:t>
      </w:r>
    </w:p>
    <w:p w14:paraId="46A8D797" w14:textId="6DA7527E" w:rsidR="005A6B7B" w:rsidRPr="005A6B7B" w:rsidRDefault="005A6B7B" w:rsidP="002E4E72">
      <w:pPr>
        <w:pStyle w:val="EndNoteBibliography"/>
      </w:pPr>
      <w:r w:rsidRPr="005A6B7B">
        <w:t>6</w:t>
      </w:r>
      <w:r w:rsidR="00C831FE">
        <w:t>.</w:t>
      </w:r>
      <w:r w:rsidRPr="005A6B7B">
        <w:tab/>
        <w:t>Champe, J., Okech, J. E. A.</w:t>
      </w:r>
      <w:r w:rsidR="00C831FE">
        <w:t>,</w:t>
      </w:r>
      <w:r w:rsidRPr="005A6B7B">
        <w:t xml:space="preserve"> Rubel, D. J. Emotion </w:t>
      </w:r>
      <w:r w:rsidR="00C831FE">
        <w:t>r</w:t>
      </w:r>
      <w:r w:rsidRPr="005A6B7B">
        <w:t xml:space="preserve">egulation: Processes, </w:t>
      </w:r>
      <w:r w:rsidR="00C831FE">
        <w:t>s</w:t>
      </w:r>
      <w:r w:rsidRPr="005A6B7B">
        <w:t xml:space="preserve">trategies, and </w:t>
      </w:r>
      <w:r w:rsidR="00C831FE">
        <w:t>a</w:t>
      </w:r>
      <w:r w:rsidRPr="005A6B7B">
        <w:t xml:space="preserve">pplications to </w:t>
      </w:r>
      <w:r w:rsidR="00C831FE">
        <w:t>g</w:t>
      </w:r>
      <w:r w:rsidRPr="005A6B7B">
        <w:t xml:space="preserve">roup </w:t>
      </w:r>
      <w:r w:rsidR="00C831FE">
        <w:t>w</w:t>
      </w:r>
      <w:r w:rsidRPr="005A6B7B">
        <w:t xml:space="preserve">ork </w:t>
      </w:r>
      <w:r w:rsidR="00C831FE">
        <w:t>t</w:t>
      </w:r>
      <w:r w:rsidRPr="005A6B7B">
        <w:t xml:space="preserve">raining and </w:t>
      </w:r>
      <w:r w:rsidR="00C831FE">
        <w:t>s</w:t>
      </w:r>
      <w:r w:rsidRPr="005A6B7B">
        <w:t xml:space="preserve">upervision. </w:t>
      </w:r>
      <w:r w:rsidRPr="005A6B7B">
        <w:rPr>
          <w:i/>
        </w:rPr>
        <w:t>Journal for Specialists in Group Work</w:t>
      </w:r>
      <w:r w:rsidRPr="003A62D5">
        <w:rPr>
          <w:iCs/>
        </w:rPr>
        <w:t>.</w:t>
      </w:r>
      <w:r w:rsidRPr="00C831FE">
        <w:rPr>
          <w:iCs/>
        </w:rPr>
        <w:t xml:space="preserve"> </w:t>
      </w:r>
      <w:r w:rsidRPr="005A6B7B">
        <w:rPr>
          <w:b/>
        </w:rPr>
        <w:t>38</w:t>
      </w:r>
      <w:r w:rsidRPr="005A6B7B">
        <w:t xml:space="preserve"> (4), 349</w:t>
      </w:r>
      <w:r w:rsidR="00C831FE">
        <w:t>–</w:t>
      </w:r>
      <w:r w:rsidRPr="005A6B7B">
        <w:t>368 (2013).</w:t>
      </w:r>
    </w:p>
    <w:p w14:paraId="102CEBD0" w14:textId="7D1F5E1F" w:rsidR="005A6B7B" w:rsidRPr="005A6B7B" w:rsidRDefault="005A6B7B" w:rsidP="002E4E72">
      <w:pPr>
        <w:pStyle w:val="EndNoteBibliography"/>
      </w:pPr>
      <w:r w:rsidRPr="005A6B7B">
        <w:t>7</w:t>
      </w:r>
      <w:r w:rsidR="00C831FE">
        <w:t>.</w:t>
      </w:r>
      <w:r w:rsidRPr="005A6B7B">
        <w:tab/>
        <w:t>Sobolewski, A., Holt, E., Kublik, E.</w:t>
      </w:r>
      <w:r w:rsidR="00C831FE">
        <w:t>,</w:t>
      </w:r>
      <w:r w:rsidRPr="005A6B7B">
        <w:t xml:space="preserve"> Wrobel, A. Impact of meditation on emotional processing-A visual ERP study. </w:t>
      </w:r>
      <w:r w:rsidRPr="005A6B7B">
        <w:rPr>
          <w:i/>
        </w:rPr>
        <w:t>Neuroscience Research</w:t>
      </w:r>
      <w:r w:rsidRPr="003A62D5">
        <w:rPr>
          <w:iCs/>
        </w:rPr>
        <w:t>.</w:t>
      </w:r>
      <w:r w:rsidRPr="00C831FE">
        <w:rPr>
          <w:iCs/>
        </w:rPr>
        <w:t xml:space="preserve"> </w:t>
      </w:r>
      <w:r w:rsidRPr="005A6B7B">
        <w:rPr>
          <w:b/>
        </w:rPr>
        <w:t>71</w:t>
      </w:r>
      <w:r w:rsidRPr="005A6B7B">
        <w:t xml:space="preserve"> (1), 44</w:t>
      </w:r>
      <w:r w:rsidR="00C831FE">
        <w:t>–</w:t>
      </w:r>
      <w:r w:rsidRPr="005A6B7B">
        <w:t>48 (2011).</w:t>
      </w:r>
    </w:p>
    <w:p w14:paraId="0394DC8C" w14:textId="15D31427" w:rsidR="005A6B7B" w:rsidRPr="005A6B7B" w:rsidRDefault="005A6B7B" w:rsidP="002E4E72">
      <w:pPr>
        <w:pStyle w:val="EndNoteBibliography"/>
      </w:pPr>
      <w:r w:rsidRPr="005A6B7B">
        <w:t>8</w:t>
      </w:r>
      <w:r w:rsidR="00C831FE">
        <w:t>.</w:t>
      </w:r>
      <w:r w:rsidRPr="005A6B7B">
        <w:tab/>
        <w:t>Katyal, S., Hajcak, G., Flora, T., Bartlett, A.</w:t>
      </w:r>
      <w:r w:rsidR="00C831FE">
        <w:t>,</w:t>
      </w:r>
      <w:r w:rsidRPr="005A6B7B">
        <w:t xml:space="preserve"> Goldin, P. Event-related potential and behavioural differences in affective self-referential processing in long-term meditators versus controls. </w:t>
      </w:r>
      <w:r w:rsidRPr="005A6B7B">
        <w:rPr>
          <w:i/>
        </w:rPr>
        <w:t>Cognitive Affective &amp; Behavioral Neuroscience</w:t>
      </w:r>
      <w:r w:rsidRPr="003A62D5">
        <w:rPr>
          <w:iCs/>
        </w:rPr>
        <w:t>.</w:t>
      </w:r>
      <w:r w:rsidRPr="00C831FE">
        <w:rPr>
          <w:iCs/>
        </w:rPr>
        <w:t xml:space="preserve"> </w:t>
      </w:r>
      <w:r w:rsidRPr="005A6B7B">
        <w:rPr>
          <w:b/>
        </w:rPr>
        <w:t>20</w:t>
      </w:r>
      <w:r w:rsidRPr="005A6B7B">
        <w:t xml:space="preserve"> (2), 326</w:t>
      </w:r>
      <w:r w:rsidR="00C831FE">
        <w:t>–</w:t>
      </w:r>
      <w:r w:rsidRPr="005A6B7B">
        <w:t>339 (2020).</w:t>
      </w:r>
    </w:p>
    <w:p w14:paraId="65026A6A" w14:textId="165BDA9B" w:rsidR="005A6B7B" w:rsidRPr="005A6B7B" w:rsidRDefault="005A6B7B" w:rsidP="002E4E72">
      <w:pPr>
        <w:pStyle w:val="EndNoteBibliography"/>
      </w:pPr>
      <w:r w:rsidRPr="005A6B7B">
        <w:lastRenderedPageBreak/>
        <w:t>9</w:t>
      </w:r>
      <w:r w:rsidR="00C831FE">
        <w:t>.</w:t>
      </w:r>
      <w:r w:rsidRPr="005A6B7B">
        <w:tab/>
        <w:t>Uusberg, H., Uusberg, A., Talpsep, T.</w:t>
      </w:r>
      <w:r w:rsidR="00C831FE">
        <w:t>,</w:t>
      </w:r>
      <w:r w:rsidRPr="005A6B7B">
        <w:t xml:space="preserve"> Paaver, M. Mechanisms of mindfulness: The dynamics of affective adaptation during open monitoring. </w:t>
      </w:r>
      <w:r w:rsidRPr="005A6B7B">
        <w:rPr>
          <w:i/>
        </w:rPr>
        <w:t>Biological Psychology</w:t>
      </w:r>
      <w:r w:rsidRPr="003A62D5">
        <w:rPr>
          <w:iCs/>
        </w:rPr>
        <w:t>.</w:t>
      </w:r>
      <w:r w:rsidRPr="00C831FE">
        <w:rPr>
          <w:iCs/>
        </w:rPr>
        <w:t xml:space="preserve"> </w:t>
      </w:r>
      <w:r w:rsidRPr="005A6B7B">
        <w:rPr>
          <w:b/>
        </w:rPr>
        <w:t>118</w:t>
      </w:r>
      <w:r w:rsidR="00C831FE" w:rsidRPr="003A62D5">
        <w:rPr>
          <w:bCs/>
        </w:rPr>
        <w:t>,</w:t>
      </w:r>
      <w:r w:rsidRPr="005A6B7B">
        <w:t xml:space="preserve"> 94</w:t>
      </w:r>
      <w:r w:rsidR="00C831FE">
        <w:t>–</w:t>
      </w:r>
      <w:r w:rsidRPr="005A6B7B">
        <w:t>106 (2016).</w:t>
      </w:r>
    </w:p>
    <w:p w14:paraId="318D5C11" w14:textId="6D1566ED" w:rsidR="005A6B7B" w:rsidRPr="005A6B7B" w:rsidRDefault="005A6B7B" w:rsidP="002E4E72">
      <w:pPr>
        <w:pStyle w:val="EndNoteBibliography"/>
      </w:pPr>
      <w:r w:rsidRPr="005A6B7B">
        <w:t>10</w:t>
      </w:r>
      <w:r w:rsidR="00C831FE">
        <w:t>.</w:t>
      </w:r>
      <w:r w:rsidRPr="005A6B7B">
        <w:tab/>
        <w:t>Bradley, M. M.</w:t>
      </w:r>
      <w:r w:rsidR="00C831FE">
        <w:t>,</w:t>
      </w:r>
      <w:r w:rsidRPr="005A6B7B">
        <w:t xml:space="preserve"> Lang, P. J. in </w:t>
      </w:r>
      <w:r w:rsidRPr="005A6B7B">
        <w:rPr>
          <w:i/>
        </w:rPr>
        <w:t>Handbook of emotion elicitation and assessment. Series in affective science</w:t>
      </w:r>
      <w:r w:rsidRPr="005A6B7B">
        <w:t xml:space="preserve"> eds Coan</w:t>
      </w:r>
      <w:r w:rsidR="00C831FE">
        <w:t>, J. A., Allen,</w:t>
      </w:r>
      <w:r w:rsidRPr="005A6B7B">
        <w:t xml:space="preserve"> J. B.) viii, 483 p., 488 p. of plates</w:t>
      </w:r>
      <w:r w:rsidR="00C831FE">
        <w:t>.</w:t>
      </w:r>
      <w:r w:rsidRPr="005A6B7B">
        <w:t xml:space="preserve"> Oxford University Press </w:t>
      </w:r>
      <w:r w:rsidR="00C831FE">
        <w:t>(</w:t>
      </w:r>
      <w:r w:rsidRPr="005A6B7B">
        <w:t>2007).</w:t>
      </w:r>
    </w:p>
    <w:p w14:paraId="3819F4CB" w14:textId="4F1271D0" w:rsidR="005A6B7B" w:rsidRPr="005A6B7B" w:rsidRDefault="005A6B7B" w:rsidP="002E4E72">
      <w:pPr>
        <w:pStyle w:val="EndNoteBibliography"/>
      </w:pPr>
      <w:r w:rsidRPr="005A6B7B">
        <w:t>11</w:t>
      </w:r>
      <w:r w:rsidR="00C831FE">
        <w:t>.</w:t>
      </w:r>
      <w:r w:rsidRPr="005A6B7B">
        <w:tab/>
        <w:t>Gao, J. L.</w:t>
      </w:r>
      <w:r w:rsidRPr="005A6B7B">
        <w:rPr>
          <w:i/>
        </w:rPr>
        <w:t xml:space="preserve"> </w:t>
      </w:r>
      <w:r w:rsidRPr="003A62D5">
        <w:rPr>
          <w:iCs/>
        </w:rPr>
        <w:t>et al.</w:t>
      </w:r>
      <w:r w:rsidRPr="00C831FE">
        <w:rPr>
          <w:iCs/>
        </w:rPr>
        <w:t xml:space="preserve"> </w:t>
      </w:r>
      <w:r w:rsidRPr="005A6B7B">
        <w:t xml:space="preserve">Repetitive </w:t>
      </w:r>
      <w:r w:rsidR="00C831FE">
        <w:t>r</w:t>
      </w:r>
      <w:r w:rsidRPr="005A6B7B">
        <w:t xml:space="preserve">eligious </w:t>
      </w:r>
      <w:r w:rsidR="00C831FE">
        <w:t>c</w:t>
      </w:r>
      <w:r w:rsidRPr="005A6B7B">
        <w:t xml:space="preserve">hanting </w:t>
      </w:r>
      <w:r w:rsidR="00C831FE">
        <w:t>i</w:t>
      </w:r>
      <w:r w:rsidRPr="005A6B7B">
        <w:t xml:space="preserve">nvokes </w:t>
      </w:r>
      <w:r w:rsidR="00C831FE">
        <w:t>p</w:t>
      </w:r>
      <w:r w:rsidRPr="005A6B7B">
        <w:t xml:space="preserve">ositive </w:t>
      </w:r>
      <w:r w:rsidR="00C831FE">
        <w:t>e</w:t>
      </w:r>
      <w:r w:rsidRPr="005A6B7B">
        <w:t xml:space="preserve">motional </w:t>
      </w:r>
      <w:r w:rsidR="00C831FE">
        <w:t>s</w:t>
      </w:r>
      <w:r w:rsidRPr="005A6B7B">
        <w:t xml:space="preserve">chema to </w:t>
      </w:r>
      <w:r w:rsidR="00C831FE">
        <w:t>c</w:t>
      </w:r>
      <w:r w:rsidRPr="005A6B7B">
        <w:t xml:space="preserve">ounterbalance </w:t>
      </w:r>
      <w:r w:rsidR="00C831FE">
        <w:t>f</w:t>
      </w:r>
      <w:r w:rsidRPr="005A6B7B">
        <w:t xml:space="preserve">ear: A </w:t>
      </w:r>
      <w:r w:rsidR="00C831FE">
        <w:t>m</w:t>
      </w:r>
      <w:r w:rsidRPr="005A6B7B">
        <w:t>ulti-</w:t>
      </w:r>
      <w:r w:rsidR="00C831FE">
        <w:t>m</w:t>
      </w:r>
      <w:r w:rsidRPr="005A6B7B">
        <w:t xml:space="preserve">odal </w:t>
      </w:r>
      <w:r w:rsidR="00C831FE">
        <w:t>f</w:t>
      </w:r>
      <w:r w:rsidRPr="005A6B7B">
        <w:t xml:space="preserve">unctional and </w:t>
      </w:r>
      <w:r w:rsidR="00C831FE">
        <w:t>s</w:t>
      </w:r>
      <w:r w:rsidRPr="005A6B7B">
        <w:t xml:space="preserve">tructural MRI </w:t>
      </w:r>
      <w:r w:rsidR="00C831FE">
        <w:t>s</w:t>
      </w:r>
      <w:r w:rsidRPr="005A6B7B">
        <w:t xml:space="preserve">tudy. </w:t>
      </w:r>
      <w:r w:rsidRPr="005A6B7B">
        <w:rPr>
          <w:i/>
        </w:rPr>
        <w:t>Frontiers in Behavioral Neuroscience</w:t>
      </w:r>
      <w:r w:rsidRPr="003A62D5">
        <w:rPr>
          <w:iCs/>
        </w:rPr>
        <w:t>.</w:t>
      </w:r>
      <w:r w:rsidRPr="007C3CFB">
        <w:rPr>
          <w:iCs/>
        </w:rPr>
        <w:t xml:space="preserve"> </w:t>
      </w:r>
      <w:r w:rsidRPr="005A6B7B">
        <w:rPr>
          <w:b/>
        </w:rPr>
        <w:t>14</w:t>
      </w:r>
      <w:r w:rsidRPr="005A6B7B">
        <w:t xml:space="preserve">, </w:t>
      </w:r>
      <w:r w:rsidR="009701FF">
        <w:t xml:space="preserve">548856 </w:t>
      </w:r>
      <w:r w:rsidRPr="005A6B7B">
        <w:t>(2020).</w:t>
      </w:r>
    </w:p>
    <w:p w14:paraId="0EB9F777" w14:textId="7ED21FFC" w:rsidR="005A6B7B" w:rsidRPr="005A6B7B" w:rsidRDefault="005A6B7B" w:rsidP="002E4E72">
      <w:pPr>
        <w:pStyle w:val="EndNoteBibliography"/>
      </w:pPr>
      <w:r w:rsidRPr="005A6B7B">
        <w:t>12</w:t>
      </w:r>
      <w:r w:rsidR="007C3CFB">
        <w:t>.</w:t>
      </w:r>
      <w:r w:rsidRPr="005A6B7B">
        <w:tab/>
      </w:r>
      <w:r w:rsidR="00CC1CD2">
        <w:t xml:space="preserve">Somaratne, </w:t>
      </w:r>
      <w:r w:rsidRPr="005A6B7B">
        <w:t>G.</w:t>
      </w:r>
      <w:r w:rsidR="00CC1CD2">
        <w:t xml:space="preserve"> </w:t>
      </w:r>
      <w:r w:rsidRPr="005A6B7B">
        <w:t xml:space="preserve">A. The Jhana-cittas: The </w:t>
      </w:r>
      <w:r w:rsidR="00CC1CD2">
        <w:t>m</w:t>
      </w:r>
      <w:r w:rsidRPr="005A6B7B">
        <w:t xml:space="preserve">ethods </w:t>
      </w:r>
      <w:r w:rsidR="00CC1CD2">
        <w:t>o</w:t>
      </w:r>
      <w:r w:rsidRPr="005A6B7B">
        <w:t xml:space="preserve">f </w:t>
      </w:r>
      <w:r w:rsidR="00CC1CD2">
        <w:t>s</w:t>
      </w:r>
      <w:r w:rsidRPr="005A6B7B">
        <w:t xml:space="preserve">wapping </w:t>
      </w:r>
      <w:r w:rsidR="00CC1CD2">
        <w:t>e</w:t>
      </w:r>
      <w:r w:rsidRPr="005A6B7B">
        <w:t xml:space="preserve">xistential </w:t>
      </w:r>
      <w:r w:rsidR="00CC1CD2">
        <w:t>p</w:t>
      </w:r>
      <w:r w:rsidRPr="005A6B7B">
        <w:t xml:space="preserve">lanes </w:t>
      </w:r>
      <w:r w:rsidR="00CC1CD2">
        <w:t>v</w:t>
      </w:r>
      <w:r w:rsidRPr="005A6B7B">
        <w:t xml:space="preserve">ia </w:t>
      </w:r>
      <w:r w:rsidR="00CC1CD2">
        <w:t>s</w:t>
      </w:r>
      <w:r w:rsidRPr="005A6B7B">
        <w:t xml:space="preserve">amatha. </w:t>
      </w:r>
      <w:r w:rsidRPr="005A6B7B">
        <w:rPr>
          <w:i/>
        </w:rPr>
        <w:t>Journal Of The Postgraduate Institute Of Pali And Buddhist Studies</w:t>
      </w:r>
      <w:r w:rsidRPr="003A62D5">
        <w:rPr>
          <w:iCs/>
        </w:rPr>
        <w:t>.</w:t>
      </w:r>
      <w:r w:rsidRPr="00CC1CD2">
        <w:rPr>
          <w:iCs/>
        </w:rPr>
        <w:t xml:space="preserve"> </w:t>
      </w:r>
      <w:r w:rsidRPr="005A6B7B">
        <w:rPr>
          <w:b/>
        </w:rPr>
        <w:t>2</w:t>
      </w:r>
      <w:r w:rsidR="004B4958" w:rsidRPr="003A62D5">
        <w:rPr>
          <w:bCs/>
        </w:rPr>
        <w:t>,</w:t>
      </w:r>
      <w:r w:rsidRPr="005A6B7B">
        <w:t xml:space="preserve"> 1</w:t>
      </w:r>
      <w:r w:rsidR="00CC1CD2">
        <w:t>–</w:t>
      </w:r>
      <w:r w:rsidRPr="005A6B7B">
        <w:t>21 (2017).</w:t>
      </w:r>
    </w:p>
    <w:p w14:paraId="212F2F8A" w14:textId="42BE52B2" w:rsidR="005A6B7B" w:rsidRPr="005A6B7B" w:rsidRDefault="005A6B7B" w:rsidP="002E4E72">
      <w:pPr>
        <w:pStyle w:val="EndNoteBibliography"/>
      </w:pPr>
      <w:r w:rsidRPr="005A6B7B">
        <w:t>13</w:t>
      </w:r>
      <w:r w:rsidR="00CC1CD2">
        <w:t>.</w:t>
      </w:r>
      <w:r w:rsidRPr="005A6B7B">
        <w:tab/>
        <w:t xml:space="preserve">Bhikkhu, T. Sallatha Sutta: The </w:t>
      </w:r>
      <w:r w:rsidR="00CC1CD2">
        <w:t>a</w:t>
      </w:r>
      <w:r w:rsidRPr="005A6B7B">
        <w:t xml:space="preserve">rrow (SN 36.6), Translated from the </w:t>
      </w:r>
      <w:r w:rsidR="00CC1CD2">
        <w:t>p</w:t>
      </w:r>
      <w:r w:rsidRPr="005A6B7B">
        <w:t>ali. Access to Insight Legacy Edition (2013).</w:t>
      </w:r>
    </w:p>
    <w:p w14:paraId="1F62232D" w14:textId="1A774292" w:rsidR="005A6B7B" w:rsidRPr="005A6B7B" w:rsidRDefault="005A6B7B" w:rsidP="002E4E72">
      <w:pPr>
        <w:pStyle w:val="EndNoteBibliography"/>
      </w:pPr>
      <w:r w:rsidRPr="005A6B7B">
        <w:t>14</w:t>
      </w:r>
      <w:r w:rsidR="00CC1CD2">
        <w:t>.</w:t>
      </w:r>
      <w:r w:rsidRPr="005A6B7B">
        <w:tab/>
        <w:t xml:space="preserve">Halkias, G. </w:t>
      </w:r>
      <w:r w:rsidRPr="005A6B7B">
        <w:rPr>
          <w:i/>
        </w:rPr>
        <w:t>Luminous bliss : a religious history of Pure Land literature in Tibet : with an annotated English translation and critical analysis of the Orgyan-gling gold manuscript of the short Sukhāvatīvȳuha-sūtra</w:t>
      </w:r>
      <w:r w:rsidRPr="005A6B7B">
        <w:t xml:space="preserve">. </w:t>
      </w:r>
      <w:r w:rsidR="00CC1CD2" w:rsidRPr="005A6B7B">
        <w:t>University of Hawaiʻi Press</w:t>
      </w:r>
      <w:r w:rsidRPr="005A6B7B">
        <w:t xml:space="preserve"> (2013).</w:t>
      </w:r>
    </w:p>
    <w:p w14:paraId="411F6F7C" w14:textId="6C418E96" w:rsidR="005A6B7B" w:rsidRPr="005A6B7B" w:rsidRDefault="005A6B7B" w:rsidP="002E4E72">
      <w:pPr>
        <w:pStyle w:val="EndNoteBibliography"/>
      </w:pPr>
      <w:r w:rsidRPr="005A6B7B">
        <w:t>15</w:t>
      </w:r>
      <w:r w:rsidR="00CC1CD2">
        <w:t>.</w:t>
      </w:r>
      <w:r w:rsidRPr="005A6B7B">
        <w:tab/>
        <w:t>Stewart, J. L.</w:t>
      </w:r>
      <w:r w:rsidRPr="005A6B7B">
        <w:rPr>
          <w:i/>
        </w:rPr>
        <w:t xml:space="preserve"> </w:t>
      </w:r>
      <w:r w:rsidRPr="003A62D5">
        <w:rPr>
          <w:iCs/>
        </w:rPr>
        <w:t>et al.</w:t>
      </w:r>
      <w:r w:rsidRPr="00CC1CD2">
        <w:rPr>
          <w:iCs/>
        </w:rPr>
        <w:t xml:space="preserve"> </w:t>
      </w:r>
      <w:r w:rsidRPr="005A6B7B">
        <w:t xml:space="preserve">Attentional bias to negative emotion as a function of approach and withdrawal anger styles: An ERP investigation. </w:t>
      </w:r>
      <w:r w:rsidRPr="005A6B7B">
        <w:rPr>
          <w:i/>
        </w:rPr>
        <w:t>International Journal of Psychophysiology</w:t>
      </w:r>
      <w:r w:rsidRPr="003A62D5">
        <w:rPr>
          <w:iCs/>
        </w:rPr>
        <w:t>.</w:t>
      </w:r>
      <w:r w:rsidRPr="00CC1CD2">
        <w:rPr>
          <w:iCs/>
        </w:rPr>
        <w:t xml:space="preserve"> </w:t>
      </w:r>
      <w:r w:rsidRPr="005A6B7B">
        <w:rPr>
          <w:b/>
        </w:rPr>
        <w:t>76</w:t>
      </w:r>
      <w:r w:rsidRPr="005A6B7B">
        <w:t xml:space="preserve"> (1), 9</w:t>
      </w:r>
      <w:r w:rsidR="00CC1CD2">
        <w:t>–</w:t>
      </w:r>
      <w:r w:rsidRPr="005A6B7B">
        <w:t>18 (2010).</w:t>
      </w:r>
    </w:p>
    <w:p w14:paraId="2722BFD0" w14:textId="1247507C" w:rsidR="005A6B7B" w:rsidRPr="005A6B7B" w:rsidRDefault="005A6B7B" w:rsidP="002E4E72">
      <w:pPr>
        <w:pStyle w:val="EndNoteBibliography"/>
      </w:pPr>
      <w:r w:rsidRPr="005A6B7B">
        <w:t>16</w:t>
      </w:r>
      <w:r w:rsidR="00CC1CD2">
        <w:t>.</w:t>
      </w:r>
      <w:r w:rsidRPr="005A6B7B">
        <w:tab/>
        <w:t>Delorme, A.</w:t>
      </w:r>
      <w:r w:rsidR="00CC1CD2">
        <w:t>,</w:t>
      </w:r>
      <w:r w:rsidRPr="005A6B7B">
        <w:t xml:space="preserve"> Makeig, S. EEGLAB: an open source toolbox for analysis of single-trial EEG dynamics including independent component analysis. </w:t>
      </w:r>
      <w:r w:rsidRPr="005A6B7B">
        <w:rPr>
          <w:i/>
        </w:rPr>
        <w:t>Journal of Neuroscience Methods</w:t>
      </w:r>
      <w:r w:rsidRPr="003A62D5">
        <w:rPr>
          <w:iCs/>
        </w:rPr>
        <w:t>.</w:t>
      </w:r>
      <w:r w:rsidRPr="00CC1CD2">
        <w:rPr>
          <w:iCs/>
        </w:rPr>
        <w:t xml:space="preserve"> </w:t>
      </w:r>
      <w:r w:rsidRPr="005A6B7B">
        <w:rPr>
          <w:b/>
        </w:rPr>
        <w:t>134</w:t>
      </w:r>
      <w:r w:rsidRPr="005A6B7B">
        <w:t xml:space="preserve"> (1), 9</w:t>
      </w:r>
      <w:r w:rsidR="00CC1CD2">
        <w:t>–</w:t>
      </w:r>
      <w:r w:rsidRPr="005A6B7B">
        <w:t>21 (2004).</w:t>
      </w:r>
    </w:p>
    <w:p w14:paraId="1A0C5ECE" w14:textId="499805B9" w:rsidR="005A6B7B" w:rsidRPr="005A6B7B" w:rsidRDefault="005A6B7B" w:rsidP="002E4E72">
      <w:pPr>
        <w:pStyle w:val="EndNoteBibliography"/>
      </w:pPr>
      <w:r w:rsidRPr="005A6B7B">
        <w:t>17</w:t>
      </w:r>
      <w:r w:rsidR="00CC1CD2">
        <w:t>.</w:t>
      </w:r>
      <w:r w:rsidRPr="005A6B7B">
        <w:tab/>
        <w:t>Ito, T. A., Larsen, J. T., Smith, N. K.</w:t>
      </w:r>
      <w:r w:rsidR="00CC1CD2">
        <w:t>,</w:t>
      </w:r>
      <w:r w:rsidRPr="005A6B7B">
        <w:t xml:space="preserve"> Cacioppo, J. T. Negative information weighs more heavily on the brain: The negativity bias in evaluative categorizations. </w:t>
      </w:r>
      <w:r w:rsidRPr="005A6B7B">
        <w:rPr>
          <w:i/>
        </w:rPr>
        <w:t>Journal of Personality and Social Psychology</w:t>
      </w:r>
      <w:r w:rsidRPr="003A62D5">
        <w:rPr>
          <w:iCs/>
        </w:rPr>
        <w:t>.</w:t>
      </w:r>
      <w:r w:rsidRPr="00CC1CD2">
        <w:rPr>
          <w:iCs/>
        </w:rPr>
        <w:t xml:space="preserve"> </w:t>
      </w:r>
      <w:r w:rsidRPr="005A6B7B">
        <w:rPr>
          <w:b/>
        </w:rPr>
        <w:t>75</w:t>
      </w:r>
      <w:r w:rsidRPr="005A6B7B">
        <w:t xml:space="preserve"> (4), 887</w:t>
      </w:r>
      <w:r w:rsidR="00CC1CD2">
        <w:t>–</w:t>
      </w:r>
      <w:r w:rsidRPr="005A6B7B">
        <w:t>900 (1998).</w:t>
      </w:r>
    </w:p>
    <w:p w14:paraId="52CE7C64" w14:textId="02E9572B" w:rsidR="005A6B7B" w:rsidRPr="005A6B7B" w:rsidRDefault="005A6B7B" w:rsidP="002E4E72">
      <w:pPr>
        <w:pStyle w:val="EndNoteBibliography"/>
      </w:pPr>
      <w:r w:rsidRPr="005A6B7B">
        <w:t>18</w:t>
      </w:r>
      <w:r w:rsidR="00CC1CD2">
        <w:t>.</w:t>
      </w:r>
      <w:r w:rsidRPr="005A6B7B">
        <w:tab/>
        <w:t>Grech, R.</w:t>
      </w:r>
      <w:r w:rsidRPr="005A6B7B">
        <w:rPr>
          <w:i/>
        </w:rPr>
        <w:t xml:space="preserve"> </w:t>
      </w:r>
      <w:r w:rsidRPr="003A62D5">
        <w:rPr>
          <w:iCs/>
        </w:rPr>
        <w:t>et al.</w:t>
      </w:r>
      <w:r w:rsidRPr="00CC1CD2">
        <w:rPr>
          <w:iCs/>
        </w:rPr>
        <w:t xml:space="preserve"> </w:t>
      </w:r>
      <w:r w:rsidRPr="005A6B7B">
        <w:t xml:space="preserve">Review on solving the inverse problem in EEG source analysis. </w:t>
      </w:r>
      <w:r w:rsidRPr="005A6B7B">
        <w:rPr>
          <w:i/>
        </w:rPr>
        <w:t>Journal of NeuroEngineering and Rehabilitation</w:t>
      </w:r>
      <w:r w:rsidRPr="003A62D5">
        <w:rPr>
          <w:iCs/>
        </w:rPr>
        <w:t>.</w:t>
      </w:r>
      <w:r w:rsidRPr="00CC1CD2">
        <w:rPr>
          <w:iCs/>
        </w:rPr>
        <w:t xml:space="preserve"> </w:t>
      </w:r>
      <w:r w:rsidRPr="005A6B7B">
        <w:rPr>
          <w:b/>
        </w:rPr>
        <w:t>5</w:t>
      </w:r>
      <w:r w:rsidR="004B4958" w:rsidRPr="003A62D5">
        <w:rPr>
          <w:bCs/>
        </w:rPr>
        <w:t xml:space="preserve">, </w:t>
      </w:r>
      <w:r w:rsidR="004B4958" w:rsidRPr="004B4958">
        <w:rPr>
          <w:bCs/>
        </w:rPr>
        <w:t>25</w:t>
      </w:r>
      <w:r w:rsidR="004B4958">
        <w:rPr>
          <w:bCs/>
        </w:rPr>
        <w:t xml:space="preserve"> </w:t>
      </w:r>
      <w:r w:rsidRPr="005A6B7B">
        <w:t>(2008).</w:t>
      </w:r>
    </w:p>
    <w:p w14:paraId="12A77A61" w14:textId="0F4E3366" w:rsidR="005A6B7B" w:rsidRPr="005A6B7B" w:rsidRDefault="005A6B7B" w:rsidP="002E4E72">
      <w:pPr>
        <w:pStyle w:val="EndNoteBibliography"/>
      </w:pPr>
      <w:r w:rsidRPr="005A6B7B">
        <w:t>19</w:t>
      </w:r>
      <w:r w:rsidR="00CC1CD2">
        <w:t>.</w:t>
      </w:r>
      <w:r w:rsidRPr="005A6B7B">
        <w:tab/>
        <w:t>Penny, W. D., Friston, K. J., Ashburner, J. T., Kiebel, S. J.</w:t>
      </w:r>
      <w:r w:rsidR="00CC1CD2">
        <w:t>,</w:t>
      </w:r>
      <w:r w:rsidRPr="005A6B7B">
        <w:t xml:space="preserve"> Nichols, T. E. </w:t>
      </w:r>
      <w:r w:rsidRPr="005A6B7B">
        <w:rPr>
          <w:i/>
        </w:rPr>
        <w:t xml:space="preserve">Statistical </w:t>
      </w:r>
      <w:r w:rsidR="00CC1CD2">
        <w:rPr>
          <w:i/>
        </w:rPr>
        <w:t>P</w:t>
      </w:r>
      <w:r w:rsidRPr="005A6B7B">
        <w:rPr>
          <w:i/>
        </w:rPr>
        <w:t xml:space="preserve">arametric </w:t>
      </w:r>
      <w:r w:rsidR="00CC1CD2">
        <w:rPr>
          <w:i/>
        </w:rPr>
        <w:t>M</w:t>
      </w:r>
      <w:r w:rsidRPr="005A6B7B">
        <w:rPr>
          <w:i/>
        </w:rPr>
        <w:t xml:space="preserve">apping: </w:t>
      </w:r>
      <w:r w:rsidR="00CC1CD2">
        <w:rPr>
          <w:i/>
        </w:rPr>
        <w:t>T</w:t>
      </w:r>
      <w:r w:rsidRPr="005A6B7B">
        <w:rPr>
          <w:i/>
        </w:rPr>
        <w:t xml:space="preserve">he </w:t>
      </w:r>
      <w:r w:rsidR="00CC1CD2">
        <w:rPr>
          <w:i/>
        </w:rPr>
        <w:t>A</w:t>
      </w:r>
      <w:r w:rsidRPr="005A6B7B">
        <w:rPr>
          <w:i/>
        </w:rPr>
        <w:t xml:space="preserve">nalysis of </w:t>
      </w:r>
      <w:r w:rsidR="00CC1CD2">
        <w:rPr>
          <w:i/>
        </w:rPr>
        <w:t>F</w:t>
      </w:r>
      <w:r w:rsidRPr="005A6B7B">
        <w:rPr>
          <w:i/>
        </w:rPr>
        <w:t xml:space="preserve">unctional </w:t>
      </w:r>
      <w:r w:rsidR="00CC1CD2">
        <w:rPr>
          <w:i/>
        </w:rPr>
        <w:t>B</w:t>
      </w:r>
      <w:r w:rsidRPr="005A6B7B">
        <w:rPr>
          <w:i/>
        </w:rPr>
        <w:t>rain</w:t>
      </w:r>
      <w:r w:rsidR="00CC1CD2">
        <w:rPr>
          <w:i/>
        </w:rPr>
        <w:t>I</w:t>
      </w:r>
      <w:r w:rsidRPr="005A6B7B">
        <w:rPr>
          <w:i/>
        </w:rPr>
        <w:t xml:space="preserve">images: </w:t>
      </w:r>
      <w:r w:rsidR="00CC1CD2">
        <w:rPr>
          <w:i/>
        </w:rPr>
        <w:t>T</w:t>
      </w:r>
      <w:r w:rsidRPr="005A6B7B">
        <w:rPr>
          <w:i/>
        </w:rPr>
        <w:t xml:space="preserve">he </w:t>
      </w:r>
      <w:r w:rsidR="00CC1CD2">
        <w:rPr>
          <w:i/>
        </w:rPr>
        <w:t>A</w:t>
      </w:r>
      <w:r w:rsidRPr="005A6B7B">
        <w:rPr>
          <w:i/>
        </w:rPr>
        <w:t xml:space="preserve">nalysis of </w:t>
      </w:r>
      <w:r w:rsidR="00CC1CD2">
        <w:rPr>
          <w:i/>
        </w:rPr>
        <w:t>F</w:t>
      </w:r>
      <w:r w:rsidRPr="005A6B7B">
        <w:rPr>
          <w:i/>
        </w:rPr>
        <w:t xml:space="preserve">unctional </w:t>
      </w:r>
      <w:r w:rsidR="00CC1CD2">
        <w:rPr>
          <w:i/>
        </w:rPr>
        <w:t>B</w:t>
      </w:r>
      <w:r w:rsidRPr="005A6B7B">
        <w:rPr>
          <w:i/>
        </w:rPr>
        <w:t xml:space="preserve">rain </w:t>
      </w:r>
      <w:r w:rsidR="00CC1CD2">
        <w:rPr>
          <w:i/>
        </w:rPr>
        <w:t>I</w:t>
      </w:r>
      <w:r w:rsidRPr="005A6B7B">
        <w:rPr>
          <w:i/>
        </w:rPr>
        <w:t>mages</w:t>
      </w:r>
      <w:r w:rsidRPr="005A6B7B">
        <w:t xml:space="preserve">. </w:t>
      </w:r>
      <w:r w:rsidR="00CC1CD2" w:rsidRPr="005A6B7B">
        <w:t xml:space="preserve">Academic </w:t>
      </w:r>
      <w:r w:rsidR="00CC1CD2">
        <w:t>P</w:t>
      </w:r>
      <w:r w:rsidR="00CC1CD2" w:rsidRPr="005A6B7B">
        <w:t xml:space="preserve">ress </w:t>
      </w:r>
      <w:r w:rsidRPr="005A6B7B">
        <w:t>(2011).</w:t>
      </w:r>
    </w:p>
    <w:p w14:paraId="69F5666E" w14:textId="46168F25" w:rsidR="005A6B7B" w:rsidRPr="005A6B7B" w:rsidRDefault="005A6B7B" w:rsidP="002E4E72">
      <w:pPr>
        <w:pStyle w:val="EndNoteBibliography"/>
      </w:pPr>
      <w:r w:rsidRPr="005A6B7B">
        <w:t>20</w:t>
      </w:r>
      <w:r w:rsidR="00CC1CD2">
        <w:t>.</w:t>
      </w:r>
      <w:r w:rsidRPr="005A6B7B">
        <w:tab/>
        <w:t>Friston, K.</w:t>
      </w:r>
      <w:r w:rsidRPr="005A6B7B">
        <w:rPr>
          <w:i/>
        </w:rPr>
        <w:t xml:space="preserve"> </w:t>
      </w:r>
      <w:r w:rsidRPr="003A62D5">
        <w:rPr>
          <w:iCs/>
        </w:rPr>
        <w:t>et al.</w:t>
      </w:r>
      <w:r w:rsidRPr="00CC1CD2">
        <w:rPr>
          <w:iCs/>
        </w:rPr>
        <w:t xml:space="preserve"> </w:t>
      </w:r>
      <w:r w:rsidRPr="005A6B7B">
        <w:t xml:space="preserve">Multiple sparse priors for the M/EEG inverse problem. </w:t>
      </w:r>
      <w:r w:rsidRPr="005A6B7B">
        <w:rPr>
          <w:i/>
        </w:rPr>
        <w:t>NeuroImage</w:t>
      </w:r>
      <w:r w:rsidRPr="003A62D5">
        <w:rPr>
          <w:iCs/>
        </w:rPr>
        <w:t>.</w:t>
      </w:r>
      <w:r w:rsidRPr="00CC1CD2">
        <w:rPr>
          <w:iCs/>
        </w:rPr>
        <w:t xml:space="preserve"> </w:t>
      </w:r>
      <w:r w:rsidRPr="005A6B7B">
        <w:rPr>
          <w:b/>
        </w:rPr>
        <w:t>39</w:t>
      </w:r>
      <w:r w:rsidRPr="005A6B7B">
        <w:t xml:space="preserve"> (3), 1104</w:t>
      </w:r>
      <w:r w:rsidR="00CC1CD2">
        <w:t>–</w:t>
      </w:r>
      <w:r w:rsidRPr="005A6B7B">
        <w:t>1120 (2008).</w:t>
      </w:r>
    </w:p>
    <w:p w14:paraId="35D4612C" w14:textId="0BB757B6" w:rsidR="005A6B7B" w:rsidRPr="005A6B7B" w:rsidRDefault="005A6B7B" w:rsidP="002E4E72">
      <w:pPr>
        <w:pStyle w:val="EndNoteBibliography"/>
      </w:pPr>
      <w:r w:rsidRPr="005A6B7B">
        <w:t>21</w:t>
      </w:r>
      <w:r w:rsidR="00CC1CD2">
        <w:t>.</w:t>
      </w:r>
      <w:r w:rsidRPr="005A6B7B">
        <w:tab/>
        <w:t>Niazy, R. K., Beckmann, C. F., Iannetti, G. D., Brady, J. M.</w:t>
      </w:r>
      <w:r w:rsidR="00CC1CD2">
        <w:t>,</w:t>
      </w:r>
      <w:r w:rsidRPr="005A6B7B">
        <w:t xml:space="preserve"> Smith, S. M. Removal of FMRI environment artifacts from EEG data using optimal basis sets. </w:t>
      </w:r>
      <w:r w:rsidRPr="005A6B7B">
        <w:rPr>
          <w:i/>
        </w:rPr>
        <w:t>Neuroimage</w:t>
      </w:r>
      <w:r w:rsidRPr="003A62D5">
        <w:rPr>
          <w:iCs/>
        </w:rPr>
        <w:t>.</w:t>
      </w:r>
      <w:r w:rsidRPr="00CC1CD2">
        <w:rPr>
          <w:iCs/>
        </w:rPr>
        <w:t xml:space="preserve"> </w:t>
      </w:r>
      <w:r w:rsidRPr="005A6B7B">
        <w:rPr>
          <w:b/>
        </w:rPr>
        <w:t>28</w:t>
      </w:r>
      <w:r w:rsidRPr="005A6B7B">
        <w:t xml:space="preserve"> (3), 720</w:t>
      </w:r>
      <w:r w:rsidR="00CC1CD2">
        <w:t>–</w:t>
      </w:r>
      <w:r w:rsidRPr="005A6B7B">
        <w:t>737 (2005).</w:t>
      </w:r>
    </w:p>
    <w:p w14:paraId="4154BF22" w14:textId="6003CEEC" w:rsidR="005A6B7B" w:rsidRPr="005A6B7B" w:rsidRDefault="005A6B7B" w:rsidP="002E4E72">
      <w:pPr>
        <w:pStyle w:val="EndNoteBibliography"/>
      </w:pPr>
      <w:r w:rsidRPr="005A6B7B">
        <w:t>22</w:t>
      </w:r>
      <w:r w:rsidR="00CC1CD2">
        <w:t>.</w:t>
      </w:r>
      <w:r w:rsidRPr="005A6B7B">
        <w:tab/>
        <w:t>Nakamura, H., Tawatsuji, Y., Fang, S. Y.</w:t>
      </w:r>
      <w:r w:rsidR="00CC1CD2">
        <w:t>,</w:t>
      </w:r>
      <w:r w:rsidRPr="005A6B7B">
        <w:t xml:space="preserve"> Matsui, T. Explanation of emotion regulation mechanism of mindfulness using a brain function model. </w:t>
      </w:r>
      <w:r w:rsidRPr="005A6B7B">
        <w:rPr>
          <w:i/>
        </w:rPr>
        <w:t>Neural Networks</w:t>
      </w:r>
      <w:r w:rsidRPr="003A62D5">
        <w:rPr>
          <w:iCs/>
        </w:rPr>
        <w:t>.</w:t>
      </w:r>
      <w:r w:rsidRPr="00CC1CD2">
        <w:rPr>
          <w:iCs/>
        </w:rPr>
        <w:t xml:space="preserve"> </w:t>
      </w:r>
      <w:r w:rsidRPr="005A6B7B">
        <w:rPr>
          <w:b/>
        </w:rPr>
        <w:t>138</w:t>
      </w:r>
      <w:r w:rsidR="00CC1CD2" w:rsidRPr="003A62D5">
        <w:rPr>
          <w:bCs/>
        </w:rPr>
        <w:t>,</w:t>
      </w:r>
      <w:r w:rsidRPr="005A6B7B">
        <w:t xml:space="preserve"> 198</w:t>
      </w:r>
      <w:r w:rsidR="00CC1CD2">
        <w:t>–</w:t>
      </w:r>
      <w:r w:rsidRPr="005A6B7B">
        <w:t>214 (2021).</w:t>
      </w:r>
    </w:p>
    <w:p w14:paraId="61930E56" w14:textId="0A1CB879" w:rsidR="005A6B7B" w:rsidRPr="005A6B7B" w:rsidRDefault="005A6B7B" w:rsidP="002E4E72">
      <w:pPr>
        <w:pStyle w:val="EndNoteBibliography"/>
      </w:pPr>
      <w:r w:rsidRPr="005A6B7B">
        <w:t>23</w:t>
      </w:r>
      <w:r w:rsidR="00CC1CD2">
        <w:t>.</w:t>
      </w:r>
      <w:r w:rsidRPr="005A6B7B">
        <w:tab/>
        <w:t>Schjoedt, U., Stdkilde-Jorgensen, H., Geertz, A. W.</w:t>
      </w:r>
      <w:r w:rsidR="00CC1CD2">
        <w:t>,</w:t>
      </w:r>
      <w:r w:rsidRPr="005A6B7B">
        <w:t xml:space="preserve"> Roepstorff, A. Highly religious participants recruit areas of social cognition in personal prayer. </w:t>
      </w:r>
      <w:r w:rsidRPr="005A6B7B">
        <w:rPr>
          <w:i/>
        </w:rPr>
        <w:t>Social Cognitive and Affective Neuroscience</w:t>
      </w:r>
      <w:r w:rsidRPr="003A62D5">
        <w:rPr>
          <w:iCs/>
        </w:rPr>
        <w:t>.</w:t>
      </w:r>
      <w:r w:rsidRPr="00CC1CD2">
        <w:rPr>
          <w:iCs/>
        </w:rPr>
        <w:t xml:space="preserve"> </w:t>
      </w:r>
      <w:r w:rsidRPr="005A6B7B">
        <w:rPr>
          <w:b/>
        </w:rPr>
        <w:t>4</w:t>
      </w:r>
      <w:r w:rsidRPr="005A6B7B">
        <w:t xml:space="preserve"> (2), 199</w:t>
      </w:r>
      <w:r w:rsidR="00CC1CD2">
        <w:t>–</w:t>
      </w:r>
      <w:r w:rsidRPr="005A6B7B">
        <w:t>207 (2009).</w:t>
      </w:r>
    </w:p>
    <w:p w14:paraId="665D51A0" w14:textId="0ADDA2A6" w:rsidR="005A6B7B" w:rsidRPr="005A6B7B" w:rsidRDefault="005A6B7B" w:rsidP="002E4E72">
      <w:pPr>
        <w:pStyle w:val="EndNoteBibliography"/>
      </w:pPr>
      <w:r w:rsidRPr="005A6B7B">
        <w:t>24</w:t>
      </w:r>
      <w:r w:rsidR="00CC1CD2">
        <w:t>.</w:t>
      </w:r>
      <w:r w:rsidRPr="005A6B7B">
        <w:tab/>
        <w:t>Rao, N. P.</w:t>
      </w:r>
      <w:r w:rsidRPr="005A6B7B">
        <w:rPr>
          <w:i/>
        </w:rPr>
        <w:t xml:space="preserve"> </w:t>
      </w:r>
      <w:r w:rsidRPr="003A62D5">
        <w:rPr>
          <w:iCs/>
        </w:rPr>
        <w:t>et al.</w:t>
      </w:r>
      <w:r w:rsidRPr="00CC1CD2">
        <w:rPr>
          <w:iCs/>
        </w:rPr>
        <w:t xml:space="preserve"> </w:t>
      </w:r>
      <w:r w:rsidRPr="005A6B7B">
        <w:t xml:space="preserve">Directional brain networks underlying OM chanting. </w:t>
      </w:r>
      <w:r w:rsidRPr="005A6B7B">
        <w:rPr>
          <w:i/>
        </w:rPr>
        <w:t>Asian Journal of Psychiatry</w:t>
      </w:r>
      <w:r w:rsidRPr="003A62D5">
        <w:rPr>
          <w:iCs/>
        </w:rPr>
        <w:t>.</w:t>
      </w:r>
      <w:r w:rsidRPr="00CC1CD2">
        <w:rPr>
          <w:iCs/>
        </w:rPr>
        <w:t xml:space="preserve"> </w:t>
      </w:r>
      <w:r w:rsidRPr="005A6B7B">
        <w:rPr>
          <w:b/>
        </w:rPr>
        <w:t>37</w:t>
      </w:r>
      <w:r w:rsidR="00B224C6" w:rsidRPr="003A62D5">
        <w:rPr>
          <w:bCs/>
        </w:rPr>
        <w:t>,</w:t>
      </w:r>
      <w:r w:rsidRPr="005A6B7B">
        <w:t xml:space="preserve"> 20</w:t>
      </w:r>
      <w:r w:rsidR="00B224C6">
        <w:t>–</w:t>
      </w:r>
      <w:r w:rsidRPr="005A6B7B">
        <w:t>25 (2018).</w:t>
      </w:r>
    </w:p>
    <w:p w14:paraId="21898802" w14:textId="079039A6" w:rsidR="005A6B7B" w:rsidRPr="005A6B7B" w:rsidRDefault="005A6B7B" w:rsidP="002E4E72">
      <w:pPr>
        <w:pStyle w:val="EndNoteBibliography"/>
      </w:pPr>
      <w:r w:rsidRPr="005A6B7B">
        <w:t>25</w:t>
      </w:r>
      <w:r w:rsidR="00B224C6">
        <w:t>.</w:t>
      </w:r>
      <w:r w:rsidRPr="005A6B7B">
        <w:tab/>
        <w:t>Harne, B. P., Bobade, Y., Dhekekar, R. S.</w:t>
      </w:r>
      <w:r w:rsidR="00B224C6">
        <w:t>,</w:t>
      </w:r>
      <w:r w:rsidRPr="005A6B7B">
        <w:t xml:space="preserve"> Hiwale, A. SVM classification of EEG signal to analyze the effect of OM Mantra meditation on the brain. </w:t>
      </w:r>
      <w:r w:rsidRPr="005A6B7B">
        <w:rPr>
          <w:i/>
        </w:rPr>
        <w:t xml:space="preserve">2019 Ieee 16th India Council </w:t>
      </w:r>
      <w:r w:rsidRPr="005A6B7B">
        <w:rPr>
          <w:i/>
        </w:rPr>
        <w:lastRenderedPageBreak/>
        <w:t>International Conference (Ieee Indicon 2019)</w:t>
      </w:r>
      <w:r w:rsidRPr="005A6B7B">
        <w:t xml:space="preserve"> (2019).</w:t>
      </w:r>
    </w:p>
    <w:p w14:paraId="77322B97" w14:textId="05597B81" w:rsidR="005A6B7B" w:rsidRPr="005A6B7B" w:rsidRDefault="005A6B7B" w:rsidP="002E4E72">
      <w:pPr>
        <w:pStyle w:val="EndNoteBibliography"/>
      </w:pPr>
      <w:r w:rsidRPr="005A6B7B">
        <w:t>26</w:t>
      </w:r>
      <w:r w:rsidR="00B224C6">
        <w:t>.</w:t>
      </w:r>
      <w:r w:rsidRPr="005A6B7B">
        <w:tab/>
        <w:t>Coan, J. A.</w:t>
      </w:r>
      <w:r w:rsidR="00B224C6">
        <w:t>,</w:t>
      </w:r>
      <w:r w:rsidRPr="005A6B7B">
        <w:t xml:space="preserve"> Allen, J. J. B. </w:t>
      </w:r>
      <w:r w:rsidRPr="005A6B7B">
        <w:rPr>
          <w:i/>
        </w:rPr>
        <w:t xml:space="preserve">Handbook of </w:t>
      </w:r>
      <w:r w:rsidR="00B224C6">
        <w:rPr>
          <w:i/>
        </w:rPr>
        <w:t>E</w:t>
      </w:r>
      <w:r w:rsidRPr="005A6B7B">
        <w:rPr>
          <w:i/>
        </w:rPr>
        <w:t xml:space="preserve">motion </w:t>
      </w:r>
      <w:r w:rsidR="00B224C6">
        <w:rPr>
          <w:i/>
        </w:rPr>
        <w:t>E</w:t>
      </w:r>
      <w:r w:rsidRPr="005A6B7B">
        <w:rPr>
          <w:i/>
        </w:rPr>
        <w:t xml:space="preserve">licitation and </w:t>
      </w:r>
      <w:r w:rsidR="00B224C6">
        <w:rPr>
          <w:i/>
        </w:rPr>
        <w:t>A</w:t>
      </w:r>
      <w:r w:rsidRPr="005A6B7B">
        <w:rPr>
          <w:i/>
        </w:rPr>
        <w:t>ssessment</w:t>
      </w:r>
      <w:r w:rsidRPr="005A6B7B">
        <w:t xml:space="preserve">. </w:t>
      </w:r>
      <w:r w:rsidR="00B224C6" w:rsidRPr="005A6B7B">
        <w:t>Oxford University Press</w:t>
      </w:r>
      <w:r w:rsidRPr="005A6B7B">
        <w:t xml:space="preserve"> (2007).</w:t>
      </w:r>
    </w:p>
    <w:p w14:paraId="745A2498" w14:textId="54E3C68C" w:rsidR="005A6B7B" w:rsidRPr="005A6B7B" w:rsidRDefault="005A6B7B" w:rsidP="002E4E72">
      <w:pPr>
        <w:pStyle w:val="EndNoteBibliography"/>
      </w:pPr>
      <w:r w:rsidRPr="005A6B7B">
        <w:t>27</w:t>
      </w:r>
      <w:r w:rsidR="00B224C6">
        <w:t>.</w:t>
      </w:r>
      <w:r w:rsidRPr="005A6B7B">
        <w:tab/>
        <w:t>Meseguer, V.</w:t>
      </w:r>
      <w:r w:rsidRPr="005A6B7B">
        <w:rPr>
          <w:i/>
        </w:rPr>
        <w:t xml:space="preserve"> </w:t>
      </w:r>
      <w:r w:rsidRPr="003A62D5">
        <w:rPr>
          <w:iCs/>
        </w:rPr>
        <w:t>et al.</w:t>
      </w:r>
      <w:r w:rsidRPr="00B224C6">
        <w:rPr>
          <w:iCs/>
        </w:rPr>
        <w:t xml:space="preserve"> </w:t>
      </w:r>
      <w:r w:rsidRPr="005A6B7B">
        <w:t xml:space="preserve">Mapping the apetitive and aversive systems with emotional pictures using a Block-design fMRI procedure. </w:t>
      </w:r>
      <w:r w:rsidRPr="005A6B7B">
        <w:rPr>
          <w:i/>
        </w:rPr>
        <w:t>Psicothema</w:t>
      </w:r>
      <w:r w:rsidRPr="003A62D5">
        <w:rPr>
          <w:iCs/>
        </w:rPr>
        <w:t>.</w:t>
      </w:r>
      <w:r w:rsidRPr="00B224C6">
        <w:rPr>
          <w:iCs/>
        </w:rPr>
        <w:t xml:space="preserve"> </w:t>
      </w:r>
      <w:r w:rsidRPr="005A6B7B">
        <w:rPr>
          <w:b/>
        </w:rPr>
        <w:t>19</w:t>
      </w:r>
      <w:r w:rsidRPr="005A6B7B">
        <w:t xml:space="preserve"> (3), 483</w:t>
      </w:r>
      <w:r w:rsidR="00B224C6">
        <w:t>–</w:t>
      </w:r>
      <w:r w:rsidRPr="005A6B7B">
        <w:t>488 (2007).</w:t>
      </w:r>
    </w:p>
    <w:p w14:paraId="3BABC2CC" w14:textId="09B9B2FE" w:rsidR="005A6B7B" w:rsidRPr="005A6B7B" w:rsidRDefault="005A6B7B" w:rsidP="002E4E72">
      <w:pPr>
        <w:pStyle w:val="EndNoteBibliography"/>
      </w:pPr>
      <w:r w:rsidRPr="005A6B7B">
        <w:t>28</w:t>
      </w:r>
      <w:r w:rsidR="00B224C6">
        <w:t>.</w:t>
      </w:r>
      <w:r w:rsidRPr="005A6B7B">
        <w:tab/>
        <w:t>Luck, S. J.</w:t>
      </w:r>
      <w:r w:rsidR="00B224C6">
        <w:t>,</w:t>
      </w:r>
      <w:r w:rsidRPr="005A6B7B">
        <w:t xml:space="preserve"> Gaspelin, N. How to get statistically significant effects in any ERP experiment (and why you shouldn't). </w:t>
      </w:r>
      <w:r w:rsidRPr="005A6B7B">
        <w:rPr>
          <w:i/>
        </w:rPr>
        <w:t>Psychophysiology</w:t>
      </w:r>
      <w:r w:rsidRPr="003A62D5">
        <w:rPr>
          <w:iCs/>
        </w:rPr>
        <w:t>.</w:t>
      </w:r>
      <w:r w:rsidRPr="00B224C6">
        <w:rPr>
          <w:iCs/>
        </w:rPr>
        <w:t xml:space="preserve"> </w:t>
      </w:r>
      <w:r w:rsidRPr="005A6B7B">
        <w:rPr>
          <w:b/>
        </w:rPr>
        <w:t>54</w:t>
      </w:r>
      <w:r w:rsidRPr="005A6B7B">
        <w:t xml:space="preserve"> (1), 146</w:t>
      </w:r>
      <w:r w:rsidR="00B224C6">
        <w:t>–</w:t>
      </w:r>
      <w:r w:rsidRPr="005A6B7B">
        <w:t>157 (2017).</w:t>
      </w:r>
    </w:p>
    <w:p w14:paraId="3ECA7D53" w14:textId="34146176" w:rsidR="005A6B7B" w:rsidRPr="005A6B7B" w:rsidRDefault="005A6B7B" w:rsidP="002E4E72">
      <w:pPr>
        <w:pStyle w:val="EndNoteBibliography"/>
      </w:pPr>
      <w:r w:rsidRPr="005A6B7B">
        <w:t>29</w:t>
      </w:r>
      <w:r w:rsidR="00B224C6">
        <w:t>.</w:t>
      </w:r>
      <w:r w:rsidRPr="005A6B7B">
        <w:tab/>
        <w:t>Meteyard, L.</w:t>
      </w:r>
      <w:r w:rsidR="00B224C6">
        <w:t>,</w:t>
      </w:r>
      <w:r w:rsidRPr="005A6B7B">
        <w:t xml:space="preserve"> Davies, R. A. I. Best practice guidance for linear mixed-effects models in psychological science. </w:t>
      </w:r>
      <w:r w:rsidRPr="005A6B7B">
        <w:rPr>
          <w:i/>
        </w:rPr>
        <w:t>Journal of Memory and Language</w:t>
      </w:r>
      <w:r w:rsidRPr="003A62D5">
        <w:rPr>
          <w:iCs/>
        </w:rPr>
        <w:t>.</w:t>
      </w:r>
      <w:r w:rsidRPr="00B224C6">
        <w:rPr>
          <w:iCs/>
        </w:rPr>
        <w:t xml:space="preserve"> </w:t>
      </w:r>
      <w:r w:rsidRPr="005A6B7B">
        <w:rPr>
          <w:b/>
        </w:rPr>
        <w:t>112</w:t>
      </w:r>
      <w:r w:rsidRPr="005A6B7B">
        <w:t xml:space="preserve">, </w:t>
      </w:r>
      <w:r w:rsidR="004B4958">
        <w:t xml:space="preserve">104092 </w:t>
      </w:r>
      <w:r w:rsidRPr="005A6B7B">
        <w:t>(2020).</w:t>
      </w:r>
    </w:p>
    <w:p w14:paraId="0C90739F" w14:textId="4C09A28E" w:rsidR="005A6B7B" w:rsidRPr="005A6B7B" w:rsidRDefault="005A6B7B" w:rsidP="002E4E72">
      <w:pPr>
        <w:pStyle w:val="EndNoteBibliography"/>
      </w:pPr>
      <w:r w:rsidRPr="005A6B7B">
        <w:t>30</w:t>
      </w:r>
      <w:r w:rsidR="00B224C6">
        <w:t>.</w:t>
      </w:r>
      <w:r w:rsidRPr="005A6B7B">
        <w:tab/>
        <w:t>Tremblay, A.</w:t>
      </w:r>
      <w:r w:rsidR="00B224C6">
        <w:t>,</w:t>
      </w:r>
      <w:r w:rsidRPr="005A6B7B">
        <w:t xml:space="preserve"> Newman, A. J. Modeling nonlinear relationships in ERP data using mixed-effects regression with R examples. </w:t>
      </w:r>
      <w:r w:rsidRPr="005A6B7B">
        <w:rPr>
          <w:i/>
        </w:rPr>
        <w:t>Psychophysiology</w:t>
      </w:r>
      <w:r w:rsidRPr="003A62D5">
        <w:rPr>
          <w:iCs/>
        </w:rPr>
        <w:t>.</w:t>
      </w:r>
      <w:r w:rsidRPr="00B224C6">
        <w:rPr>
          <w:iCs/>
        </w:rPr>
        <w:t xml:space="preserve"> </w:t>
      </w:r>
      <w:r w:rsidRPr="005A6B7B">
        <w:rPr>
          <w:b/>
        </w:rPr>
        <w:t>52</w:t>
      </w:r>
      <w:r w:rsidRPr="005A6B7B">
        <w:t xml:space="preserve"> (1), 124</w:t>
      </w:r>
      <w:r w:rsidR="00B224C6">
        <w:t>–</w:t>
      </w:r>
      <w:r w:rsidRPr="005A6B7B">
        <w:t>139 (2015).</w:t>
      </w:r>
    </w:p>
    <w:p w14:paraId="33D89EC5" w14:textId="5D284465" w:rsidR="005A6B7B" w:rsidRPr="005A6B7B" w:rsidRDefault="005A6B7B" w:rsidP="002E4E72">
      <w:pPr>
        <w:pStyle w:val="EndNoteBibliography"/>
      </w:pPr>
      <w:r w:rsidRPr="005A6B7B">
        <w:t>31</w:t>
      </w:r>
      <w:r w:rsidR="00B224C6">
        <w:t>.</w:t>
      </w:r>
      <w:r w:rsidRPr="005A6B7B">
        <w:tab/>
        <w:t>Wu, B. W. Y., Gao, J. L., Leung, H. K.</w:t>
      </w:r>
      <w:r w:rsidR="00B224C6">
        <w:t>,</w:t>
      </w:r>
      <w:r w:rsidRPr="005A6B7B">
        <w:t xml:space="preserve"> Sik, H. H. A </w:t>
      </w:r>
      <w:r w:rsidR="00B224C6">
        <w:t>r</w:t>
      </w:r>
      <w:r w:rsidRPr="005A6B7B">
        <w:t xml:space="preserve">andomized </w:t>
      </w:r>
      <w:r w:rsidR="00B224C6">
        <w:t>c</w:t>
      </w:r>
      <w:r w:rsidRPr="005A6B7B">
        <w:t xml:space="preserve">ontrolled </w:t>
      </w:r>
      <w:r w:rsidR="00B224C6">
        <w:t>t</w:t>
      </w:r>
      <w:r w:rsidRPr="005A6B7B">
        <w:t xml:space="preserve">rial of Awareness Training Program (ATP), a </w:t>
      </w:r>
      <w:r w:rsidR="00B224C6">
        <w:t>g</w:t>
      </w:r>
      <w:r w:rsidRPr="005A6B7B">
        <w:t>roup-</w:t>
      </w:r>
      <w:r w:rsidR="00B224C6">
        <w:t>b</w:t>
      </w:r>
      <w:r w:rsidRPr="005A6B7B">
        <w:t xml:space="preserve">ased </w:t>
      </w:r>
      <w:r w:rsidR="00B224C6">
        <w:t>m</w:t>
      </w:r>
      <w:r w:rsidRPr="005A6B7B">
        <w:t xml:space="preserve">ahayana </w:t>
      </w:r>
      <w:r w:rsidR="00B224C6">
        <w:t>b</w:t>
      </w:r>
      <w:r w:rsidRPr="005A6B7B">
        <w:t xml:space="preserve">uddhist </w:t>
      </w:r>
      <w:r w:rsidR="00B224C6">
        <w:t>i</w:t>
      </w:r>
      <w:r w:rsidRPr="005A6B7B">
        <w:t xml:space="preserve">ntervention. </w:t>
      </w:r>
      <w:r w:rsidRPr="005A6B7B">
        <w:rPr>
          <w:i/>
        </w:rPr>
        <w:t>Mindfulness</w:t>
      </w:r>
      <w:r w:rsidRPr="003A62D5">
        <w:rPr>
          <w:iCs/>
        </w:rPr>
        <w:t>.</w:t>
      </w:r>
      <w:r w:rsidRPr="00B224C6">
        <w:rPr>
          <w:iCs/>
        </w:rPr>
        <w:t xml:space="preserve"> </w:t>
      </w:r>
      <w:r w:rsidRPr="005A6B7B">
        <w:rPr>
          <w:b/>
        </w:rPr>
        <w:t>10</w:t>
      </w:r>
      <w:r w:rsidRPr="005A6B7B">
        <w:t xml:space="preserve"> (7), 1280</w:t>
      </w:r>
      <w:r w:rsidR="00B224C6">
        <w:t>–</w:t>
      </w:r>
      <w:r w:rsidRPr="005A6B7B">
        <w:t>1293 (2019).</w:t>
      </w:r>
    </w:p>
    <w:p w14:paraId="3753B1C5" w14:textId="392B848F" w:rsidR="005A6B7B" w:rsidRPr="005A6B7B" w:rsidRDefault="005A6B7B" w:rsidP="002E4E72">
      <w:pPr>
        <w:pStyle w:val="EndNoteBibliography"/>
      </w:pPr>
      <w:r w:rsidRPr="005A6B7B">
        <w:t>32</w:t>
      </w:r>
      <w:r w:rsidR="00B224C6">
        <w:t>.</w:t>
      </w:r>
      <w:r w:rsidRPr="005A6B7B">
        <w:tab/>
        <w:t>Brown, D. R.</w:t>
      </w:r>
      <w:r w:rsidR="00B224C6">
        <w:t>,</w:t>
      </w:r>
      <w:r w:rsidRPr="005A6B7B">
        <w:t xml:space="preserve"> Cavanagh, J. F. The sound and the fury: Late positive potential is sensitive to sound affect. </w:t>
      </w:r>
      <w:r w:rsidRPr="005A6B7B">
        <w:rPr>
          <w:i/>
        </w:rPr>
        <w:t>Psychophysiology</w:t>
      </w:r>
      <w:r w:rsidRPr="003A62D5">
        <w:rPr>
          <w:iCs/>
        </w:rPr>
        <w:t>.</w:t>
      </w:r>
      <w:r w:rsidRPr="00B224C6">
        <w:rPr>
          <w:iCs/>
        </w:rPr>
        <w:t xml:space="preserve"> </w:t>
      </w:r>
      <w:r w:rsidRPr="005A6B7B">
        <w:rPr>
          <w:b/>
        </w:rPr>
        <w:t>54</w:t>
      </w:r>
      <w:r w:rsidRPr="005A6B7B">
        <w:t xml:space="preserve"> (12), 1812</w:t>
      </w:r>
      <w:r w:rsidR="00B224C6">
        <w:t>–</w:t>
      </w:r>
      <w:r w:rsidRPr="005A6B7B">
        <w:t>1825 (2017).</w:t>
      </w:r>
    </w:p>
    <w:p w14:paraId="1D3AA4A5" w14:textId="55892E00" w:rsidR="005A6B7B" w:rsidRPr="005A6B7B" w:rsidRDefault="005A6B7B" w:rsidP="002E4E72">
      <w:pPr>
        <w:pStyle w:val="EndNoteBibliography"/>
      </w:pPr>
      <w:r w:rsidRPr="005A6B7B">
        <w:t>33</w:t>
      </w:r>
      <w:r w:rsidRPr="005A6B7B">
        <w:tab/>
        <w:t>Hill, L. D., Starratt, V. G., Fernandez, M.</w:t>
      </w:r>
      <w:r w:rsidR="00B224C6">
        <w:t>,</w:t>
      </w:r>
      <w:r w:rsidRPr="005A6B7B">
        <w:t xml:space="preserve"> Tartar, J. L. Positive affective priming decreases the middle late positive potential response to negative images. </w:t>
      </w:r>
      <w:r w:rsidRPr="005A6B7B">
        <w:rPr>
          <w:i/>
        </w:rPr>
        <w:t>Brain and Behavior</w:t>
      </w:r>
      <w:r w:rsidRPr="003A62D5">
        <w:rPr>
          <w:iCs/>
        </w:rPr>
        <w:t>.</w:t>
      </w:r>
      <w:r w:rsidRPr="00B224C6">
        <w:rPr>
          <w:iCs/>
        </w:rPr>
        <w:t xml:space="preserve"> </w:t>
      </w:r>
      <w:r w:rsidRPr="005A6B7B">
        <w:rPr>
          <w:b/>
        </w:rPr>
        <w:t>9</w:t>
      </w:r>
      <w:r w:rsidRPr="005A6B7B">
        <w:t xml:space="preserve"> (1) </w:t>
      </w:r>
      <w:r w:rsidR="004E1305">
        <w:t xml:space="preserve">e01198 </w:t>
      </w:r>
      <w:r w:rsidRPr="005A6B7B">
        <w:t>(2019).</w:t>
      </w:r>
    </w:p>
    <w:p w14:paraId="01B1668E" w14:textId="391C903A" w:rsidR="005A6B7B" w:rsidRPr="005A6B7B" w:rsidRDefault="005A6B7B" w:rsidP="002E4E72">
      <w:pPr>
        <w:pStyle w:val="EndNoteBibliography"/>
      </w:pPr>
      <w:r w:rsidRPr="005A6B7B">
        <w:t>34</w:t>
      </w:r>
      <w:r w:rsidR="00B224C6">
        <w:t>.</w:t>
      </w:r>
      <w:r w:rsidRPr="005A6B7B">
        <w:tab/>
        <w:t>Belzung, C.</w:t>
      </w:r>
      <w:r w:rsidR="00B224C6">
        <w:t>,</w:t>
      </w:r>
      <w:r w:rsidRPr="005A6B7B">
        <w:t xml:space="preserve"> Wigmore, P. in </w:t>
      </w:r>
      <w:r w:rsidRPr="005A6B7B">
        <w:rPr>
          <w:i/>
        </w:rPr>
        <w:t>Current Topics in Behavioral Neurosciences,</w:t>
      </w:r>
      <w:r w:rsidRPr="005A6B7B">
        <w:t xml:space="preserve"> 1 online resource (X, 401 pages) Springer Berlin Heidelberg : Imprint: Springer, Berlin, Heidelberg </w:t>
      </w:r>
      <w:r w:rsidR="00B224C6">
        <w:t>(</w:t>
      </w:r>
      <w:r w:rsidRPr="005A6B7B">
        <w:t>2013).</w:t>
      </w:r>
    </w:p>
    <w:p w14:paraId="690113D2" w14:textId="49F595E6" w:rsidR="005A6B7B" w:rsidRPr="005A6B7B" w:rsidRDefault="005A6B7B" w:rsidP="002E4E72">
      <w:pPr>
        <w:pStyle w:val="EndNoteBibliography"/>
      </w:pPr>
      <w:r w:rsidRPr="005A6B7B">
        <w:t>35</w:t>
      </w:r>
      <w:r w:rsidR="00B224C6">
        <w:t>.</w:t>
      </w:r>
      <w:r w:rsidRPr="005A6B7B">
        <w:tab/>
        <w:t xml:space="preserve">Denes, G. </w:t>
      </w:r>
      <w:r w:rsidRPr="005A6B7B">
        <w:rPr>
          <w:i/>
        </w:rPr>
        <w:t xml:space="preserve">Neural </w:t>
      </w:r>
      <w:r w:rsidR="00B224C6">
        <w:rPr>
          <w:i/>
        </w:rPr>
        <w:t>P</w:t>
      </w:r>
      <w:r w:rsidRPr="005A6B7B">
        <w:rPr>
          <w:i/>
        </w:rPr>
        <w:t xml:space="preserve">lasticity </w:t>
      </w:r>
      <w:r w:rsidR="00B224C6">
        <w:rPr>
          <w:i/>
        </w:rPr>
        <w:t>A</w:t>
      </w:r>
      <w:r w:rsidRPr="005A6B7B">
        <w:rPr>
          <w:i/>
        </w:rPr>
        <w:t xml:space="preserve">cross </w:t>
      </w:r>
      <w:r w:rsidR="00B224C6">
        <w:rPr>
          <w:i/>
        </w:rPr>
        <w:t>T</w:t>
      </w:r>
      <w:r w:rsidRPr="005A6B7B">
        <w:rPr>
          <w:i/>
        </w:rPr>
        <w:t xml:space="preserve">he </w:t>
      </w:r>
      <w:r w:rsidR="00B224C6">
        <w:rPr>
          <w:i/>
        </w:rPr>
        <w:t>L</w:t>
      </w:r>
      <w:r w:rsidRPr="005A6B7B">
        <w:rPr>
          <w:i/>
        </w:rPr>
        <w:t xml:space="preserve">ifespan: </w:t>
      </w:r>
      <w:r w:rsidR="00B224C6">
        <w:rPr>
          <w:i/>
        </w:rPr>
        <w:t>H</w:t>
      </w:r>
      <w:r w:rsidRPr="005A6B7B">
        <w:rPr>
          <w:i/>
        </w:rPr>
        <w:t xml:space="preserve">ow </w:t>
      </w:r>
      <w:r w:rsidR="00B224C6">
        <w:rPr>
          <w:i/>
        </w:rPr>
        <w:t>T</w:t>
      </w:r>
      <w:r w:rsidRPr="005A6B7B">
        <w:rPr>
          <w:i/>
        </w:rPr>
        <w:t xml:space="preserve">he </w:t>
      </w:r>
      <w:r w:rsidR="00B224C6">
        <w:rPr>
          <w:i/>
        </w:rPr>
        <w:t>B</w:t>
      </w:r>
      <w:r w:rsidRPr="005A6B7B">
        <w:rPr>
          <w:i/>
        </w:rPr>
        <w:t xml:space="preserve">rain </w:t>
      </w:r>
      <w:r w:rsidR="00B224C6">
        <w:rPr>
          <w:i/>
        </w:rPr>
        <w:t>C</w:t>
      </w:r>
      <w:r w:rsidRPr="005A6B7B">
        <w:rPr>
          <w:i/>
        </w:rPr>
        <w:t xml:space="preserve">an </w:t>
      </w:r>
      <w:r w:rsidR="00B224C6">
        <w:rPr>
          <w:i/>
        </w:rPr>
        <w:t>C</w:t>
      </w:r>
      <w:r w:rsidRPr="005A6B7B">
        <w:rPr>
          <w:i/>
        </w:rPr>
        <w:t>hange</w:t>
      </w:r>
      <w:r w:rsidRPr="005A6B7B">
        <w:t xml:space="preserve">. </w:t>
      </w:r>
      <w:r w:rsidR="00B224C6" w:rsidRPr="005A6B7B">
        <w:t>CRC Press, an imprint of the Taylor &amp; Francis Group</w:t>
      </w:r>
      <w:r w:rsidRPr="005A6B7B">
        <w:t xml:space="preserve"> (2016).</w:t>
      </w:r>
    </w:p>
    <w:p w14:paraId="2773310A" w14:textId="0DB80E16" w:rsidR="008D3068" w:rsidRPr="00D02A76" w:rsidRDefault="00CC086A" w:rsidP="002E4E72">
      <w:pPr>
        <w:outlineLvl w:val="0"/>
      </w:pPr>
      <w:r w:rsidRPr="00D02A76">
        <w:fldChar w:fldCharType="end"/>
      </w:r>
    </w:p>
    <w:sectPr w:rsidR="008D3068" w:rsidRPr="00D02A76" w:rsidSect="00AF7745">
      <w:headerReference w:type="even" r:id="rId15"/>
      <w:headerReference w:type="default" r:id="rId16"/>
      <w:footerReference w:type="even" r:id="rId17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A8A669E" w14:textId="77777777" w:rsidR="006651FE" w:rsidRPr="001F4A92" w:rsidRDefault="006651FE">
      <w:r w:rsidRPr="001F4A92">
        <w:separator/>
      </w:r>
    </w:p>
  </w:endnote>
  <w:endnote w:type="continuationSeparator" w:id="0">
    <w:p w14:paraId="2068C1D4" w14:textId="77777777" w:rsidR="006651FE" w:rsidRPr="001F4A92" w:rsidRDefault="006651FE">
      <w:r w:rsidRPr="001F4A92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Noto Sans Symbols">
    <w:altName w:val="Calibri"/>
    <w:charset w:val="00"/>
    <w:family w:val="auto"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altName w:val="﷽﷽﷽﷽﷽﷽﷽﷽톀Ó怀"/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MT">
    <w:altName w:val="Arial"/>
    <w:panose1 w:val="00000000000000000000"/>
    <w:charset w:val="00"/>
    <w:family w:val="roman"/>
    <w:notTrueType/>
    <w:pitch w:val="default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NeueLTStd-BdIt">
    <w:altName w:val="Times New Roman"/>
    <w:panose1 w:val="00000000000000000000"/>
    <w:charset w:val="00"/>
    <w:family w:val="roman"/>
    <w:notTrueType/>
    <w:pitch w:val="default"/>
  </w:font>
  <w:font w:name="HelveticaNeueLTStd-Lt">
    <w:altName w:val="Times New Roman"/>
    <w:panose1 w:val="00000000000000000000"/>
    <w:charset w:val="00"/>
    <w:family w:val="roman"/>
    <w:notTrueType/>
    <w:pitch w:val="default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@SimSun-ExtB">
    <w:charset w:val="86"/>
    <w:family w:val="modern"/>
    <w:pitch w:val="fixed"/>
    <w:sig w:usb0="00000003" w:usb1="0A0E0000" w:usb2="00000010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6F5CBBC" w14:textId="77777777" w:rsidR="000778A7" w:rsidRPr="001F4A92" w:rsidRDefault="000778A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B035312" w14:textId="77777777" w:rsidR="006651FE" w:rsidRPr="001F4A92" w:rsidRDefault="006651FE">
      <w:r w:rsidRPr="001F4A92">
        <w:separator/>
      </w:r>
    </w:p>
  </w:footnote>
  <w:footnote w:type="continuationSeparator" w:id="0">
    <w:p w14:paraId="72DFDF44" w14:textId="77777777" w:rsidR="006651FE" w:rsidRPr="001F4A92" w:rsidRDefault="006651FE">
      <w:r w:rsidRPr="001F4A92"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24A1CD0" w14:textId="77777777" w:rsidR="000778A7" w:rsidRPr="001F4A92" w:rsidRDefault="000778A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555E067" w14:textId="6D848247" w:rsidR="000778A7" w:rsidRPr="001F4A92" w:rsidRDefault="000778A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left" w:pos="5724"/>
        <w:tab w:val="right" w:pos="9360"/>
      </w:tabs>
      <w:rPr>
        <w:b/>
        <w:color w:val="1F497D"/>
        <w:sz w:val="28"/>
        <w:szCs w:val="28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C7A4D5E"/>
    <w:multiLevelType w:val="hybridMultilevel"/>
    <w:tmpl w:val="B8507490"/>
    <w:lvl w:ilvl="0" w:tplc="8E6C3BC4">
      <w:start w:val="1"/>
      <w:numFmt w:val="decimal"/>
      <w:lvlText w:val="%1."/>
      <w:lvlJc w:val="left"/>
      <w:pPr>
        <w:ind w:left="3479" w:hanging="360"/>
      </w:pPr>
      <w:rPr>
        <w:rFonts w:hint="default"/>
      </w:rPr>
    </w:lvl>
    <w:lvl w:ilvl="1" w:tplc="40090019">
      <w:start w:val="1"/>
      <w:numFmt w:val="lowerLetter"/>
      <w:lvlText w:val="%2."/>
      <w:lvlJc w:val="left"/>
      <w:pPr>
        <w:ind w:left="4199" w:hanging="360"/>
      </w:pPr>
    </w:lvl>
    <w:lvl w:ilvl="2" w:tplc="4009001B" w:tentative="1">
      <w:start w:val="1"/>
      <w:numFmt w:val="lowerRoman"/>
      <w:lvlText w:val="%3."/>
      <w:lvlJc w:val="right"/>
      <w:pPr>
        <w:ind w:left="4919" w:hanging="180"/>
      </w:pPr>
    </w:lvl>
    <w:lvl w:ilvl="3" w:tplc="4009000F" w:tentative="1">
      <w:start w:val="1"/>
      <w:numFmt w:val="decimal"/>
      <w:lvlText w:val="%4."/>
      <w:lvlJc w:val="left"/>
      <w:pPr>
        <w:ind w:left="5639" w:hanging="360"/>
      </w:pPr>
    </w:lvl>
    <w:lvl w:ilvl="4" w:tplc="40090019" w:tentative="1">
      <w:start w:val="1"/>
      <w:numFmt w:val="lowerLetter"/>
      <w:lvlText w:val="%5."/>
      <w:lvlJc w:val="left"/>
      <w:pPr>
        <w:ind w:left="6359" w:hanging="360"/>
      </w:pPr>
    </w:lvl>
    <w:lvl w:ilvl="5" w:tplc="4009001B" w:tentative="1">
      <w:start w:val="1"/>
      <w:numFmt w:val="lowerRoman"/>
      <w:lvlText w:val="%6."/>
      <w:lvlJc w:val="right"/>
      <w:pPr>
        <w:ind w:left="7079" w:hanging="180"/>
      </w:pPr>
    </w:lvl>
    <w:lvl w:ilvl="6" w:tplc="4009000F" w:tentative="1">
      <w:start w:val="1"/>
      <w:numFmt w:val="decimal"/>
      <w:lvlText w:val="%7."/>
      <w:lvlJc w:val="left"/>
      <w:pPr>
        <w:ind w:left="7799" w:hanging="360"/>
      </w:pPr>
    </w:lvl>
    <w:lvl w:ilvl="7" w:tplc="40090019" w:tentative="1">
      <w:start w:val="1"/>
      <w:numFmt w:val="lowerLetter"/>
      <w:lvlText w:val="%8."/>
      <w:lvlJc w:val="left"/>
      <w:pPr>
        <w:ind w:left="8519" w:hanging="360"/>
      </w:pPr>
    </w:lvl>
    <w:lvl w:ilvl="8" w:tplc="4009001B" w:tentative="1">
      <w:start w:val="1"/>
      <w:numFmt w:val="lowerRoman"/>
      <w:lvlText w:val="%9."/>
      <w:lvlJc w:val="right"/>
      <w:pPr>
        <w:ind w:left="9239" w:hanging="180"/>
      </w:pPr>
    </w:lvl>
  </w:abstractNum>
  <w:abstractNum w:abstractNumId="1" w15:restartNumberingAfterBreak="0">
    <w:nsid w:val="17502074"/>
    <w:multiLevelType w:val="hybridMultilevel"/>
    <w:tmpl w:val="8DEC2E34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09D648F"/>
    <w:multiLevelType w:val="hybridMultilevel"/>
    <w:tmpl w:val="FEF22BA8"/>
    <w:lvl w:ilvl="0" w:tplc="48568A6C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B5121308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8122918C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69E0A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83C6DDB2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70529910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7EA04426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C2FE05E6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B9AA63AC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231464C0"/>
    <w:multiLevelType w:val="hybridMultilevel"/>
    <w:tmpl w:val="F21A92BC"/>
    <w:lvl w:ilvl="0" w:tplc="10F003BA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4FBEA39E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68DE8968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CF5A4064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9A0ADDD2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5EF2CD7C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92929880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EA36DE70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2A428C46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5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6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8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9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0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2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3" w15:restartNumberingAfterBreak="0">
    <w:nsid w:val="4B401170"/>
    <w:multiLevelType w:val="hybridMultilevel"/>
    <w:tmpl w:val="D3E0F306"/>
    <w:lvl w:ilvl="0" w:tplc="949C916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CF5EC4D4">
      <w:start w:val="1"/>
      <w:numFmt w:val="lowerLetter"/>
      <w:lvlText w:val="%2."/>
      <w:lvlJc w:val="left"/>
      <w:pPr>
        <w:ind w:left="1440" w:hanging="360"/>
      </w:pPr>
    </w:lvl>
    <w:lvl w:ilvl="2" w:tplc="A4723686" w:tentative="1">
      <w:start w:val="1"/>
      <w:numFmt w:val="lowerRoman"/>
      <w:lvlText w:val="%3."/>
      <w:lvlJc w:val="right"/>
      <w:pPr>
        <w:ind w:left="2160" w:hanging="180"/>
      </w:pPr>
    </w:lvl>
    <w:lvl w:ilvl="3" w:tplc="1B40D17C" w:tentative="1">
      <w:start w:val="1"/>
      <w:numFmt w:val="decimal"/>
      <w:lvlText w:val="%4."/>
      <w:lvlJc w:val="left"/>
      <w:pPr>
        <w:ind w:left="2880" w:hanging="360"/>
      </w:pPr>
    </w:lvl>
    <w:lvl w:ilvl="4" w:tplc="171CDEB2" w:tentative="1">
      <w:start w:val="1"/>
      <w:numFmt w:val="lowerLetter"/>
      <w:lvlText w:val="%5."/>
      <w:lvlJc w:val="left"/>
      <w:pPr>
        <w:ind w:left="3600" w:hanging="360"/>
      </w:pPr>
    </w:lvl>
    <w:lvl w:ilvl="5" w:tplc="D73A86D4" w:tentative="1">
      <w:start w:val="1"/>
      <w:numFmt w:val="lowerRoman"/>
      <w:lvlText w:val="%6."/>
      <w:lvlJc w:val="right"/>
      <w:pPr>
        <w:ind w:left="4320" w:hanging="180"/>
      </w:pPr>
    </w:lvl>
    <w:lvl w:ilvl="6" w:tplc="DF6CEDE4" w:tentative="1">
      <w:start w:val="1"/>
      <w:numFmt w:val="decimal"/>
      <w:lvlText w:val="%7."/>
      <w:lvlJc w:val="left"/>
      <w:pPr>
        <w:ind w:left="5040" w:hanging="360"/>
      </w:pPr>
    </w:lvl>
    <w:lvl w:ilvl="7" w:tplc="EA50873A" w:tentative="1">
      <w:start w:val="1"/>
      <w:numFmt w:val="lowerLetter"/>
      <w:lvlText w:val="%8."/>
      <w:lvlJc w:val="left"/>
      <w:pPr>
        <w:ind w:left="5760" w:hanging="360"/>
      </w:pPr>
    </w:lvl>
    <w:lvl w:ilvl="8" w:tplc="57C6C7A6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5" w15:restartNumberingAfterBreak="0">
    <w:nsid w:val="5DFF4789"/>
    <w:multiLevelType w:val="multilevel"/>
    <w:tmpl w:val="175A340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6" w15:restartNumberingAfterBreak="0">
    <w:nsid w:val="5EF6456D"/>
    <w:multiLevelType w:val="multilevel"/>
    <w:tmpl w:val="ECBC6BC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2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7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8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num w:numId="1">
    <w:abstractNumId w:val="7"/>
  </w:num>
  <w:num w:numId="2">
    <w:abstractNumId w:val="11"/>
  </w:num>
  <w:num w:numId="3">
    <w:abstractNumId w:val="18"/>
  </w:num>
  <w:num w:numId="4">
    <w:abstractNumId w:val="4"/>
  </w:num>
  <w:num w:numId="5">
    <w:abstractNumId w:val="14"/>
  </w:num>
  <w:num w:numId="6">
    <w:abstractNumId w:val="17"/>
  </w:num>
  <w:num w:numId="7">
    <w:abstractNumId w:val="8"/>
  </w:num>
  <w:num w:numId="8">
    <w:abstractNumId w:val="10"/>
  </w:num>
  <w:num w:numId="9">
    <w:abstractNumId w:val="5"/>
  </w:num>
  <w:num w:numId="10">
    <w:abstractNumId w:val="9"/>
  </w:num>
  <w:num w:numId="11">
    <w:abstractNumId w:val="12"/>
  </w:num>
  <w:num w:numId="12">
    <w:abstractNumId w:val="6"/>
  </w:num>
  <w:num w:numId="13">
    <w:abstractNumId w:val="13"/>
  </w:num>
  <w:num w:numId="14">
    <w:abstractNumId w:val="3"/>
  </w:num>
  <w:num w:numId="15">
    <w:abstractNumId w:val="2"/>
  </w:num>
  <w:num w:numId="16">
    <w:abstractNumId w:val="1"/>
  </w:num>
  <w:num w:numId="17">
    <w:abstractNumId w:val="15"/>
  </w:num>
  <w:num w:numId="18">
    <w:abstractNumId w:val="0"/>
  </w:num>
  <w:num w:numId="19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bordersDoNotSurroundHeader/>
  <w:bordersDoNotSurroundFooter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AxMbMwN7U0NTW1MDNQ0lEKTi0uzszPAykwNqoFAOlFZp8tAAAA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00xtvsd1rrdtjer2w8pz9pxrx0t9dw2zfse&quot;&gt;My EndNote Library try&lt;record-ids&gt;&lt;item&gt;36&lt;/item&gt;&lt;item&gt;47&lt;/item&gt;&lt;item&gt;324&lt;/item&gt;&lt;item&gt;327&lt;/item&gt;&lt;item&gt;328&lt;/item&gt;&lt;item&gt;427&lt;/item&gt;&lt;item&gt;457&lt;/item&gt;&lt;item&gt;459&lt;/item&gt;&lt;item&gt;520&lt;/item&gt;&lt;item&gt;521&lt;/item&gt;&lt;item&gt;526&lt;/item&gt;&lt;item&gt;529&lt;/item&gt;&lt;item&gt;530&lt;/item&gt;&lt;item&gt;557&lt;/item&gt;&lt;item&gt;580&lt;/item&gt;&lt;item&gt;621&lt;/item&gt;&lt;item&gt;622&lt;/item&gt;&lt;item&gt;623&lt;/item&gt;&lt;item&gt;630&lt;/item&gt;&lt;item&gt;631&lt;/item&gt;&lt;item&gt;658&lt;/item&gt;&lt;item&gt;661&lt;/item&gt;&lt;item&gt;662&lt;/item&gt;&lt;item&gt;663&lt;/item&gt;&lt;item&gt;664&lt;/item&gt;&lt;item&gt;694&lt;/item&gt;&lt;item&gt;695&lt;/item&gt;&lt;item&gt;696&lt;/item&gt;&lt;item&gt;697&lt;/item&gt;&lt;item&gt;722&lt;/item&gt;&lt;item&gt;774&lt;/item&gt;&lt;/record-ids&gt;&lt;/item&gt;&lt;/Libraries&gt;"/>
  </w:docVars>
  <w:rsids>
    <w:rsidRoot w:val="006E4797"/>
    <w:rsid w:val="00005C49"/>
    <w:rsid w:val="000120FC"/>
    <w:rsid w:val="00013741"/>
    <w:rsid w:val="00014B5B"/>
    <w:rsid w:val="00015B4A"/>
    <w:rsid w:val="00016234"/>
    <w:rsid w:val="0002010E"/>
    <w:rsid w:val="00020FA8"/>
    <w:rsid w:val="00022FCF"/>
    <w:rsid w:val="000246EF"/>
    <w:rsid w:val="0003335F"/>
    <w:rsid w:val="0003389D"/>
    <w:rsid w:val="00040FA5"/>
    <w:rsid w:val="00041D8A"/>
    <w:rsid w:val="00041FEE"/>
    <w:rsid w:val="0004370C"/>
    <w:rsid w:val="000608B8"/>
    <w:rsid w:val="0007571E"/>
    <w:rsid w:val="000778A7"/>
    <w:rsid w:val="000862ED"/>
    <w:rsid w:val="0009587C"/>
    <w:rsid w:val="000A2B36"/>
    <w:rsid w:val="000A2F1C"/>
    <w:rsid w:val="000A490B"/>
    <w:rsid w:val="000A4D3B"/>
    <w:rsid w:val="000A6A6F"/>
    <w:rsid w:val="000A7C1F"/>
    <w:rsid w:val="000A7EC0"/>
    <w:rsid w:val="000B0AEC"/>
    <w:rsid w:val="000B2E9F"/>
    <w:rsid w:val="000C1B90"/>
    <w:rsid w:val="000C4EDE"/>
    <w:rsid w:val="000D3634"/>
    <w:rsid w:val="000D3928"/>
    <w:rsid w:val="000D419A"/>
    <w:rsid w:val="000D6CEB"/>
    <w:rsid w:val="000D7168"/>
    <w:rsid w:val="000D77F7"/>
    <w:rsid w:val="000E00ED"/>
    <w:rsid w:val="000E04A2"/>
    <w:rsid w:val="000E0B9A"/>
    <w:rsid w:val="000E2201"/>
    <w:rsid w:val="000E256F"/>
    <w:rsid w:val="000E6077"/>
    <w:rsid w:val="000E72FB"/>
    <w:rsid w:val="000F0583"/>
    <w:rsid w:val="000F27A5"/>
    <w:rsid w:val="000F6CDC"/>
    <w:rsid w:val="000F7309"/>
    <w:rsid w:val="00100B2A"/>
    <w:rsid w:val="00101A26"/>
    <w:rsid w:val="00102C0E"/>
    <w:rsid w:val="00103AEB"/>
    <w:rsid w:val="001077ED"/>
    <w:rsid w:val="00110430"/>
    <w:rsid w:val="00113D17"/>
    <w:rsid w:val="00125C4D"/>
    <w:rsid w:val="00125F11"/>
    <w:rsid w:val="00126094"/>
    <w:rsid w:val="00133C6D"/>
    <w:rsid w:val="00136FA4"/>
    <w:rsid w:val="00137C2E"/>
    <w:rsid w:val="0014621E"/>
    <w:rsid w:val="00153A41"/>
    <w:rsid w:val="00160919"/>
    <w:rsid w:val="00164949"/>
    <w:rsid w:val="001678E7"/>
    <w:rsid w:val="00172D23"/>
    <w:rsid w:val="001738E6"/>
    <w:rsid w:val="00184785"/>
    <w:rsid w:val="00184A3D"/>
    <w:rsid w:val="00185815"/>
    <w:rsid w:val="001876CF"/>
    <w:rsid w:val="00187DBF"/>
    <w:rsid w:val="00193030"/>
    <w:rsid w:val="0019637D"/>
    <w:rsid w:val="001A1285"/>
    <w:rsid w:val="001A21F8"/>
    <w:rsid w:val="001A30AA"/>
    <w:rsid w:val="001A3F0A"/>
    <w:rsid w:val="001B29C4"/>
    <w:rsid w:val="001B770F"/>
    <w:rsid w:val="001C5526"/>
    <w:rsid w:val="001D4DA1"/>
    <w:rsid w:val="001D68B8"/>
    <w:rsid w:val="001E056E"/>
    <w:rsid w:val="001E0B98"/>
    <w:rsid w:val="001E3850"/>
    <w:rsid w:val="001E4E29"/>
    <w:rsid w:val="001E5647"/>
    <w:rsid w:val="001E69DB"/>
    <w:rsid w:val="001F4A92"/>
    <w:rsid w:val="001F64A0"/>
    <w:rsid w:val="002001AF"/>
    <w:rsid w:val="00201ED8"/>
    <w:rsid w:val="002026F8"/>
    <w:rsid w:val="0020330B"/>
    <w:rsid w:val="00212CAC"/>
    <w:rsid w:val="002137BC"/>
    <w:rsid w:val="002150CF"/>
    <w:rsid w:val="00215157"/>
    <w:rsid w:val="00224503"/>
    <w:rsid w:val="00227AD7"/>
    <w:rsid w:val="0023278D"/>
    <w:rsid w:val="002329B1"/>
    <w:rsid w:val="002336F2"/>
    <w:rsid w:val="00236B62"/>
    <w:rsid w:val="002400EF"/>
    <w:rsid w:val="00240EBE"/>
    <w:rsid w:val="002426D8"/>
    <w:rsid w:val="002447A2"/>
    <w:rsid w:val="00246439"/>
    <w:rsid w:val="002469F1"/>
    <w:rsid w:val="002478FB"/>
    <w:rsid w:val="00247E3F"/>
    <w:rsid w:val="0025096D"/>
    <w:rsid w:val="0025383C"/>
    <w:rsid w:val="00254E2D"/>
    <w:rsid w:val="002557DB"/>
    <w:rsid w:val="00260F1B"/>
    <w:rsid w:val="0026145E"/>
    <w:rsid w:val="00261A68"/>
    <w:rsid w:val="00266C35"/>
    <w:rsid w:val="002737D6"/>
    <w:rsid w:val="002771FB"/>
    <w:rsid w:val="00277460"/>
    <w:rsid w:val="002857E3"/>
    <w:rsid w:val="002870DC"/>
    <w:rsid w:val="00290C2D"/>
    <w:rsid w:val="00291B79"/>
    <w:rsid w:val="002967E5"/>
    <w:rsid w:val="002B1E92"/>
    <w:rsid w:val="002C29A0"/>
    <w:rsid w:val="002C3B2F"/>
    <w:rsid w:val="002C7949"/>
    <w:rsid w:val="002D0444"/>
    <w:rsid w:val="002D2BDE"/>
    <w:rsid w:val="002D573D"/>
    <w:rsid w:val="002D6E4E"/>
    <w:rsid w:val="002E4E72"/>
    <w:rsid w:val="002E6744"/>
    <w:rsid w:val="002E6950"/>
    <w:rsid w:val="002F3D39"/>
    <w:rsid w:val="002F4233"/>
    <w:rsid w:val="00301896"/>
    <w:rsid w:val="0030453A"/>
    <w:rsid w:val="003047A2"/>
    <w:rsid w:val="003075FE"/>
    <w:rsid w:val="003079E6"/>
    <w:rsid w:val="00307A01"/>
    <w:rsid w:val="003104EA"/>
    <w:rsid w:val="00312536"/>
    <w:rsid w:val="00314C3B"/>
    <w:rsid w:val="00317B15"/>
    <w:rsid w:val="00317EA1"/>
    <w:rsid w:val="00321135"/>
    <w:rsid w:val="00321A49"/>
    <w:rsid w:val="0032270B"/>
    <w:rsid w:val="003258E2"/>
    <w:rsid w:val="00325BB3"/>
    <w:rsid w:val="00332287"/>
    <w:rsid w:val="003334A7"/>
    <w:rsid w:val="00336489"/>
    <w:rsid w:val="00336679"/>
    <w:rsid w:val="003372CC"/>
    <w:rsid w:val="00344489"/>
    <w:rsid w:val="00344CAE"/>
    <w:rsid w:val="00347795"/>
    <w:rsid w:val="00351087"/>
    <w:rsid w:val="00351388"/>
    <w:rsid w:val="00352295"/>
    <w:rsid w:val="00355249"/>
    <w:rsid w:val="00360EE9"/>
    <w:rsid w:val="0036137E"/>
    <w:rsid w:val="003636F2"/>
    <w:rsid w:val="00366C5C"/>
    <w:rsid w:val="003731D9"/>
    <w:rsid w:val="0037374C"/>
    <w:rsid w:val="003742CB"/>
    <w:rsid w:val="00376301"/>
    <w:rsid w:val="00376D82"/>
    <w:rsid w:val="00377592"/>
    <w:rsid w:val="003841C5"/>
    <w:rsid w:val="00384F13"/>
    <w:rsid w:val="00386E27"/>
    <w:rsid w:val="00391459"/>
    <w:rsid w:val="00395926"/>
    <w:rsid w:val="003A3D17"/>
    <w:rsid w:val="003A62D5"/>
    <w:rsid w:val="003B0841"/>
    <w:rsid w:val="003B5748"/>
    <w:rsid w:val="003C05EF"/>
    <w:rsid w:val="003C2684"/>
    <w:rsid w:val="003C4FCB"/>
    <w:rsid w:val="003C56B7"/>
    <w:rsid w:val="003C623D"/>
    <w:rsid w:val="003D2F2A"/>
    <w:rsid w:val="003D3A9D"/>
    <w:rsid w:val="003D426A"/>
    <w:rsid w:val="003D493C"/>
    <w:rsid w:val="003D4D83"/>
    <w:rsid w:val="003D6505"/>
    <w:rsid w:val="003E3E4F"/>
    <w:rsid w:val="003E7AB7"/>
    <w:rsid w:val="003F0398"/>
    <w:rsid w:val="003F04EA"/>
    <w:rsid w:val="003F7294"/>
    <w:rsid w:val="004013C1"/>
    <w:rsid w:val="00406048"/>
    <w:rsid w:val="004060C7"/>
    <w:rsid w:val="0041377A"/>
    <w:rsid w:val="004147DC"/>
    <w:rsid w:val="00417EED"/>
    <w:rsid w:val="004225EA"/>
    <w:rsid w:val="00447312"/>
    <w:rsid w:val="00450357"/>
    <w:rsid w:val="00450B28"/>
    <w:rsid w:val="00450C70"/>
    <w:rsid w:val="0045275B"/>
    <w:rsid w:val="00452B11"/>
    <w:rsid w:val="004540B7"/>
    <w:rsid w:val="00456FF2"/>
    <w:rsid w:val="0045764D"/>
    <w:rsid w:val="0046005B"/>
    <w:rsid w:val="004617DA"/>
    <w:rsid w:val="00473704"/>
    <w:rsid w:val="004738D5"/>
    <w:rsid w:val="004763E3"/>
    <w:rsid w:val="0047659E"/>
    <w:rsid w:val="00480353"/>
    <w:rsid w:val="00482934"/>
    <w:rsid w:val="00483C4A"/>
    <w:rsid w:val="00484E3F"/>
    <w:rsid w:val="004853E0"/>
    <w:rsid w:val="00486B4B"/>
    <w:rsid w:val="00491DF8"/>
    <w:rsid w:val="004936A9"/>
    <w:rsid w:val="00496E44"/>
    <w:rsid w:val="004A0988"/>
    <w:rsid w:val="004A188A"/>
    <w:rsid w:val="004A2A78"/>
    <w:rsid w:val="004A4900"/>
    <w:rsid w:val="004A4946"/>
    <w:rsid w:val="004A7B67"/>
    <w:rsid w:val="004B4958"/>
    <w:rsid w:val="004B5EE4"/>
    <w:rsid w:val="004B699C"/>
    <w:rsid w:val="004B6FDE"/>
    <w:rsid w:val="004B78C6"/>
    <w:rsid w:val="004C10B2"/>
    <w:rsid w:val="004C1F94"/>
    <w:rsid w:val="004C4FD4"/>
    <w:rsid w:val="004C6941"/>
    <w:rsid w:val="004E1305"/>
    <w:rsid w:val="004E1C0F"/>
    <w:rsid w:val="004E39CF"/>
    <w:rsid w:val="004E7C53"/>
    <w:rsid w:val="004F554B"/>
    <w:rsid w:val="004F6187"/>
    <w:rsid w:val="005007C5"/>
    <w:rsid w:val="00500C22"/>
    <w:rsid w:val="0050302A"/>
    <w:rsid w:val="00505758"/>
    <w:rsid w:val="00506142"/>
    <w:rsid w:val="005122B9"/>
    <w:rsid w:val="00512DE8"/>
    <w:rsid w:val="0051707C"/>
    <w:rsid w:val="00520669"/>
    <w:rsid w:val="00522D76"/>
    <w:rsid w:val="00522F0D"/>
    <w:rsid w:val="00524F23"/>
    <w:rsid w:val="0052721B"/>
    <w:rsid w:val="00530F43"/>
    <w:rsid w:val="00532B40"/>
    <w:rsid w:val="00534C7E"/>
    <w:rsid w:val="00536BFC"/>
    <w:rsid w:val="00537230"/>
    <w:rsid w:val="005401FB"/>
    <w:rsid w:val="005402C2"/>
    <w:rsid w:val="005431D3"/>
    <w:rsid w:val="00545CCC"/>
    <w:rsid w:val="00547A21"/>
    <w:rsid w:val="00551D82"/>
    <w:rsid w:val="00553876"/>
    <w:rsid w:val="005547DA"/>
    <w:rsid w:val="00555282"/>
    <w:rsid w:val="0055785C"/>
    <w:rsid w:val="005605C9"/>
    <w:rsid w:val="00561DCB"/>
    <w:rsid w:val="00566250"/>
    <w:rsid w:val="00567302"/>
    <w:rsid w:val="00572D44"/>
    <w:rsid w:val="0057308C"/>
    <w:rsid w:val="00575ABA"/>
    <w:rsid w:val="005761C2"/>
    <w:rsid w:val="00581D9E"/>
    <w:rsid w:val="005849FE"/>
    <w:rsid w:val="00586AEB"/>
    <w:rsid w:val="00587C2C"/>
    <w:rsid w:val="00593968"/>
    <w:rsid w:val="00593B14"/>
    <w:rsid w:val="00594069"/>
    <w:rsid w:val="00594981"/>
    <w:rsid w:val="00597E2C"/>
    <w:rsid w:val="005A0783"/>
    <w:rsid w:val="005A42EB"/>
    <w:rsid w:val="005A5016"/>
    <w:rsid w:val="005A6A33"/>
    <w:rsid w:val="005A6B7B"/>
    <w:rsid w:val="005A7D3C"/>
    <w:rsid w:val="005B06C5"/>
    <w:rsid w:val="005B0D6F"/>
    <w:rsid w:val="005B3A0D"/>
    <w:rsid w:val="005B558D"/>
    <w:rsid w:val="005B78E3"/>
    <w:rsid w:val="005C065F"/>
    <w:rsid w:val="005C0D4E"/>
    <w:rsid w:val="005C543F"/>
    <w:rsid w:val="005D18B7"/>
    <w:rsid w:val="005D48D6"/>
    <w:rsid w:val="005D505E"/>
    <w:rsid w:val="005D5375"/>
    <w:rsid w:val="005D54FB"/>
    <w:rsid w:val="005D5D37"/>
    <w:rsid w:val="005D5EFB"/>
    <w:rsid w:val="005D63F2"/>
    <w:rsid w:val="005D6DF6"/>
    <w:rsid w:val="005D7170"/>
    <w:rsid w:val="005E0DB1"/>
    <w:rsid w:val="005E13A7"/>
    <w:rsid w:val="005E5B6A"/>
    <w:rsid w:val="005E6E55"/>
    <w:rsid w:val="005F288A"/>
    <w:rsid w:val="005F79E9"/>
    <w:rsid w:val="006071BF"/>
    <w:rsid w:val="00614AF0"/>
    <w:rsid w:val="00622578"/>
    <w:rsid w:val="0062309E"/>
    <w:rsid w:val="00623E01"/>
    <w:rsid w:val="00624DD0"/>
    <w:rsid w:val="00627D51"/>
    <w:rsid w:val="0063218C"/>
    <w:rsid w:val="006338CC"/>
    <w:rsid w:val="006341FD"/>
    <w:rsid w:val="00634846"/>
    <w:rsid w:val="00635ECF"/>
    <w:rsid w:val="00645A7F"/>
    <w:rsid w:val="006479EF"/>
    <w:rsid w:val="00650056"/>
    <w:rsid w:val="0065361E"/>
    <w:rsid w:val="006545EF"/>
    <w:rsid w:val="006570E9"/>
    <w:rsid w:val="006610AC"/>
    <w:rsid w:val="0066375C"/>
    <w:rsid w:val="00663B1D"/>
    <w:rsid w:val="006651FE"/>
    <w:rsid w:val="00670599"/>
    <w:rsid w:val="00672028"/>
    <w:rsid w:val="0067228A"/>
    <w:rsid w:val="00672DDC"/>
    <w:rsid w:val="00672F56"/>
    <w:rsid w:val="00674B3B"/>
    <w:rsid w:val="0067527A"/>
    <w:rsid w:val="00676078"/>
    <w:rsid w:val="00676A65"/>
    <w:rsid w:val="00676DBC"/>
    <w:rsid w:val="00681DE4"/>
    <w:rsid w:val="00685C5F"/>
    <w:rsid w:val="00691E55"/>
    <w:rsid w:val="0069208B"/>
    <w:rsid w:val="00694FF8"/>
    <w:rsid w:val="006A02D0"/>
    <w:rsid w:val="006A0D64"/>
    <w:rsid w:val="006A6C9C"/>
    <w:rsid w:val="006B27C9"/>
    <w:rsid w:val="006B38D5"/>
    <w:rsid w:val="006B4E5D"/>
    <w:rsid w:val="006C5E39"/>
    <w:rsid w:val="006D1F42"/>
    <w:rsid w:val="006D4566"/>
    <w:rsid w:val="006E1DE5"/>
    <w:rsid w:val="006E4797"/>
    <w:rsid w:val="00702BFE"/>
    <w:rsid w:val="007038A1"/>
    <w:rsid w:val="0070430F"/>
    <w:rsid w:val="0070444F"/>
    <w:rsid w:val="00707E48"/>
    <w:rsid w:val="00714993"/>
    <w:rsid w:val="00720F71"/>
    <w:rsid w:val="00724D20"/>
    <w:rsid w:val="00727A34"/>
    <w:rsid w:val="00727F94"/>
    <w:rsid w:val="0073088C"/>
    <w:rsid w:val="007330E9"/>
    <w:rsid w:val="00741EC6"/>
    <w:rsid w:val="00744789"/>
    <w:rsid w:val="00744D28"/>
    <w:rsid w:val="00746ADC"/>
    <w:rsid w:val="00747318"/>
    <w:rsid w:val="0075001B"/>
    <w:rsid w:val="00753A00"/>
    <w:rsid w:val="007644AB"/>
    <w:rsid w:val="0076470A"/>
    <w:rsid w:val="00765563"/>
    <w:rsid w:val="00766E59"/>
    <w:rsid w:val="0077355D"/>
    <w:rsid w:val="00774158"/>
    <w:rsid w:val="0077472A"/>
    <w:rsid w:val="0077502F"/>
    <w:rsid w:val="00777D80"/>
    <w:rsid w:val="007823A9"/>
    <w:rsid w:val="0078551A"/>
    <w:rsid w:val="00787B53"/>
    <w:rsid w:val="00794662"/>
    <w:rsid w:val="00795CE6"/>
    <w:rsid w:val="007A258D"/>
    <w:rsid w:val="007A464B"/>
    <w:rsid w:val="007B1433"/>
    <w:rsid w:val="007B223B"/>
    <w:rsid w:val="007B4D16"/>
    <w:rsid w:val="007B4F35"/>
    <w:rsid w:val="007B62C4"/>
    <w:rsid w:val="007C2CD0"/>
    <w:rsid w:val="007C3CFB"/>
    <w:rsid w:val="007C3DF0"/>
    <w:rsid w:val="007C4072"/>
    <w:rsid w:val="007C499B"/>
    <w:rsid w:val="007D18F5"/>
    <w:rsid w:val="007D1C2C"/>
    <w:rsid w:val="007D3816"/>
    <w:rsid w:val="007D4007"/>
    <w:rsid w:val="007D4F01"/>
    <w:rsid w:val="007E290A"/>
    <w:rsid w:val="007E516B"/>
    <w:rsid w:val="007E6C1C"/>
    <w:rsid w:val="007F30A0"/>
    <w:rsid w:val="007F3DAC"/>
    <w:rsid w:val="007F7F27"/>
    <w:rsid w:val="008003B6"/>
    <w:rsid w:val="008041F3"/>
    <w:rsid w:val="00806CAF"/>
    <w:rsid w:val="0081064C"/>
    <w:rsid w:val="00812755"/>
    <w:rsid w:val="008131C8"/>
    <w:rsid w:val="008137F3"/>
    <w:rsid w:val="0082337D"/>
    <w:rsid w:val="00832265"/>
    <w:rsid w:val="00833493"/>
    <w:rsid w:val="00835B8B"/>
    <w:rsid w:val="0083664A"/>
    <w:rsid w:val="00836781"/>
    <w:rsid w:val="00841A86"/>
    <w:rsid w:val="00844DFD"/>
    <w:rsid w:val="00844F72"/>
    <w:rsid w:val="008458B5"/>
    <w:rsid w:val="00852166"/>
    <w:rsid w:val="008521B6"/>
    <w:rsid w:val="008534FE"/>
    <w:rsid w:val="0085482F"/>
    <w:rsid w:val="008551D1"/>
    <w:rsid w:val="00866C2D"/>
    <w:rsid w:val="00867034"/>
    <w:rsid w:val="008674D0"/>
    <w:rsid w:val="00872711"/>
    <w:rsid w:val="0087678F"/>
    <w:rsid w:val="00877CAD"/>
    <w:rsid w:val="00881CC3"/>
    <w:rsid w:val="00885101"/>
    <w:rsid w:val="00887DC9"/>
    <w:rsid w:val="008911BA"/>
    <w:rsid w:val="00891668"/>
    <w:rsid w:val="008942C8"/>
    <w:rsid w:val="008948FD"/>
    <w:rsid w:val="008968FA"/>
    <w:rsid w:val="008971DD"/>
    <w:rsid w:val="00897D91"/>
    <w:rsid w:val="008B0A8C"/>
    <w:rsid w:val="008B1345"/>
    <w:rsid w:val="008B2762"/>
    <w:rsid w:val="008B4925"/>
    <w:rsid w:val="008C27BC"/>
    <w:rsid w:val="008C3668"/>
    <w:rsid w:val="008C515C"/>
    <w:rsid w:val="008C5494"/>
    <w:rsid w:val="008C7A98"/>
    <w:rsid w:val="008D3068"/>
    <w:rsid w:val="008D5ABA"/>
    <w:rsid w:val="008D713C"/>
    <w:rsid w:val="008E50CB"/>
    <w:rsid w:val="008E5FDB"/>
    <w:rsid w:val="008E7D5F"/>
    <w:rsid w:val="008F49AD"/>
    <w:rsid w:val="009002FD"/>
    <w:rsid w:val="00905F38"/>
    <w:rsid w:val="0091177F"/>
    <w:rsid w:val="0091259A"/>
    <w:rsid w:val="00920BB4"/>
    <w:rsid w:val="0092479D"/>
    <w:rsid w:val="00924964"/>
    <w:rsid w:val="00926A79"/>
    <w:rsid w:val="00926CB4"/>
    <w:rsid w:val="00930612"/>
    <w:rsid w:val="00930F02"/>
    <w:rsid w:val="00932F51"/>
    <w:rsid w:val="009358AA"/>
    <w:rsid w:val="00936A2F"/>
    <w:rsid w:val="00936C0C"/>
    <w:rsid w:val="009427B8"/>
    <w:rsid w:val="00955714"/>
    <w:rsid w:val="009562C2"/>
    <w:rsid w:val="00957625"/>
    <w:rsid w:val="009629BE"/>
    <w:rsid w:val="00965BB0"/>
    <w:rsid w:val="00967FDE"/>
    <w:rsid w:val="009701FF"/>
    <w:rsid w:val="00975BA7"/>
    <w:rsid w:val="00983865"/>
    <w:rsid w:val="00983D2D"/>
    <w:rsid w:val="00986FA0"/>
    <w:rsid w:val="0098729F"/>
    <w:rsid w:val="009910BC"/>
    <w:rsid w:val="00991B2A"/>
    <w:rsid w:val="00993CA8"/>
    <w:rsid w:val="00993EAE"/>
    <w:rsid w:val="00996507"/>
    <w:rsid w:val="00997554"/>
    <w:rsid w:val="009A027C"/>
    <w:rsid w:val="009A37A4"/>
    <w:rsid w:val="009A4148"/>
    <w:rsid w:val="009A5F85"/>
    <w:rsid w:val="009A6ED0"/>
    <w:rsid w:val="009B0002"/>
    <w:rsid w:val="009B4FB2"/>
    <w:rsid w:val="009C1030"/>
    <w:rsid w:val="009C2B85"/>
    <w:rsid w:val="009C3969"/>
    <w:rsid w:val="009C41CD"/>
    <w:rsid w:val="009D2BD6"/>
    <w:rsid w:val="009D5668"/>
    <w:rsid w:val="009D6BFD"/>
    <w:rsid w:val="009E10E9"/>
    <w:rsid w:val="009E212A"/>
    <w:rsid w:val="009E274B"/>
    <w:rsid w:val="009E3EA3"/>
    <w:rsid w:val="009E5819"/>
    <w:rsid w:val="009E61C8"/>
    <w:rsid w:val="009F06E2"/>
    <w:rsid w:val="009F328A"/>
    <w:rsid w:val="009F77D9"/>
    <w:rsid w:val="00A01803"/>
    <w:rsid w:val="00A02FF5"/>
    <w:rsid w:val="00A04C07"/>
    <w:rsid w:val="00A0555E"/>
    <w:rsid w:val="00A12649"/>
    <w:rsid w:val="00A15177"/>
    <w:rsid w:val="00A22E89"/>
    <w:rsid w:val="00A250CA"/>
    <w:rsid w:val="00A26C29"/>
    <w:rsid w:val="00A30CA5"/>
    <w:rsid w:val="00A31BD1"/>
    <w:rsid w:val="00A3667C"/>
    <w:rsid w:val="00A368C9"/>
    <w:rsid w:val="00A37F73"/>
    <w:rsid w:val="00A43B30"/>
    <w:rsid w:val="00A447C2"/>
    <w:rsid w:val="00A45F86"/>
    <w:rsid w:val="00A46DA3"/>
    <w:rsid w:val="00A50839"/>
    <w:rsid w:val="00A50B2B"/>
    <w:rsid w:val="00A51B14"/>
    <w:rsid w:val="00A51B83"/>
    <w:rsid w:val="00A52057"/>
    <w:rsid w:val="00A521EB"/>
    <w:rsid w:val="00A56178"/>
    <w:rsid w:val="00A60020"/>
    <w:rsid w:val="00A60277"/>
    <w:rsid w:val="00A60C10"/>
    <w:rsid w:val="00A63BD3"/>
    <w:rsid w:val="00A65354"/>
    <w:rsid w:val="00A71595"/>
    <w:rsid w:val="00A7175C"/>
    <w:rsid w:val="00A72275"/>
    <w:rsid w:val="00A73CE3"/>
    <w:rsid w:val="00A7415E"/>
    <w:rsid w:val="00A76967"/>
    <w:rsid w:val="00A77900"/>
    <w:rsid w:val="00A80303"/>
    <w:rsid w:val="00A8068D"/>
    <w:rsid w:val="00A83F0E"/>
    <w:rsid w:val="00A84BC6"/>
    <w:rsid w:val="00A911D1"/>
    <w:rsid w:val="00A91EB8"/>
    <w:rsid w:val="00A93EF0"/>
    <w:rsid w:val="00AA3C69"/>
    <w:rsid w:val="00AB301E"/>
    <w:rsid w:val="00AC4B60"/>
    <w:rsid w:val="00AD5116"/>
    <w:rsid w:val="00AD6B0F"/>
    <w:rsid w:val="00AD6C68"/>
    <w:rsid w:val="00AD7D38"/>
    <w:rsid w:val="00AE00FE"/>
    <w:rsid w:val="00AE18CE"/>
    <w:rsid w:val="00AE3286"/>
    <w:rsid w:val="00AE6D96"/>
    <w:rsid w:val="00AF203A"/>
    <w:rsid w:val="00AF37A8"/>
    <w:rsid w:val="00AF50B8"/>
    <w:rsid w:val="00AF6217"/>
    <w:rsid w:val="00AF7745"/>
    <w:rsid w:val="00B0185C"/>
    <w:rsid w:val="00B03617"/>
    <w:rsid w:val="00B03DD9"/>
    <w:rsid w:val="00B04454"/>
    <w:rsid w:val="00B10521"/>
    <w:rsid w:val="00B1091E"/>
    <w:rsid w:val="00B10B48"/>
    <w:rsid w:val="00B12EF2"/>
    <w:rsid w:val="00B20661"/>
    <w:rsid w:val="00B224C6"/>
    <w:rsid w:val="00B23CFF"/>
    <w:rsid w:val="00B26360"/>
    <w:rsid w:val="00B263B5"/>
    <w:rsid w:val="00B32423"/>
    <w:rsid w:val="00B3560D"/>
    <w:rsid w:val="00B361F4"/>
    <w:rsid w:val="00B448FB"/>
    <w:rsid w:val="00B4690F"/>
    <w:rsid w:val="00B50E92"/>
    <w:rsid w:val="00B5125D"/>
    <w:rsid w:val="00B51830"/>
    <w:rsid w:val="00B52627"/>
    <w:rsid w:val="00B5322C"/>
    <w:rsid w:val="00B545A2"/>
    <w:rsid w:val="00B57532"/>
    <w:rsid w:val="00B61AE1"/>
    <w:rsid w:val="00B62C9B"/>
    <w:rsid w:val="00B63AB5"/>
    <w:rsid w:val="00B63BC1"/>
    <w:rsid w:val="00B6577F"/>
    <w:rsid w:val="00B70A63"/>
    <w:rsid w:val="00B718C6"/>
    <w:rsid w:val="00B72584"/>
    <w:rsid w:val="00B746C7"/>
    <w:rsid w:val="00B76C6B"/>
    <w:rsid w:val="00B8396F"/>
    <w:rsid w:val="00B83AAF"/>
    <w:rsid w:val="00B84807"/>
    <w:rsid w:val="00B856B9"/>
    <w:rsid w:val="00B92886"/>
    <w:rsid w:val="00B95598"/>
    <w:rsid w:val="00B96279"/>
    <w:rsid w:val="00BA1B4E"/>
    <w:rsid w:val="00BA2AEF"/>
    <w:rsid w:val="00BA4021"/>
    <w:rsid w:val="00BA4FC2"/>
    <w:rsid w:val="00BA6546"/>
    <w:rsid w:val="00BB272D"/>
    <w:rsid w:val="00BB283C"/>
    <w:rsid w:val="00BB4B12"/>
    <w:rsid w:val="00BC194E"/>
    <w:rsid w:val="00BC6AA1"/>
    <w:rsid w:val="00BC78D5"/>
    <w:rsid w:val="00BC7B70"/>
    <w:rsid w:val="00BC7E18"/>
    <w:rsid w:val="00BD3903"/>
    <w:rsid w:val="00BD4243"/>
    <w:rsid w:val="00BD424F"/>
    <w:rsid w:val="00BD6166"/>
    <w:rsid w:val="00BD714A"/>
    <w:rsid w:val="00BE22A2"/>
    <w:rsid w:val="00BE2369"/>
    <w:rsid w:val="00BE342A"/>
    <w:rsid w:val="00BE407F"/>
    <w:rsid w:val="00BE6D8E"/>
    <w:rsid w:val="00BF6088"/>
    <w:rsid w:val="00C02202"/>
    <w:rsid w:val="00C0453E"/>
    <w:rsid w:val="00C068CD"/>
    <w:rsid w:val="00C075C3"/>
    <w:rsid w:val="00C101DB"/>
    <w:rsid w:val="00C13AA9"/>
    <w:rsid w:val="00C15BC7"/>
    <w:rsid w:val="00C17785"/>
    <w:rsid w:val="00C207F6"/>
    <w:rsid w:val="00C20D6F"/>
    <w:rsid w:val="00C21DC4"/>
    <w:rsid w:val="00C2548E"/>
    <w:rsid w:val="00C26FAA"/>
    <w:rsid w:val="00C30F0E"/>
    <w:rsid w:val="00C414B6"/>
    <w:rsid w:val="00C4362B"/>
    <w:rsid w:val="00C444B4"/>
    <w:rsid w:val="00C51785"/>
    <w:rsid w:val="00C51FF6"/>
    <w:rsid w:val="00C52BE9"/>
    <w:rsid w:val="00C52F56"/>
    <w:rsid w:val="00C53C33"/>
    <w:rsid w:val="00C542E5"/>
    <w:rsid w:val="00C57A20"/>
    <w:rsid w:val="00C57DBE"/>
    <w:rsid w:val="00C60BF4"/>
    <w:rsid w:val="00C65B18"/>
    <w:rsid w:val="00C65FA8"/>
    <w:rsid w:val="00C70D4A"/>
    <w:rsid w:val="00C764C6"/>
    <w:rsid w:val="00C7751C"/>
    <w:rsid w:val="00C777AE"/>
    <w:rsid w:val="00C80421"/>
    <w:rsid w:val="00C80F6E"/>
    <w:rsid w:val="00C831FE"/>
    <w:rsid w:val="00C85DC7"/>
    <w:rsid w:val="00C93910"/>
    <w:rsid w:val="00C93C83"/>
    <w:rsid w:val="00C946BC"/>
    <w:rsid w:val="00C95E3E"/>
    <w:rsid w:val="00C96F5F"/>
    <w:rsid w:val="00CA0907"/>
    <w:rsid w:val="00CA11E0"/>
    <w:rsid w:val="00CA1CD2"/>
    <w:rsid w:val="00CA4EDE"/>
    <w:rsid w:val="00CB0878"/>
    <w:rsid w:val="00CB0CE0"/>
    <w:rsid w:val="00CB2363"/>
    <w:rsid w:val="00CB33F0"/>
    <w:rsid w:val="00CB5CE5"/>
    <w:rsid w:val="00CB6337"/>
    <w:rsid w:val="00CB6FE8"/>
    <w:rsid w:val="00CB7368"/>
    <w:rsid w:val="00CC086A"/>
    <w:rsid w:val="00CC1CD2"/>
    <w:rsid w:val="00CC61F3"/>
    <w:rsid w:val="00CD2290"/>
    <w:rsid w:val="00CD300F"/>
    <w:rsid w:val="00CD4AB1"/>
    <w:rsid w:val="00CD4ED5"/>
    <w:rsid w:val="00CD74A3"/>
    <w:rsid w:val="00CD74EF"/>
    <w:rsid w:val="00CD758B"/>
    <w:rsid w:val="00CD777E"/>
    <w:rsid w:val="00CE1076"/>
    <w:rsid w:val="00CE1648"/>
    <w:rsid w:val="00CE2F61"/>
    <w:rsid w:val="00CF0C5E"/>
    <w:rsid w:val="00CF1E10"/>
    <w:rsid w:val="00CF27B2"/>
    <w:rsid w:val="00CF47BB"/>
    <w:rsid w:val="00CF52B6"/>
    <w:rsid w:val="00CF76ED"/>
    <w:rsid w:val="00D026F6"/>
    <w:rsid w:val="00D02A76"/>
    <w:rsid w:val="00D12478"/>
    <w:rsid w:val="00D150D2"/>
    <w:rsid w:val="00D152C5"/>
    <w:rsid w:val="00D200A0"/>
    <w:rsid w:val="00D23CFE"/>
    <w:rsid w:val="00D2464E"/>
    <w:rsid w:val="00D26433"/>
    <w:rsid w:val="00D30663"/>
    <w:rsid w:val="00D31C89"/>
    <w:rsid w:val="00D34CF4"/>
    <w:rsid w:val="00D367F8"/>
    <w:rsid w:val="00D404F1"/>
    <w:rsid w:val="00D42C61"/>
    <w:rsid w:val="00D50834"/>
    <w:rsid w:val="00D524F4"/>
    <w:rsid w:val="00D525B8"/>
    <w:rsid w:val="00D56BE9"/>
    <w:rsid w:val="00D63F59"/>
    <w:rsid w:val="00D66161"/>
    <w:rsid w:val="00D679B2"/>
    <w:rsid w:val="00D70248"/>
    <w:rsid w:val="00D704DD"/>
    <w:rsid w:val="00D74083"/>
    <w:rsid w:val="00D772D7"/>
    <w:rsid w:val="00D800AC"/>
    <w:rsid w:val="00D81955"/>
    <w:rsid w:val="00D84389"/>
    <w:rsid w:val="00D90478"/>
    <w:rsid w:val="00D96161"/>
    <w:rsid w:val="00D97507"/>
    <w:rsid w:val="00DB57C2"/>
    <w:rsid w:val="00DB7A15"/>
    <w:rsid w:val="00DC11AB"/>
    <w:rsid w:val="00DC13D5"/>
    <w:rsid w:val="00DC29E3"/>
    <w:rsid w:val="00DD0A27"/>
    <w:rsid w:val="00DD10B2"/>
    <w:rsid w:val="00DD659E"/>
    <w:rsid w:val="00DD712F"/>
    <w:rsid w:val="00DE09D4"/>
    <w:rsid w:val="00DE41DF"/>
    <w:rsid w:val="00DE5BF8"/>
    <w:rsid w:val="00DE7488"/>
    <w:rsid w:val="00DE7CC0"/>
    <w:rsid w:val="00DF1C1B"/>
    <w:rsid w:val="00DF2DC2"/>
    <w:rsid w:val="00DF39C8"/>
    <w:rsid w:val="00DF3AAB"/>
    <w:rsid w:val="00E0308A"/>
    <w:rsid w:val="00E0459C"/>
    <w:rsid w:val="00E04F7F"/>
    <w:rsid w:val="00E16966"/>
    <w:rsid w:val="00E16FD7"/>
    <w:rsid w:val="00E20F6A"/>
    <w:rsid w:val="00E21080"/>
    <w:rsid w:val="00E2191D"/>
    <w:rsid w:val="00E22DE8"/>
    <w:rsid w:val="00E23B40"/>
    <w:rsid w:val="00E24825"/>
    <w:rsid w:val="00E25D45"/>
    <w:rsid w:val="00E328C1"/>
    <w:rsid w:val="00E36DC4"/>
    <w:rsid w:val="00E370E0"/>
    <w:rsid w:val="00E404DC"/>
    <w:rsid w:val="00E424F9"/>
    <w:rsid w:val="00E454B5"/>
    <w:rsid w:val="00E51AEE"/>
    <w:rsid w:val="00E56588"/>
    <w:rsid w:val="00E56A69"/>
    <w:rsid w:val="00E60137"/>
    <w:rsid w:val="00E624F8"/>
    <w:rsid w:val="00E64024"/>
    <w:rsid w:val="00E72F97"/>
    <w:rsid w:val="00E80B2F"/>
    <w:rsid w:val="00E83005"/>
    <w:rsid w:val="00EA079E"/>
    <w:rsid w:val="00EA08B2"/>
    <w:rsid w:val="00EA6327"/>
    <w:rsid w:val="00EB1E68"/>
    <w:rsid w:val="00EB29C6"/>
    <w:rsid w:val="00EB2B44"/>
    <w:rsid w:val="00EB39DC"/>
    <w:rsid w:val="00EB3AB0"/>
    <w:rsid w:val="00EB544A"/>
    <w:rsid w:val="00EC2FBB"/>
    <w:rsid w:val="00EC4915"/>
    <w:rsid w:val="00EC4F04"/>
    <w:rsid w:val="00EC6878"/>
    <w:rsid w:val="00EC7228"/>
    <w:rsid w:val="00ED0423"/>
    <w:rsid w:val="00ED4DEF"/>
    <w:rsid w:val="00ED5BDC"/>
    <w:rsid w:val="00ED6AF0"/>
    <w:rsid w:val="00ED6F42"/>
    <w:rsid w:val="00EE0C49"/>
    <w:rsid w:val="00EE0DC9"/>
    <w:rsid w:val="00EE0EF9"/>
    <w:rsid w:val="00EE3E73"/>
    <w:rsid w:val="00EE4D6A"/>
    <w:rsid w:val="00EF0F3D"/>
    <w:rsid w:val="00EF2EAA"/>
    <w:rsid w:val="00EF4C07"/>
    <w:rsid w:val="00EF4D53"/>
    <w:rsid w:val="00EF69D2"/>
    <w:rsid w:val="00EF77EC"/>
    <w:rsid w:val="00EF7EDD"/>
    <w:rsid w:val="00F01C35"/>
    <w:rsid w:val="00F05FF4"/>
    <w:rsid w:val="00F066D4"/>
    <w:rsid w:val="00F06B3B"/>
    <w:rsid w:val="00F07F5B"/>
    <w:rsid w:val="00F210D5"/>
    <w:rsid w:val="00F23985"/>
    <w:rsid w:val="00F26A95"/>
    <w:rsid w:val="00F27B83"/>
    <w:rsid w:val="00F30DBD"/>
    <w:rsid w:val="00F360D1"/>
    <w:rsid w:val="00F36446"/>
    <w:rsid w:val="00F377D8"/>
    <w:rsid w:val="00F43FB1"/>
    <w:rsid w:val="00F447EC"/>
    <w:rsid w:val="00F45046"/>
    <w:rsid w:val="00F45DA4"/>
    <w:rsid w:val="00F57F61"/>
    <w:rsid w:val="00F6252C"/>
    <w:rsid w:val="00F70405"/>
    <w:rsid w:val="00F755DF"/>
    <w:rsid w:val="00F75739"/>
    <w:rsid w:val="00F76377"/>
    <w:rsid w:val="00F8412E"/>
    <w:rsid w:val="00F8534C"/>
    <w:rsid w:val="00F92575"/>
    <w:rsid w:val="00F93673"/>
    <w:rsid w:val="00F96932"/>
    <w:rsid w:val="00FA3BEB"/>
    <w:rsid w:val="00FA3F3B"/>
    <w:rsid w:val="00FA7847"/>
    <w:rsid w:val="00FB16B0"/>
    <w:rsid w:val="00FB6B9D"/>
    <w:rsid w:val="00FB7B76"/>
    <w:rsid w:val="00FC130A"/>
    <w:rsid w:val="00FD1731"/>
    <w:rsid w:val="00FD32F5"/>
    <w:rsid w:val="00FE292D"/>
    <w:rsid w:val="00FE3095"/>
    <w:rsid w:val="00FF20DE"/>
    <w:rsid w:val="00FF4E7F"/>
    <w:rsid w:val="00FF7E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8AC9EC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Theme="minorEastAsia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63AB5"/>
  </w:style>
  <w:style w:type="paragraph" w:styleId="Heading1">
    <w:name w:val="heading 1"/>
    <w:basedOn w:val="Normal"/>
    <w:next w:val="Normal"/>
    <w:uiPriority w:val="9"/>
    <w:qFormat/>
    <w:rsid w:val="002737D6"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rsid w:val="002737D6"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rsid w:val="002737D6"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rsid w:val="002737D6"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rsid w:val="002737D6"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rsid w:val="002737D6"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rsid w:val="002737D6"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rsid w:val="002737D6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1">
    <w:name w:val="未解析的提及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Footer">
    <w:name w:val="footer"/>
    <w:basedOn w:val="Normal"/>
    <w:link w:val="FooterChar"/>
    <w:uiPriority w:val="99"/>
    <w:unhideWhenUsed/>
    <w:rsid w:val="007D3816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D3816"/>
  </w:style>
  <w:style w:type="character" w:customStyle="1" w:styleId="fontstyle01">
    <w:name w:val="fontstyle01"/>
    <w:basedOn w:val="DefaultParagraphFont"/>
    <w:rsid w:val="005F79E9"/>
    <w:rPr>
      <w:rFonts w:ascii="ArialMT" w:hAnsi="ArialMT" w:hint="default"/>
      <w:b w:val="0"/>
      <w:bCs w:val="0"/>
      <w:i w:val="0"/>
      <w:iCs w:val="0"/>
      <w:color w:val="000000"/>
      <w:sz w:val="16"/>
      <w:szCs w:val="16"/>
    </w:rPr>
  </w:style>
  <w:style w:type="paragraph" w:styleId="ListParagraph">
    <w:name w:val="List Paragraph"/>
    <w:basedOn w:val="Normal"/>
    <w:uiPriority w:val="34"/>
    <w:qFormat/>
    <w:rsid w:val="005F79E9"/>
    <w:pPr>
      <w:ind w:left="720"/>
      <w:contextualSpacing/>
    </w:pPr>
  </w:style>
  <w:style w:type="paragraph" w:styleId="BodyText">
    <w:name w:val="Body Text"/>
    <w:basedOn w:val="Normal"/>
    <w:link w:val="BodyTextChar"/>
    <w:rsid w:val="0045275B"/>
    <w:pPr>
      <w:widowControl/>
      <w:spacing w:after="120" w:line="228" w:lineRule="auto"/>
      <w:ind w:firstLine="288"/>
    </w:pPr>
    <w:rPr>
      <w:rFonts w:ascii="Times New Roman" w:eastAsia="SimSun" w:hAnsi="Times New Roman" w:cs="Times New Roman"/>
      <w:spacing w:val="-1"/>
      <w:sz w:val="20"/>
      <w:szCs w:val="20"/>
    </w:rPr>
  </w:style>
  <w:style w:type="character" w:customStyle="1" w:styleId="BodyTextChar">
    <w:name w:val="Body Text Char"/>
    <w:basedOn w:val="DefaultParagraphFont"/>
    <w:link w:val="BodyText"/>
    <w:rsid w:val="0045275B"/>
    <w:rPr>
      <w:rFonts w:ascii="Times New Roman" w:eastAsia="SimSun" w:hAnsi="Times New Roman" w:cs="Times New Roman"/>
      <w:spacing w:val="-1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8D3068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D3068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8D3068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D3068"/>
    <w:rPr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4617DA"/>
    <w:rPr>
      <w:rFonts w:ascii="Tahoma" w:hAnsi="Tahoma" w:cs="Tahoma"/>
      <w:b w:val="0"/>
      <w:i w:val="0"/>
      <w:caps w:val="0"/>
      <w:strike w:val="0"/>
      <w:sz w:val="16"/>
      <w:szCs w:val="18"/>
      <w:u w:val="none"/>
    </w:rPr>
  </w:style>
  <w:style w:type="paragraph" w:styleId="CommentText">
    <w:name w:val="annotation text"/>
    <w:basedOn w:val="Normal"/>
    <w:link w:val="CommentTextChar"/>
    <w:uiPriority w:val="99"/>
    <w:unhideWhenUsed/>
    <w:rsid w:val="004617DA"/>
    <w:pPr>
      <w:jc w:val="left"/>
    </w:pPr>
    <w:rPr>
      <w:rFonts w:ascii="Tahoma" w:hAnsi="Tahoma" w:cs="Tahoma"/>
      <w:sz w:val="16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617DA"/>
    <w:rPr>
      <w:rFonts w:ascii="Tahoma" w:hAnsi="Tahoma" w:cs="Tahoma"/>
      <w:sz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617D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617DA"/>
    <w:rPr>
      <w:rFonts w:ascii="Tahoma" w:hAnsi="Tahoma" w:cs="Tahoma"/>
      <w:b/>
      <w:bCs/>
      <w:sz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94FF8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94FF8"/>
    <w:rPr>
      <w:rFonts w:ascii="Tahoma" w:hAnsi="Tahoma" w:cs="Tahoma"/>
      <w:sz w:val="16"/>
      <w:szCs w:val="16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694FF8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694FF8"/>
    <w:rPr>
      <w:rFonts w:ascii="Tahoma" w:hAnsi="Tahoma" w:cs="Tahoma"/>
      <w:sz w:val="16"/>
      <w:szCs w:val="16"/>
    </w:rPr>
  </w:style>
  <w:style w:type="paragraph" w:styleId="Revision">
    <w:name w:val="Revision"/>
    <w:hidden/>
    <w:uiPriority w:val="99"/>
    <w:semiHidden/>
    <w:rsid w:val="00FA3F3B"/>
    <w:pPr>
      <w:widowControl/>
      <w:jc w:val="left"/>
    </w:pPr>
  </w:style>
  <w:style w:type="character" w:customStyle="1" w:styleId="fontstyle21">
    <w:name w:val="fontstyle21"/>
    <w:basedOn w:val="DefaultParagraphFont"/>
    <w:rsid w:val="00983D2D"/>
    <w:rPr>
      <w:rFonts w:ascii="HelveticaNeueLTStd-BdIt" w:hAnsi="HelveticaNeueLTStd-BdIt" w:hint="default"/>
      <w:b w:val="0"/>
      <w:bCs w:val="0"/>
      <w:i/>
      <w:iCs/>
      <w:color w:val="242021"/>
      <w:sz w:val="14"/>
      <w:szCs w:val="14"/>
    </w:rPr>
  </w:style>
  <w:style w:type="character" w:customStyle="1" w:styleId="fontstyle31">
    <w:name w:val="fontstyle31"/>
    <w:basedOn w:val="DefaultParagraphFont"/>
    <w:rsid w:val="00983D2D"/>
    <w:rPr>
      <w:rFonts w:ascii="HelveticaNeueLTStd-Lt" w:hAnsi="HelveticaNeueLTStd-Lt" w:hint="default"/>
      <w:b w:val="0"/>
      <w:bCs w:val="0"/>
      <w:i w:val="0"/>
      <w:iCs w:val="0"/>
      <w:color w:val="242021"/>
      <w:sz w:val="14"/>
      <w:szCs w:val="14"/>
    </w:rPr>
  </w:style>
  <w:style w:type="character" w:styleId="LineNumber">
    <w:name w:val="line number"/>
    <w:basedOn w:val="DefaultParagraphFont"/>
    <w:uiPriority w:val="99"/>
    <w:semiHidden/>
    <w:unhideWhenUsed/>
    <w:rsid w:val="00AF7745"/>
  </w:style>
  <w:style w:type="paragraph" w:styleId="Header">
    <w:name w:val="header"/>
    <w:basedOn w:val="Normal"/>
    <w:link w:val="HeaderChar"/>
    <w:uiPriority w:val="99"/>
    <w:unhideWhenUsed/>
    <w:rsid w:val="0003335F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3335F"/>
  </w:style>
  <w:style w:type="character" w:customStyle="1" w:styleId="2">
    <w:name w:val="未解析的提及2"/>
    <w:basedOn w:val="DefaultParagraphFont"/>
    <w:uiPriority w:val="99"/>
    <w:semiHidden/>
    <w:unhideWhenUsed/>
    <w:rsid w:val="00B746C7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BD3903"/>
    <w:rPr>
      <w:i/>
      <w:iCs/>
    </w:rPr>
  </w:style>
  <w:style w:type="character" w:customStyle="1" w:styleId="cardjyutping">
    <w:name w:val="cardjyutping"/>
    <w:basedOn w:val="DefaultParagraphFont"/>
    <w:rsid w:val="00BD3903"/>
  </w:style>
  <w:style w:type="character" w:customStyle="1" w:styleId="tone">
    <w:name w:val="tone"/>
    <w:basedOn w:val="DefaultParagraphFont"/>
    <w:rsid w:val="00BD3903"/>
  </w:style>
  <w:style w:type="character" w:styleId="UnresolvedMention">
    <w:name w:val="Unresolved Mention"/>
    <w:basedOn w:val="DefaultParagraphFont"/>
    <w:uiPriority w:val="99"/>
    <w:semiHidden/>
    <w:unhideWhenUsed/>
    <w:rsid w:val="00A7696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5321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259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600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995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8863457">
          <w:marLeft w:val="75"/>
          <w:marRight w:val="75"/>
          <w:marTop w:val="75"/>
          <w:marBottom w:val="7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8874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hinhung@hku.hk" TargetMode="External"/><Relationship Id="rId13" Type="http://schemas.openxmlformats.org/officeDocument/2006/relationships/hyperlink" Target="mailto:bonniewu@hku.hk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hank.leung@hku.hk" TargetMode="Externa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galeng@hku.hk" TargetMode="External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openxmlformats.org/officeDocument/2006/relationships/hyperlink" Target="mailto:cqchang@szu.edu.cn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halkias@hku.hk" TargetMode="External"/><Relationship Id="rId14" Type="http://schemas.openxmlformats.org/officeDocument/2006/relationships/hyperlink" Target="mailto:bonniewu@hku.h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60A941A-EB0D-4DEC-BD04-1390119ECB7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10158</Words>
  <Characters>57904</Characters>
  <Application>Microsoft Office Word</Application>
  <DocSecurity>0</DocSecurity>
  <Lines>482</Lines>
  <Paragraphs>1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679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cp:lastPrinted>2021-05-07T01:13:00Z</cp:lastPrinted>
  <dcterms:created xsi:type="dcterms:W3CDTF">2021-09-29T10:41:00Z</dcterms:created>
  <dcterms:modified xsi:type="dcterms:W3CDTF">2021-09-30T02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EditTimer">
    <vt:i4>2785</vt:i4>
  </property>
  <property fmtid="{D5CDD505-2E9C-101B-9397-08002B2CF9AE}" pid="3" name="EditTotal">
    <vt:i4>7197</vt:i4>
  </property>
  <property fmtid="{D5CDD505-2E9C-101B-9397-08002B2CF9AE}" pid="4" name="LastTick">
    <vt:r8>44330.7719907407</vt:r8>
  </property>
  <property fmtid="{D5CDD505-2E9C-101B-9397-08002B2CF9AE}" pid="5" name="UseTimer">
    <vt:bool>true</vt:bool>
  </property>
</Properties>
</file>